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C7950CC" w14:textId="77777777" w:rsidR="00B73A7E" w:rsidRDefault="00B73A7E" w:rsidP="00B73A7E">
      <w:bookmarkStart w:id="0" w:name="_GoBack"/>
      <w:bookmarkEnd w:id="0"/>
      <w:r>
        <w:t>Supplementary Table 1: Description of included studies ordered alphabetically by first author.</w:t>
      </w:r>
    </w:p>
    <w:tbl>
      <w:tblPr>
        <w:tblStyle w:val="TableGrid"/>
        <w:tblW w:w="13500" w:type="dxa"/>
        <w:tblInd w:w="445" w:type="dxa"/>
        <w:tblBorders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00"/>
        <w:gridCol w:w="1620"/>
        <w:gridCol w:w="1980"/>
        <w:gridCol w:w="1800"/>
        <w:gridCol w:w="1440"/>
        <w:gridCol w:w="1620"/>
        <w:gridCol w:w="1170"/>
        <w:gridCol w:w="2070"/>
      </w:tblGrid>
      <w:tr w:rsidR="00B73A7E" w14:paraId="73DCB89E" w14:textId="77777777" w:rsidTr="00110D07">
        <w:trPr>
          <w:tblHeader/>
        </w:trPr>
        <w:tc>
          <w:tcPr>
            <w:tcW w:w="1800" w:type="dxa"/>
          </w:tcPr>
          <w:p w14:paraId="051D9E7F" w14:textId="77777777" w:rsidR="00B73A7E" w:rsidRPr="00812AFA" w:rsidRDefault="00B73A7E" w:rsidP="00110D07">
            <w:pPr>
              <w:rPr>
                <w:b/>
                <w:bCs/>
              </w:rPr>
            </w:pPr>
            <w:r w:rsidRPr="00812AFA">
              <w:rPr>
                <w:b/>
                <w:bCs/>
              </w:rPr>
              <w:t>Author and year</w:t>
            </w:r>
          </w:p>
        </w:tc>
        <w:tc>
          <w:tcPr>
            <w:tcW w:w="1620" w:type="dxa"/>
          </w:tcPr>
          <w:p w14:paraId="5C560F54" w14:textId="77777777" w:rsidR="00B73A7E" w:rsidRPr="00812AFA" w:rsidRDefault="00B73A7E" w:rsidP="00110D07">
            <w:pPr>
              <w:rPr>
                <w:b/>
                <w:bCs/>
              </w:rPr>
            </w:pPr>
            <w:r w:rsidRPr="00812AFA">
              <w:rPr>
                <w:b/>
                <w:bCs/>
              </w:rPr>
              <w:t>Study design*</w:t>
            </w:r>
          </w:p>
        </w:tc>
        <w:tc>
          <w:tcPr>
            <w:tcW w:w="1980" w:type="dxa"/>
          </w:tcPr>
          <w:p w14:paraId="6C96F543" w14:textId="77777777" w:rsidR="00B73A7E" w:rsidRPr="00812AFA" w:rsidRDefault="00B73A7E" w:rsidP="00110D07">
            <w:pPr>
              <w:rPr>
                <w:b/>
                <w:bCs/>
              </w:rPr>
            </w:pPr>
            <w:r w:rsidRPr="00812AFA">
              <w:rPr>
                <w:b/>
                <w:bCs/>
              </w:rPr>
              <w:t>Population</w:t>
            </w:r>
          </w:p>
        </w:tc>
        <w:tc>
          <w:tcPr>
            <w:tcW w:w="1800" w:type="dxa"/>
          </w:tcPr>
          <w:p w14:paraId="764BECD2" w14:textId="77777777" w:rsidR="00B73A7E" w:rsidRPr="00812AFA" w:rsidRDefault="00B73A7E" w:rsidP="00110D07">
            <w:pPr>
              <w:rPr>
                <w:b/>
                <w:bCs/>
              </w:rPr>
            </w:pPr>
            <w:r w:rsidRPr="00812AFA">
              <w:rPr>
                <w:b/>
                <w:bCs/>
              </w:rPr>
              <w:t>Definition of primary outcomes*</w:t>
            </w:r>
          </w:p>
        </w:tc>
        <w:tc>
          <w:tcPr>
            <w:tcW w:w="1440" w:type="dxa"/>
          </w:tcPr>
          <w:p w14:paraId="59C91A44" w14:textId="77777777" w:rsidR="00B73A7E" w:rsidRPr="00812AFA" w:rsidRDefault="00B73A7E" w:rsidP="00110D07">
            <w:pPr>
              <w:rPr>
                <w:b/>
                <w:bCs/>
              </w:rPr>
            </w:pPr>
            <w:r w:rsidRPr="00812AFA">
              <w:rPr>
                <w:b/>
                <w:bCs/>
              </w:rPr>
              <w:t>Time period</w:t>
            </w:r>
          </w:p>
        </w:tc>
        <w:tc>
          <w:tcPr>
            <w:tcW w:w="1620" w:type="dxa"/>
          </w:tcPr>
          <w:p w14:paraId="130184CA" w14:textId="77777777" w:rsidR="00B73A7E" w:rsidRPr="00812AFA" w:rsidRDefault="00B73A7E" w:rsidP="00110D07">
            <w:pPr>
              <w:rPr>
                <w:b/>
                <w:bCs/>
              </w:rPr>
            </w:pPr>
            <w:r w:rsidRPr="00812AFA">
              <w:rPr>
                <w:b/>
                <w:bCs/>
              </w:rPr>
              <w:t>Age in years</w:t>
            </w:r>
          </w:p>
        </w:tc>
        <w:tc>
          <w:tcPr>
            <w:tcW w:w="1170" w:type="dxa"/>
          </w:tcPr>
          <w:p w14:paraId="3C4FE3F1" w14:textId="77777777" w:rsidR="00B73A7E" w:rsidRPr="00812AFA" w:rsidRDefault="00B73A7E" w:rsidP="00110D07">
            <w:pPr>
              <w:rPr>
                <w:b/>
                <w:bCs/>
              </w:rPr>
            </w:pPr>
            <w:r w:rsidRPr="00812AFA">
              <w:rPr>
                <w:b/>
                <w:bCs/>
              </w:rPr>
              <w:t>Follow-up</w:t>
            </w:r>
          </w:p>
        </w:tc>
        <w:tc>
          <w:tcPr>
            <w:tcW w:w="2070" w:type="dxa"/>
          </w:tcPr>
          <w:p w14:paraId="5FE874FB" w14:textId="77777777" w:rsidR="00B73A7E" w:rsidRPr="00812AFA" w:rsidRDefault="00B73A7E" w:rsidP="00110D07">
            <w:pPr>
              <w:rPr>
                <w:b/>
                <w:bCs/>
              </w:rPr>
            </w:pPr>
            <w:r w:rsidRPr="00812AFA">
              <w:rPr>
                <w:b/>
                <w:bCs/>
              </w:rPr>
              <w:t>Primary results**</w:t>
            </w:r>
          </w:p>
        </w:tc>
      </w:tr>
      <w:tr w:rsidR="00B73A7E" w14:paraId="2736F67F" w14:textId="77777777" w:rsidTr="00110D07">
        <w:tc>
          <w:tcPr>
            <w:tcW w:w="1800" w:type="dxa"/>
          </w:tcPr>
          <w:p w14:paraId="75A373C4" w14:textId="77777777" w:rsidR="00B73A7E" w:rsidRDefault="00B73A7E" w:rsidP="00110D07">
            <w:proofErr w:type="spellStart"/>
            <w:r>
              <w:t>Ahirwar</w:t>
            </w:r>
            <w:proofErr w:type="spellEnd"/>
            <w:r>
              <w:t xml:space="preserve"> et al. - 2008</w:t>
            </w:r>
            <w:r>
              <w:fldChar w:fldCharType="begin">
                <w:fldData xml:space="preserve">PEVuZE5vdGU+PENpdGU+PEF1dGhvcj5BaGlyd2FyPC9BdXRob3I+PFllYXI+MjAwODwvWWVhcj48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aGlyd2FyPC9BdXRob3I+PFllYXI+MjAwODwvWWVhcj48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B3295">
              <w:rPr>
                <w:noProof/>
                <w:vertAlign w:val="superscript"/>
              </w:rPr>
              <w:t>[1]</w:t>
            </w:r>
            <w:r>
              <w:fldChar w:fldCharType="end"/>
            </w:r>
          </w:p>
        </w:tc>
        <w:tc>
          <w:tcPr>
            <w:tcW w:w="1620" w:type="dxa"/>
          </w:tcPr>
          <w:p w14:paraId="1A9D1579" w14:textId="77777777" w:rsidR="00B73A7E" w:rsidRDefault="00B73A7E" w:rsidP="00110D07">
            <w:r>
              <w:t>Case-control</w:t>
            </w:r>
          </w:p>
        </w:tc>
        <w:tc>
          <w:tcPr>
            <w:tcW w:w="1980" w:type="dxa"/>
          </w:tcPr>
          <w:p w14:paraId="174D92C2" w14:textId="77777777" w:rsidR="00B73A7E" w:rsidRDefault="00B73A7E" w:rsidP="00110D07">
            <w:r>
              <w:t>136 patients with NMIBC/MIBC</w:t>
            </w:r>
          </w:p>
        </w:tc>
        <w:tc>
          <w:tcPr>
            <w:tcW w:w="1800" w:type="dxa"/>
          </w:tcPr>
          <w:p w14:paraId="1603E11D" w14:textId="77777777" w:rsidR="00B73A7E" w:rsidRDefault="00B73A7E" w:rsidP="00110D07">
            <w:r>
              <w:t>Recurrence: N</w:t>
            </w:r>
            <w:r w:rsidRPr="0013543F">
              <w:t>ewly found bladder t</w:t>
            </w:r>
            <w:r>
              <w:t>umor following a previous nega</w:t>
            </w:r>
            <w:r w:rsidRPr="0013543F">
              <w:t>tive follow-up cystoscopy</w:t>
            </w:r>
            <w:r>
              <w:t>.</w:t>
            </w:r>
          </w:p>
        </w:tc>
        <w:tc>
          <w:tcPr>
            <w:tcW w:w="1440" w:type="dxa"/>
          </w:tcPr>
          <w:p w14:paraId="2DDFD7B3" w14:textId="77777777" w:rsidR="00B73A7E" w:rsidRDefault="00B73A7E" w:rsidP="00110D07">
            <w:r>
              <w:t>2004-2007</w:t>
            </w:r>
          </w:p>
        </w:tc>
        <w:tc>
          <w:tcPr>
            <w:tcW w:w="1620" w:type="dxa"/>
          </w:tcPr>
          <w:p w14:paraId="7F62B069" w14:textId="77777777" w:rsidR="00B73A7E" w:rsidRDefault="00B73A7E" w:rsidP="00110D07">
            <w:r>
              <w:t>Mean/median NR</w:t>
            </w:r>
          </w:p>
        </w:tc>
        <w:tc>
          <w:tcPr>
            <w:tcW w:w="1170" w:type="dxa"/>
          </w:tcPr>
          <w:p w14:paraId="0816A9CE" w14:textId="77777777" w:rsidR="00B73A7E" w:rsidRDefault="00B73A7E" w:rsidP="00110D07">
            <w:r>
              <w:t>13 months (median)</w:t>
            </w:r>
          </w:p>
        </w:tc>
        <w:tc>
          <w:tcPr>
            <w:tcW w:w="2070" w:type="dxa"/>
          </w:tcPr>
          <w:p w14:paraId="687CE879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</w:t>
            </w:r>
          </w:p>
          <w:p w14:paraId="1AEF6358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ever</w:t>
            </w:r>
          </w:p>
          <w:p w14:paraId="6CC2E455" w14:textId="77777777" w:rsidR="00B73A7E" w:rsidRDefault="00B73A7E" w:rsidP="00110D07">
            <w:pPr>
              <w:rPr>
                <w:i/>
              </w:rPr>
            </w:pPr>
          </w:p>
          <w:p w14:paraId="0BBE8805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Former</w:t>
            </w:r>
          </w:p>
          <w:p w14:paraId="2774D41A" w14:textId="77777777" w:rsidR="00B73A7E" w:rsidRDefault="00B73A7E" w:rsidP="00110D07">
            <w:r>
              <w:t>Recurrence: NS on univariable analysis</w:t>
            </w:r>
          </w:p>
          <w:p w14:paraId="47F9AA55" w14:textId="77777777" w:rsidR="00B73A7E" w:rsidRPr="0013543F" w:rsidRDefault="00B73A7E" w:rsidP="00110D07"/>
          <w:p w14:paraId="50086442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urrent</w:t>
            </w:r>
          </w:p>
          <w:p w14:paraId="6CFB0899" w14:textId="77777777" w:rsidR="00B73A7E" w:rsidRDefault="00B73A7E" w:rsidP="00110D07">
            <w:r>
              <w:t>Recurrence: NS on univariable analysis</w:t>
            </w:r>
          </w:p>
          <w:p w14:paraId="7585C080" w14:textId="77777777" w:rsidR="00B73A7E" w:rsidRPr="0013543F" w:rsidRDefault="00B73A7E" w:rsidP="00110D07">
            <w:pPr>
              <w:rPr>
                <w:i/>
              </w:rPr>
            </w:pPr>
          </w:p>
        </w:tc>
      </w:tr>
      <w:tr w:rsidR="00B73A7E" w14:paraId="60BEE3AD" w14:textId="77777777" w:rsidTr="00110D07">
        <w:tc>
          <w:tcPr>
            <w:tcW w:w="1800" w:type="dxa"/>
          </w:tcPr>
          <w:p w14:paraId="029B33B1" w14:textId="77777777" w:rsidR="00B73A7E" w:rsidRDefault="00B73A7E" w:rsidP="00110D07">
            <w:proofErr w:type="spellStart"/>
            <w:r>
              <w:t>Ahn</w:t>
            </w:r>
            <w:proofErr w:type="spellEnd"/>
            <w:r>
              <w:t xml:space="preserve"> et al. - 2016</w:t>
            </w:r>
            <w:r>
              <w:fldChar w:fldCharType="begin"/>
            </w:r>
            <w:r>
              <w:instrText xml:space="preserve"> ADDIN EN.CITE &lt;EndNote&gt;&lt;Cite&gt;&lt;Author&gt;Ahn&lt;/Author&gt;&lt;Year&gt;2016&lt;/Year&gt;&lt;RecNum&gt;19&lt;/RecNum&gt;&lt;DisplayText&gt;&lt;style face="superscript"&gt;[2]&lt;/style&gt;&lt;/DisplayText&gt;&lt;record&gt;&lt;rec-number&gt;19&lt;/rec-number&gt;&lt;foreign-keys&gt;&lt;key app="EN" db-id="t2xzzarf5fastpevffz59dwg05x9092vewef" timestamp="1556593420"&gt;19&lt;/key&gt;&lt;/foreign-keys&gt;&lt;ref-type name="Journal Article"&gt;17&lt;/ref-type&gt;&lt;contributors&gt;&lt;authors&gt;&lt;author&gt;Ahn, Ji Hoon&lt;/author&gt;&lt;author&gt;Jung, Seung Il&lt;/author&gt;&lt;author&gt;Yim, Sang Un&lt;/author&gt;&lt;author&gt;Kim, Sun Woo&lt;/author&gt;&lt;author&gt;Hwang, Eu Chang&lt;/author&gt;&lt;author&gt;Kwon, Dong Deuk&lt;/author&gt;&lt;/authors&gt;&lt;/contributors&gt;&lt;titles&gt;&lt;title&gt;Impact of Glycemic Control and Metformin Use on the Recurrence and Progression of Non-Muscle Invasive Bladder Cancer in Patients with Diabetes Mellitus&lt;/title&gt;&lt;secondary-title&gt;Journal of Korean medical science&lt;/secondary-title&gt;&lt;/titles&gt;&lt;periodical&gt;&lt;full-title&gt;Journal of Korean medical science&lt;/full-title&gt;&lt;/periodical&gt;&lt;pages&gt;1464-1471&lt;/pages&gt;&lt;volume&gt;31&lt;/volume&gt;&lt;number&gt;9&lt;/number&gt;&lt;edition&gt;2016/06/28&lt;/edition&gt;&lt;dates&gt;&lt;year&gt;2016&lt;/year&gt;&lt;/dates&gt;&lt;publisher&gt;The Korean Academy of Medical Sciences&lt;/publisher&gt;&lt;isbn&gt;1598-6357&amp;#xD;1011-8934&lt;/isbn&gt;&lt;accession-num&gt;27510392&lt;/accession-num&gt;&lt;urls&gt;&lt;related-urls&gt;&lt;url&gt;https://www.ncbi.nlm.nih.gov/pubmed/27510392&lt;/url&gt;&lt;url&gt;https://www.ncbi.nlm.nih.gov/pmc/PMC4974190/&lt;/url&gt;&lt;/related-urls&gt;&lt;/urls&gt;&lt;electronic-resource-num&gt;10.3346/jkms.2016.31.9.1464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 w:rsidRPr="00AB3295">
              <w:rPr>
                <w:noProof/>
                <w:vertAlign w:val="superscript"/>
              </w:rPr>
              <w:t>[2]</w:t>
            </w:r>
            <w:r>
              <w:fldChar w:fldCharType="end"/>
            </w:r>
          </w:p>
        </w:tc>
        <w:tc>
          <w:tcPr>
            <w:tcW w:w="1620" w:type="dxa"/>
          </w:tcPr>
          <w:p w14:paraId="171AC0B4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785F8418" w14:textId="77777777" w:rsidR="00B73A7E" w:rsidRDefault="00B73A7E" w:rsidP="00110D07">
            <w:r>
              <w:t xml:space="preserve">645 patients with NMIBC </w:t>
            </w:r>
          </w:p>
        </w:tc>
        <w:tc>
          <w:tcPr>
            <w:tcW w:w="1800" w:type="dxa"/>
          </w:tcPr>
          <w:p w14:paraId="035B813C" w14:textId="77777777" w:rsidR="00B73A7E" w:rsidRDefault="00B73A7E" w:rsidP="00110D07">
            <w:r>
              <w:t>Recurrence: First tu</w:t>
            </w:r>
            <w:r w:rsidRPr="00227C64">
              <w:t>mor recurrence (regardless of grade or stage)</w:t>
            </w:r>
            <w:r>
              <w:t>.</w:t>
            </w:r>
          </w:p>
          <w:p w14:paraId="68799FA7" w14:textId="77777777" w:rsidR="00B73A7E" w:rsidRDefault="00B73A7E" w:rsidP="00110D07"/>
          <w:p w14:paraId="1CEEC71A" w14:textId="77777777" w:rsidR="00B73A7E" w:rsidRDefault="00B73A7E" w:rsidP="00110D07">
            <w:r>
              <w:t>Progression: A</w:t>
            </w:r>
            <w:r w:rsidRPr="00227C64">
              <w:t>ny increase in grade (G1/2 to G3) or stage (Ta t</w:t>
            </w:r>
            <w:r>
              <w:t xml:space="preserve">o T1 or T2, T1 to T2) after repeat transurethral </w:t>
            </w:r>
            <w:r>
              <w:lastRenderedPageBreak/>
              <w:t>resection</w:t>
            </w:r>
            <w:r w:rsidRPr="00227C64">
              <w:t xml:space="preserve"> for recurrence.</w:t>
            </w:r>
          </w:p>
        </w:tc>
        <w:tc>
          <w:tcPr>
            <w:tcW w:w="1440" w:type="dxa"/>
          </w:tcPr>
          <w:p w14:paraId="0F58E679" w14:textId="77777777" w:rsidR="00B73A7E" w:rsidRDefault="00B73A7E" w:rsidP="00110D07">
            <w:r>
              <w:lastRenderedPageBreak/>
              <w:t>2004-2015</w:t>
            </w:r>
          </w:p>
        </w:tc>
        <w:tc>
          <w:tcPr>
            <w:tcW w:w="1620" w:type="dxa"/>
          </w:tcPr>
          <w:p w14:paraId="608E6202" w14:textId="77777777" w:rsidR="00B73A7E" w:rsidRDefault="00B73A7E" w:rsidP="00110D07">
            <w:r>
              <w:t>64.6 (median)</w:t>
            </w:r>
          </w:p>
        </w:tc>
        <w:tc>
          <w:tcPr>
            <w:tcW w:w="1170" w:type="dxa"/>
          </w:tcPr>
          <w:p w14:paraId="5152CD74" w14:textId="77777777" w:rsidR="00B73A7E" w:rsidRDefault="00B73A7E" w:rsidP="00110D07">
            <w:r>
              <w:t>46 months (median)</w:t>
            </w:r>
          </w:p>
        </w:tc>
        <w:tc>
          <w:tcPr>
            <w:tcW w:w="2070" w:type="dxa"/>
          </w:tcPr>
          <w:p w14:paraId="70A0B61A" w14:textId="77777777" w:rsidR="00B73A7E" w:rsidRDefault="00B73A7E" w:rsidP="00110D07">
            <w:r>
              <w:rPr>
                <w:b/>
              </w:rPr>
              <w:t>BMI</w:t>
            </w:r>
          </w:p>
          <w:p w14:paraId="6076F0EA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&lt;25</w:t>
            </w:r>
          </w:p>
          <w:p w14:paraId="4E052962" w14:textId="77777777" w:rsidR="00B73A7E" w:rsidRDefault="00B73A7E" w:rsidP="00110D07">
            <w:r>
              <w:t>Recurrence: NS on univariable analysis</w:t>
            </w:r>
          </w:p>
          <w:p w14:paraId="37116F6A" w14:textId="77777777" w:rsidR="00B73A7E" w:rsidRPr="002814CF" w:rsidRDefault="00B73A7E" w:rsidP="00110D07">
            <w:r>
              <w:t>Progression: NS on univariable analysis</w:t>
            </w:r>
          </w:p>
          <w:p w14:paraId="32EC150B" w14:textId="77777777" w:rsidR="00B73A7E" w:rsidRDefault="00B73A7E" w:rsidP="00110D07">
            <w:pPr>
              <w:rPr>
                <w:b/>
              </w:rPr>
            </w:pPr>
          </w:p>
          <w:p w14:paraId="25F0112D" w14:textId="77777777" w:rsidR="00B73A7E" w:rsidRDefault="00B73A7E" w:rsidP="00110D07">
            <w:r>
              <w:rPr>
                <w:b/>
              </w:rPr>
              <w:t>DMII</w:t>
            </w:r>
          </w:p>
          <w:p w14:paraId="05CFBE72" w14:textId="77777777" w:rsidR="00B73A7E" w:rsidRDefault="00B73A7E" w:rsidP="00110D07">
            <w:r>
              <w:rPr>
                <w:i/>
              </w:rPr>
              <w:t>Ref. = No DMII</w:t>
            </w:r>
          </w:p>
          <w:p w14:paraId="0DC9DFC1" w14:textId="77777777" w:rsidR="00B73A7E" w:rsidRDefault="00B73A7E" w:rsidP="00110D07">
            <w:r>
              <w:t>Recurrence: OR 1.22 (0.89-1.30)</w:t>
            </w:r>
          </w:p>
          <w:p w14:paraId="14999568" w14:textId="77777777" w:rsidR="00B73A7E" w:rsidRPr="00227C64" w:rsidRDefault="00B73A7E" w:rsidP="00110D07">
            <w:r>
              <w:t xml:space="preserve">Progression: OR </w:t>
            </w:r>
            <w:r>
              <w:lastRenderedPageBreak/>
              <w:t>1.54 (0.95-2.50)</w:t>
            </w:r>
          </w:p>
          <w:p w14:paraId="63056349" w14:textId="77777777" w:rsidR="00B73A7E" w:rsidRPr="00227C64" w:rsidRDefault="00B73A7E" w:rsidP="00110D07"/>
        </w:tc>
      </w:tr>
      <w:tr w:rsidR="00B73A7E" w14:paraId="4339D6A9" w14:textId="77777777" w:rsidTr="00110D07">
        <w:tc>
          <w:tcPr>
            <w:tcW w:w="1800" w:type="dxa"/>
          </w:tcPr>
          <w:p w14:paraId="16313CDE" w14:textId="77777777" w:rsidR="00B73A7E" w:rsidRDefault="00B73A7E" w:rsidP="00110D07">
            <w:proofErr w:type="spellStart"/>
            <w:r>
              <w:lastRenderedPageBreak/>
              <w:t>Ajili</w:t>
            </w:r>
            <w:proofErr w:type="spellEnd"/>
            <w:r>
              <w:t xml:space="preserve"> et al. - 2013</w:t>
            </w:r>
            <w:r>
              <w:fldChar w:fldCharType="begin">
                <w:fldData xml:space="preserve">PEVuZE5vdGU+PENpdGU+PEF1dGhvcj5BamlsaTwvQXV0aG9yPjxZZWFyPjIwMTM8L1llYXI+PFJl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amlsaTwvQXV0aG9yPjxZZWFyPjIwMTM8L1llYXI+PFJl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B3295">
              <w:rPr>
                <w:noProof/>
                <w:vertAlign w:val="superscript"/>
              </w:rPr>
              <w:t>[3]</w:t>
            </w:r>
            <w:r>
              <w:fldChar w:fldCharType="end"/>
            </w:r>
          </w:p>
        </w:tc>
        <w:tc>
          <w:tcPr>
            <w:tcW w:w="1620" w:type="dxa"/>
          </w:tcPr>
          <w:p w14:paraId="79F8BC07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56525F43" w14:textId="77777777" w:rsidR="00B73A7E" w:rsidRDefault="00B73A7E" w:rsidP="00110D07">
            <w:r>
              <w:t>81 patients with NMIBC</w:t>
            </w:r>
          </w:p>
        </w:tc>
        <w:tc>
          <w:tcPr>
            <w:tcW w:w="1800" w:type="dxa"/>
          </w:tcPr>
          <w:p w14:paraId="311D7DF5" w14:textId="77777777" w:rsidR="00B73A7E" w:rsidRDefault="00B73A7E" w:rsidP="00110D07">
            <w:r>
              <w:t>Recurrence: R</w:t>
            </w:r>
            <w:r w:rsidRPr="00E75212">
              <w:t>eappearance of tumor after the initial treatment with at least one tumor-free cystoscopy interval.</w:t>
            </w:r>
          </w:p>
        </w:tc>
        <w:tc>
          <w:tcPr>
            <w:tcW w:w="1440" w:type="dxa"/>
          </w:tcPr>
          <w:p w14:paraId="5375FA11" w14:textId="77777777" w:rsidR="00B73A7E" w:rsidRDefault="00B73A7E" w:rsidP="00110D07">
            <w:r>
              <w:t>2000-2005</w:t>
            </w:r>
          </w:p>
        </w:tc>
        <w:tc>
          <w:tcPr>
            <w:tcW w:w="1620" w:type="dxa"/>
          </w:tcPr>
          <w:p w14:paraId="700744C0" w14:textId="77777777" w:rsidR="00B73A7E" w:rsidRDefault="00B73A7E" w:rsidP="00110D07">
            <w:r>
              <w:t>60 (median)</w:t>
            </w:r>
          </w:p>
        </w:tc>
        <w:tc>
          <w:tcPr>
            <w:tcW w:w="1170" w:type="dxa"/>
          </w:tcPr>
          <w:p w14:paraId="61E56D23" w14:textId="77777777" w:rsidR="00B73A7E" w:rsidRDefault="00B73A7E" w:rsidP="00110D07">
            <w:r>
              <w:t>30 months (max.)</w:t>
            </w:r>
          </w:p>
        </w:tc>
        <w:tc>
          <w:tcPr>
            <w:tcW w:w="2070" w:type="dxa"/>
          </w:tcPr>
          <w:p w14:paraId="3998CD6E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</w:t>
            </w:r>
          </w:p>
          <w:p w14:paraId="360DB626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 xml:space="preserve">Ref. = </w:t>
            </w:r>
            <w:r w:rsidRPr="006022F5">
              <w:rPr>
                <w:i/>
              </w:rPr>
              <w:t>≤</w:t>
            </w:r>
            <w:r>
              <w:rPr>
                <w:i/>
              </w:rPr>
              <w:t>60 pack-years</w:t>
            </w:r>
          </w:p>
          <w:p w14:paraId="4711AAB1" w14:textId="77777777" w:rsidR="00B73A7E" w:rsidRDefault="00B73A7E" w:rsidP="00110D07">
            <w:pPr>
              <w:rPr>
                <w:i/>
              </w:rPr>
            </w:pPr>
          </w:p>
          <w:p w14:paraId="0BCE2ECE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&gt;60 pack-years</w:t>
            </w:r>
          </w:p>
          <w:p w14:paraId="7FE65AE4" w14:textId="77777777" w:rsidR="00B73A7E" w:rsidRPr="00457441" w:rsidRDefault="00B73A7E" w:rsidP="00110D07">
            <w:r>
              <w:t>Recurrence: 0.264 (0.110-</w:t>
            </w:r>
            <w:r w:rsidRPr="00457441">
              <w:t>0.631</w:t>
            </w:r>
            <w:r>
              <w:t>)</w:t>
            </w:r>
          </w:p>
        </w:tc>
      </w:tr>
      <w:tr w:rsidR="00B73A7E" w:rsidRPr="00AF05B6" w14:paraId="710B382C" w14:textId="77777777" w:rsidTr="00110D07">
        <w:tc>
          <w:tcPr>
            <w:tcW w:w="1800" w:type="dxa"/>
          </w:tcPr>
          <w:p w14:paraId="1CECF8B9" w14:textId="77777777" w:rsidR="00B73A7E" w:rsidRDefault="00B73A7E" w:rsidP="00110D07">
            <w:proofErr w:type="spellStart"/>
            <w:r>
              <w:t>Alfthan</w:t>
            </w:r>
            <w:proofErr w:type="spellEnd"/>
            <w:r>
              <w:t xml:space="preserve"> et al. - 1983</w:t>
            </w:r>
            <w:r>
              <w:fldChar w:fldCharType="begin"/>
            </w:r>
            <w:r>
              <w:instrText xml:space="preserve"> ADDIN EN.CITE &lt;EndNote&gt;&lt;Cite&gt;&lt;Author&gt;Alfthan&lt;/Author&gt;&lt;Year&gt;1983&lt;/Year&gt;&lt;RecNum&gt;155&lt;/RecNum&gt;&lt;DisplayText&gt;&lt;style face="superscript"&gt;[4]&lt;/style&gt;&lt;/DisplayText&gt;&lt;record&gt;&lt;rec-number&gt;155&lt;/rec-number&gt;&lt;foreign-keys&gt;&lt;key app="EN" db-id="t2xzzarf5fastpevffz59dwg05x9092vewef" timestamp="1559246406"&gt;155&lt;/key&gt;&lt;/foreign-keys&gt;&lt;ref-type name="Journal Article"&gt;17&lt;/ref-type&gt;&lt;contributors&gt;&lt;authors&gt;&lt;author&gt;Alfthan, O.&lt;/author&gt;&lt;author&gt;Tarkkanen, J.&lt;/author&gt;&lt;author&gt;Grohn, P.&lt;/author&gt;&lt;author&gt;Heinonen, E.&lt;/author&gt;&lt;author&gt;Pyrhonen, S.&lt;/author&gt;&lt;author&gt;Saila, K.&lt;/author&gt;&lt;/authors&gt;&lt;/contributors&gt;&lt;titles&gt;&lt;title&gt;Tigason (etretinate) in prevention of recurrence of superficial bladder tumors. A double-blind clinical trial&lt;/title&gt;&lt;secondary-title&gt;Eur Urol&lt;/secondary-title&gt;&lt;alt-title&gt;European urology&lt;/alt-title&gt;&lt;/titles&gt;&lt;periodical&gt;&lt;full-title&gt;Eur Urol&lt;/full-title&gt;&lt;abbr-1&gt;European urology&lt;/abbr-1&gt;&lt;/periodical&gt;&lt;alt-periodical&gt;&lt;full-title&gt;Eur Urol&lt;/full-title&gt;&lt;abbr-1&gt;European urology&lt;/abbr-1&gt;&lt;/alt-periodical&gt;&lt;pages&gt;6-9&lt;/pages&gt;&lt;volume&gt;9&lt;/volume&gt;&lt;number&gt;1&lt;/number&gt;&lt;edition&gt;1983/01/01&lt;/edition&gt;&lt;keywords&gt;&lt;keyword&gt;Aged&lt;/keyword&gt;&lt;keyword&gt;Clinical Trials as Topic&lt;/keyword&gt;&lt;keyword&gt;Double-Blind Method&lt;/keyword&gt;&lt;keyword&gt;Etretinate/administration &amp;amp; dosage/adverse effects/*therapeutic use&lt;/keyword&gt;&lt;keyword&gt;Female&lt;/keyword&gt;&lt;keyword&gt;Humans&lt;/keyword&gt;&lt;keyword&gt;Male&lt;/keyword&gt;&lt;keyword&gt;Middle Aged&lt;/keyword&gt;&lt;keyword&gt;Neoplasm Recurrence, Local/*prevention &amp;amp; control&lt;/keyword&gt;&lt;keyword&gt;Tretinoin/*analogs &amp;amp; derivatives&lt;/keyword&gt;&lt;keyword&gt;Urinary Bladder Neoplasms/*prevention &amp;amp; control&lt;/keyword&gt;&lt;/keywords&gt;&lt;dates&gt;&lt;year&gt;1983&lt;/year&gt;&lt;/dates&gt;&lt;isbn&gt;0302-2838 (Print)&amp;#xD;0302-2838&lt;/isbn&gt;&lt;accession-num&gt;6337054&lt;/accession-num&gt;&lt;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AB3295">
              <w:rPr>
                <w:noProof/>
                <w:vertAlign w:val="superscript"/>
              </w:rPr>
              <w:t>[4]</w:t>
            </w:r>
            <w:r>
              <w:fldChar w:fldCharType="end"/>
            </w:r>
          </w:p>
        </w:tc>
        <w:tc>
          <w:tcPr>
            <w:tcW w:w="1620" w:type="dxa"/>
          </w:tcPr>
          <w:p w14:paraId="4A0E9731" w14:textId="77777777" w:rsidR="00B73A7E" w:rsidRDefault="00B73A7E" w:rsidP="00110D07">
            <w:r>
              <w:t>Randomized controlled trial</w:t>
            </w:r>
          </w:p>
        </w:tc>
        <w:tc>
          <w:tcPr>
            <w:tcW w:w="1980" w:type="dxa"/>
          </w:tcPr>
          <w:p w14:paraId="2CCAFF4E" w14:textId="77777777" w:rsidR="00B73A7E" w:rsidRDefault="00B73A7E" w:rsidP="00110D07">
            <w:r>
              <w:t xml:space="preserve">30 patients with NMIBC </w:t>
            </w:r>
          </w:p>
        </w:tc>
        <w:tc>
          <w:tcPr>
            <w:tcW w:w="1800" w:type="dxa"/>
          </w:tcPr>
          <w:p w14:paraId="02B11846" w14:textId="77777777" w:rsidR="00B73A7E" w:rsidRPr="00501AB1" w:rsidRDefault="00B73A7E" w:rsidP="00110D07">
            <w:r>
              <w:t xml:space="preserve">Prevention: No tumors during the last 12 months of treatment or during the whole treatment period if it was less. Partial prevention was described as disappearance of </w:t>
            </w:r>
            <w:r w:rsidRPr="00283202">
              <w:rPr>
                <w:rFonts w:ascii="Arial" w:hAnsi="Arial" w:cs="Arial"/>
                <w:color w:val="222222"/>
                <w:shd w:val="clear" w:color="auto" w:fill="FFFFFF"/>
              </w:rPr>
              <w:t>≥</w:t>
            </w:r>
            <w:r>
              <w:t>50% of tumors.</w:t>
            </w:r>
          </w:p>
          <w:p w14:paraId="5EFCED1A" w14:textId="77777777" w:rsidR="00B73A7E" w:rsidRDefault="00B73A7E" w:rsidP="00110D07"/>
          <w:p w14:paraId="2820D6B7" w14:textId="77777777" w:rsidR="00B73A7E" w:rsidRDefault="00B73A7E" w:rsidP="00110D07">
            <w:r>
              <w:t xml:space="preserve">Progression: </w:t>
            </w:r>
            <w:r>
              <w:lastRenderedPageBreak/>
              <w:t>Increase in number and/or grade of tumors.</w:t>
            </w:r>
          </w:p>
        </w:tc>
        <w:tc>
          <w:tcPr>
            <w:tcW w:w="1440" w:type="dxa"/>
          </w:tcPr>
          <w:p w14:paraId="0ED9F3EA" w14:textId="77777777" w:rsidR="00B73A7E" w:rsidRDefault="00B73A7E" w:rsidP="00110D07">
            <w:r>
              <w:lastRenderedPageBreak/>
              <w:t>NR</w:t>
            </w:r>
          </w:p>
        </w:tc>
        <w:tc>
          <w:tcPr>
            <w:tcW w:w="1620" w:type="dxa"/>
          </w:tcPr>
          <w:p w14:paraId="5A6F0BC8" w14:textId="77777777" w:rsidR="00B73A7E" w:rsidRDefault="00B73A7E" w:rsidP="00110D07">
            <w:r>
              <w:t>64.1-68.6 (mean)</w:t>
            </w:r>
          </w:p>
        </w:tc>
        <w:tc>
          <w:tcPr>
            <w:tcW w:w="1170" w:type="dxa"/>
          </w:tcPr>
          <w:p w14:paraId="7123E533" w14:textId="77777777" w:rsidR="00B73A7E" w:rsidRDefault="00B73A7E" w:rsidP="00110D07">
            <w:r>
              <w:t>17.6 months (mean)</w:t>
            </w:r>
          </w:p>
        </w:tc>
        <w:tc>
          <w:tcPr>
            <w:tcW w:w="2070" w:type="dxa"/>
          </w:tcPr>
          <w:p w14:paraId="091CC4CD" w14:textId="77777777" w:rsidR="00B73A7E" w:rsidRPr="00AF05B6" w:rsidRDefault="00B73A7E" w:rsidP="00110D07">
            <w:pPr>
              <w:rPr>
                <w:lang w:val="fr-FR"/>
              </w:rPr>
            </w:pPr>
            <w:proofErr w:type="spellStart"/>
            <w:r w:rsidRPr="00AF05B6">
              <w:rPr>
                <w:b/>
                <w:lang w:val="fr-FR"/>
              </w:rPr>
              <w:t>Etretinate</w:t>
            </w:r>
            <w:proofErr w:type="spellEnd"/>
          </w:p>
          <w:p w14:paraId="2FB695E9" w14:textId="77777777" w:rsidR="00B73A7E" w:rsidRPr="00AF05B6" w:rsidRDefault="00B73A7E" w:rsidP="00110D07">
            <w:pPr>
              <w:rPr>
                <w:i/>
                <w:lang w:val="fr-FR"/>
              </w:rPr>
            </w:pPr>
            <w:proofErr w:type="spellStart"/>
            <w:r w:rsidRPr="00AF05B6">
              <w:rPr>
                <w:i/>
                <w:lang w:val="fr-FR"/>
              </w:rPr>
              <w:t>Ref</w:t>
            </w:r>
            <w:proofErr w:type="spellEnd"/>
            <w:r w:rsidRPr="00AF05B6">
              <w:rPr>
                <w:i/>
                <w:lang w:val="fr-FR"/>
              </w:rPr>
              <w:t>. = Placebo</w:t>
            </w:r>
          </w:p>
          <w:p w14:paraId="0AA1D048" w14:textId="77777777" w:rsidR="00B73A7E" w:rsidRPr="00AF05B6" w:rsidRDefault="00B73A7E" w:rsidP="00110D07">
            <w:pPr>
              <w:rPr>
                <w:lang w:val="fr-FR"/>
              </w:rPr>
            </w:pPr>
            <w:proofErr w:type="spellStart"/>
            <w:r w:rsidRPr="00AF05B6">
              <w:rPr>
                <w:lang w:val="fr-FR"/>
              </w:rPr>
              <w:t>Prevention</w:t>
            </w:r>
            <w:proofErr w:type="spellEnd"/>
            <w:r w:rsidRPr="00AF05B6">
              <w:rPr>
                <w:lang w:val="fr-FR"/>
              </w:rPr>
              <w:t xml:space="preserve">/partial </w:t>
            </w:r>
            <w:proofErr w:type="spellStart"/>
            <w:r w:rsidRPr="00AF05B6">
              <w:rPr>
                <w:lang w:val="fr-FR"/>
              </w:rPr>
              <w:t>prevention</w:t>
            </w:r>
            <w:proofErr w:type="spellEnd"/>
            <w:r w:rsidRPr="00AF05B6">
              <w:rPr>
                <w:lang w:val="fr-FR"/>
              </w:rPr>
              <w:t xml:space="preserve">: 11 intervention participants versus 4 control participants (p&lt;0.01) </w:t>
            </w:r>
          </w:p>
          <w:p w14:paraId="7CC01C51" w14:textId="77777777" w:rsidR="00B73A7E" w:rsidRPr="00AF05B6" w:rsidRDefault="00B73A7E" w:rsidP="00110D07">
            <w:pPr>
              <w:rPr>
                <w:lang w:val="fr-FR"/>
              </w:rPr>
            </w:pPr>
            <w:r w:rsidRPr="00AF05B6">
              <w:rPr>
                <w:lang w:val="fr-FR"/>
              </w:rPr>
              <w:t>Progression: 0 intervention participants versus 2 control participants (p&lt;0.01)</w:t>
            </w:r>
          </w:p>
        </w:tc>
      </w:tr>
      <w:tr w:rsidR="00B73A7E" w14:paraId="61221497" w14:textId="77777777" w:rsidTr="00110D07">
        <w:tc>
          <w:tcPr>
            <w:tcW w:w="1800" w:type="dxa"/>
          </w:tcPr>
          <w:p w14:paraId="5676EDCA" w14:textId="77777777" w:rsidR="00B73A7E" w:rsidRDefault="00B73A7E" w:rsidP="00110D07">
            <w:r>
              <w:lastRenderedPageBreak/>
              <w:t>Allard et al. - 1995</w:t>
            </w:r>
            <w:r>
              <w:fldChar w:fldCharType="begin">
                <w:fldData xml:space="preserve">PEVuZE5vdGU+PENpdGU+PEF1dGhvcj5BbGxhcmQ8L0F1dGhvcj48WWVhcj4xOTk1PC9ZZWFyPjxS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bGxhcmQ8L0F1dGhvcj48WWVhcj4xOTk1PC9ZZWFyPjxS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B3295">
              <w:rPr>
                <w:noProof/>
                <w:vertAlign w:val="superscript"/>
              </w:rPr>
              <w:t>[5]</w:t>
            </w:r>
            <w:r>
              <w:fldChar w:fldCharType="end"/>
            </w:r>
          </w:p>
        </w:tc>
        <w:tc>
          <w:tcPr>
            <w:tcW w:w="1620" w:type="dxa"/>
          </w:tcPr>
          <w:p w14:paraId="2B8D3753" w14:textId="77777777" w:rsidR="00B73A7E" w:rsidRDefault="00B73A7E" w:rsidP="00110D07">
            <w:r>
              <w:t>Prospective cohort</w:t>
            </w:r>
          </w:p>
        </w:tc>
        <w:tc>
          <w:tcPr>
            <w:tcW w:w="1980" w:type="dxa"/>
          </w:tcPr>
          <w:p w14:paraId="639035EE" w14:textId="77777777" w:rsidR="00B73A7E" w:rsidRDefault="00B73A7E" w:rsidP="00110D07">
            <w:r>
              <w:t>368 patients with NMIBC</w:t>
            </w:r>
          </w:p>
        </w:tc>
        <w:tc>
          <w:tcPr>
            <w:tcW w:w="1800" w:type="dxa"/>
          </w:tcPr>
          <w:p w14:paraId="2E71CFF1" w14:textId="77777777" w:rsidR="00B73A7E" w:rsidRDefault="00B73A7E" w:rsidP="00110D07">
            <w:r>
              <w:t>Recurrence: Tumor detected on cystoscopy.</w:t>
            </w:r>
          </w:p>
        </w:tc>
        <w:tc>
          <w:tcPr>
            <w:tcW w:w="1440" w:type="dxa"/>
          </w:tcPr>
          <w:p w14:paraId="5F431A47" w14:textId="77777777" w:rsidR="00B73A7E" w:rsidRDefault="00B73A7E" w:rsidP="00110D07">
            <w:r>
              <w:t>1990-1992</w:t>
            </w:r>
          </w:p>
        </w:tc>
        <w:tc>
          <w:tcPr>
            <w:tcW w:w="1620" w:type="dxa"/>
          </w:tcPr>
          <w:p w14:paraId="2C540BCE" w14:textId="77777777" w:rsidR="00B73A7E" w:rsidRDefault="00B73A7E" w:rsidP="00110D07">
            <w:r>
              <w:t>65.1 (mean)</w:t>
            </w:r>
          </w:p>
        </w:tc>
        <w:tc>
          <w:tcPr>
            <w:tcW w:w="1170" w:type="dxa"/>
          </w:tcPr>
          <w:p w14:paraId="2F55BAE6" w14:textId="77777777" w:rsidR="00B73A7E" w:rsidRDefault="00B73A7E" w:rsidP="00110D07">
            <w:r>
              <w:t>23.7 (mean)</w:t>
            </w:r>
          </w:p>
        </w:tc>
        <w:tc>
          <w:tcPr>
            <w:tcW w:w="2070" w:type="dxa"/>
          </w:tcPr>
          <w:p w14:paraId="06EFD3F6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</w:t>
            </w:r>
          </w:p>
          <w:p w14:paraId="39A34601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ever</w:t>
            </w:r>
          </w:p>
          <w:p w14:paraId="47C172B3" w14:textId="77777777" w:rsidR="00B73A7E" w:rsidRDefault="00B73A7E" w:rsidP="00110D07">
            <w:pPr>
              <w:rPr>
                <w:i/>
              </w:rPr>
            </w:pPr>
          </w:p>
          <w:p w14:paraId="635A0ACD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Former</w:t>
            </w:r>
          </w:p>
          <w:p w14:paraId="105D4925" w14:textId="77777777" w:rsidR="00B73A7E" w:rsidRDefault="00B73A7E" w:rsidP="00110D07">
            <w:r>
              <w:t>Recurrence: NS on univariable analysis</w:t>
            </w:r>
          </w:p>
          <w:p w14:paraId="65CBCEC8" w14:textId="77777777" w:rsidR="00B73A7E" w:rsidRPr="00877B37" w:rsidRDefault="00B73A7E" w:rsidP="00110D07"/>
          <w:p w14:paraId="56C8AD4A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urrent</w:t>
            </w:r>
          </w:p>
          <w:p w14:paraId="6BACD988" w14:textId="77777777" w:rsidR="00B73A7E" w:rsidRPr="00877B37" w:rsidRDefault="00B73A7E" w:rsidP="00110D07">
            <w:r>
              <w:t>Recurrence: NS on univariable analysis</w:t>
            </w:r>
          </w:p>
        </w:tc>
      </w:tr>
      <w:tr w:rsidR="00B73A7E" w14:paraId="06CC2EDE" w14:textId="77777777" w:rsidTr="00110D07">
        <w:tc>
          <w:tcPr>
            <w:tcW w:w="1800" w:type="dxa"/>
          </w:tcPr>
          <w:p w14:paraId="737CCB21" w14:textId="77777777" w:rsidR="00B73A7E" w:rsidRDefault="00B73A7E" w:rsidP="00110D07">
            <w:proofErr w:type="spellStart"/>
            <w:r>
              <w:t>Aso</w:t>
            </w:r>
            <w:proofErr w:type="spellEnd"/>
            <w:r>
              <w:t xml:space="preserve"> et al. - 1992</w:t>
            </w:r>
            <w:r>
              <w:fldChar w:fldCharType="begin"/>
            </w:r>
            <w:r>
              <w:instrText xml:space="preserve"> ADDIN EN.CITE &lt;EndNote&gt;&lt;Cite&gt;&lt;Author&gt;Aso&lt;/Author&gt;&lt;Year&gt;1992&lt;/Year&gt;&lt;RecNum&gt;63&lt;/RecNum&gt;&lt;DisplayText&gt;&lt;style face="superscript"&gt;[6]&lt;/style&gt;&lt;/DisplayText&gt;&lt;record&gt;&lt;rec-number&gt;63&lt;/rec-number&gt;&lt;foreign-keys&gt;&lt;key app="EN" db-id="t2xzzarf5fastpevffz59dwg05x9092vewef" timestamp="1556594924"&gt;63&lt;/key&gt;&lt;/foreign-keys&gt;&lt;ref-type name="Journal Article"&gt;17&lt;/ref-type&gt;&lt;contributors&gt;&lt;authors&gt;&lt;author&gt;Aso, Y.&lt;/author&gt;&lt;author&gt;Akazan, H.&lt;/author&gt;&lt;/authors&gt;&lt;/contributors&gt;&lt;auth-address&gt;Department of Urology, Faculty of Medicine, University of Tokyo, Japan.&lt;/auth-address&gt;&lt;titles&gt;&lt;title&gt;Prophylactic effect of a Lactobacillus casei preparation on the recurrence of superficial bladder cancer. BLP Study Group&lt;/title&gt;&lt;secondary-title&gt;Urol Int&lt;/secondary-title&gt;&lt;alt-title&gt;Urologia internationalis&lt;/alt-title&gt;&lt;/titles&gt;&lt;periodical&gt;&lt;full-title&gt;Urol Int&lt;/full-title&gt;&lt;abbr-1&gt;Urologia internationalis&lt;/abbr-1&gt;&lt;/periodical&gt;&lt;alt-periodical&gt;&lt;full-title&gt;Urol Int&lt;/full-title&gt;&lt;abbr-1&gt;Urologia internationalis&lt;/abbr-1&gt;&lt;/alt-periodical&gt;&lt;pages&gt;125-9&lt;/pages&gt;&lt;volume&gt;49&lt;/volume&gt;&lt;number&gt;3&lt;/number&gt;&lt;edition&gt;1992/01/01&lt;/edition&gt;&lt;keywords&gt;&lt;keyword&gt;Administration, Oral&lt;/keyword&gt;&lt;keyword&gt;Aged&lt;/keyword&gt;&lt;keyword&gt;Antineoplastic Agents/administration &amp;amp; dosage/*therapeutic use&lt;/keyword&gt;&lt;keyword&gt;Biological Products/administration &amp;amp; dosage/*therapeutic use&lt;/keyword&gt;&lt;keyword&gt;Carcinoma, Transitional Cell/epidemiology/*therapy&lt;/keyword&gt;&lt;keyword&gt;Combined Modality Therapy&lt;/keyword&gt;&lt;keyword&gt;Female&lt;/keyword&gt;&lt;keyword&gt;Humans&lt;/keyword&gt;&lt;keyword&gt;*Lactobacillus casei&lt;/keyword&gt;&lt;keyword&gt;Male&lt;/keyword&gt;&lt;keyword&gt;Middle Aged&lt;/keyword&gt;&lt;keyword&gt;Neoplasm Recurrence, Local/*prevention &amp;amp; control&lt;/keyword&gt;&lt;keyword&gt;Time Factors&lt;/keyword&gt;&lt;keyword&gt;Urinary Bladder Neoplasms/epidemiology/*therapy&lt;/keyword&gt;&lt;/keywords&gt;&lt;dates&gt;&lt;year&gt;1992&lt;/year&gt;&lt;/dates&gt;&lt;isbn&gt;0042-1138 (Print)&amp;#xD;0042-1138&lt;/isbn&gt;&lt;accession-num&gt;1466089&lt;/accession-num&gt;&lt;urls&gt;&lt;/urls&gt;&lt;electronic-resource-num&gt;10.1159/000282409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AB3295">
              <w:rPr>
                <w:noProof/>
                <w:vertAlign w:val="superscript"/>
              </w:rPr>
              <w:t>[6]</w:t>
            </w:r>
            <w:r>
              <w:fldChar w:fldCharType="end"/>
            </w:r>
          </w:p>
        </w:tc>
        <w:tc>
          <w:tcPr>
            <w:tcW w:w="1620" w:type="dxa"/>
          </w:tcPr>
          <w:p w14:paraId="1589AEDF" w14:textId="77777777" w:rsidR="00B73A7E" w:rsidRDefault="00B73A7E" w:rsidP="00110D07">
            <w:r>
              <w:t>Randomized controlled trial</w:t>
            </w:r>
          </w:p>
        </w:tc>
        <w:tc>
          <w:tcPr>
            <w:tcW w:w="1980" w:type="dxa"/>
          </w:tcPr>
          <w:p w14:paraId="5E065A7B" w14:textId="77777777" w:rsidR="00B73A7E" w:rsidRDefault="00B73A7E" w:rsidP="00110D07">
            <w:r>
              <w:t xml:space="preserve">48 patients with NMIBC </w:t>
            </w:r>
          </w:p>
        </w:tc>
        <w:tc>
          <w:tcPr>
            <w:tcW w:w="1800" w:type="dxa"/>
          </w:tcPr>
          <w:p w14:paraId="34CA06BD" w14:textId="77777777" w:rsidR="00B73A7E" w:rsidRDefault="00B73A7E" w:rsidP="00110D07">
            <w:r>
              <w:t>Recurrence: ND</w:t>
            </w:r>
          </w:p>
        </w:tc>
        <w:tc>
          <w:tcPr>
            <w:tcW w:w="1440" w:type="dxa"/>
          </w:tcPr>
          <w:p w14:paraId="45714345" w14:textId="77777777" w:rsidR="00B73A7E" w:rsidRDefault="00B73A7E" w:rsidP="00110D07">
            <w:r>
              <w:t>1988-1989</w:t>
            </w:r>
          </w:p>
        </w:tc>
        <w:tc>
          <w:tcPr>
            <w:tcW w:w="1620" w:type="dxa"/>
          </w:tcPr>
          <w:p w14:paraId="252E9A44" w14:textId="77777777" w:rsidR="00B73A7E" w:rsidRDefault="00B73A7E" w:rsidP="00110D07">
            <w:r>
              <w:t>Mean/median NR</w:t>
            </w:r>
          </w:p>
        </w:tc>
        <w:tc>
          <w:tcPr>
            <w:tcW w:w="1170" w:type="dxa"/>
          </w:tcPr>
          <w:p w14:paraId="07E0E146" w14:textId="77777777" w:rsidR="00B73A7E" w:rsidRDefault="00B73A7E" w:rsidP="00110D07">
            <w:r>
              <w:t>427-428 days (mean)</w:t>
            </w:r>
          </w:p>
        </w:tc>
        <w:tc>
          <w:tcPr>
            <w:tcW w:w="2070" w:type="dxa"/>
          </w:tcPr>
          <w:p w14:paraId="592EE13E" w14:textId="77777777" w:rsidR="00B73A7E" w:rsidRDefault="00B73A7E" w:rsidP="00110D07">
            <w:pPr>
              <w:rPr>
                <w:b/>
              </w:rPr>
            </w:pPr>
            <w:r>
              <w:rPr>
                <w:b/>
                <w:i/>
              </w:rPr>
              <w:t xml:space="preserve">Lactobacillus casei </w:t>
            </w:r>
            <w:r>
              <w:rPr>
                <w:b/>
              </w:rPr>
              <w:t>probiotic</w:t>
            </w:r>
          </w:p>
          <w:p w14:paraId="7683E4CE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use or placebo</w:t>
            </w:r>
          </w:p>
          <w:p w14:paraId="3CEDB882" w14:textId="77777777" w:rsidR="00B73A7E" w:rsidRPr="00AF1DB6" w:rsidRDefault="00B73A7E" w:rsidP="00110D07">
            <w:r>
              <w:t>Recurrence at 12 months: 57% (intervention) versus 83% (control) (p&lt;0.01)</w:t>
            </w:r>
          </w:p>
        </w:tc>
      </w:tr>
      <w:tr w:rsidR="00B73A7E" w:rsidRPr="00AF05B6" w14:paraId="7E3E1397" w14:textId="77777777" w:rsidTr="00110D07">
        <w:tc>
          <w:tcPr>
            <w:tcW w:w="1800" w:type="dxa"/>
          </w:tcPr>
          <w:p w14:paraId="622EB3BE" w14:textId="77777777" w:rsidR="00B73A7E" w:rsidRDefault="00B73A7E" w:rsidP="00110D07">
            <w:proofErr w:type="spellStart"/>
            <w:r>
              <w:t>Aso</w:t>
            </w:r>
            <w:proofErr w:type="spellEnd"/>
            <w:r>
              <w:t xml:space="preserve"> et al. - 1995</w:t>
            </w:r>
            <w:r>
              <w:fldChar w:fldCharType="begin">
                <w:fldData xml:space="preserve">PEVuZE5vdGU+PENpdGU+PEF1dGhvcj5Bc288L0F1dGhvcj48WWVhcj4xOTk1PC9ZZWFyPjxSZWNO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c288L0F1dGhvcj48WWVhcj4xOTk1PC9ZZWFyPjxSZWNO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B3295">
              <w:rPr>
                <w:noProof/>
                <w:vertAlign w:val="superscript"/>
              </w:rPr>
              <w:t>[7]</w:t>
            </w:r>
            <w:r>
              <w:fldChar w:fldCharType="end"/>
            </w:r>
          </w:p>
        </w:tc>
        <w:tc>
          <w:tcPr>
            <w:tcW w:w="1620" w:type="dxa"/>
          </w:tcPr>
          <w:p w14:paraId="34B26999" w14:textId="77777777" w:rsidR="00B73A7E" w:rsidRDefault="00B73A7E" w:rsidP="00110D07">
            <w:r>
              <w:t>Randomized controlled trial</w:t>
            </w:r>
          </w:p>
        </w:tc>
        <w:tc>
          <w:tcPr>
            <w:tcW w:w="1980" w:type="dxa"/>
          </w:tcPr>
          <w:p w14:paraId="3B89E9CD" w14:textId="77777777" w:rsidR="00B73A7E" w:rsidRDefault="00B73A7E" w:rsidP="00110D07">
            <w:r>
              <w:t xml:space="preserve">125 patients with NMIBC </w:t>
            </w:r>
          </w:p>
        </w:tc>
        <w:tc>
          <w:tcPr>
            <w:tcW w:w="1800" w:type="dxa"/>
          </w:tcPr>
          <w:p w14:paraId="34DB216F" w14:textId="77777777" w:rsidR="00B73A7E" w:rsidRDefault="00B73A7E" w:rsidP="00110D07">
            <w:r>
              <w:t xml:space="preserve">Recurrence: Cytologic examination, </w:t>
            </w:r>
            <w:r>
              <w:lastRenderedPageBreak/>
              <w:t>cystoscopy, and/or biopsy.</w:t>
            </w:r>
          </w:p>
          <w:p w14:paraId="559E6F7F" w14:textId="77777777" w:rsidR="00B73A7E" w:rsidRDefault="00B73A7E" w:rsidP="00110D07"/>
          <w:p w14:paraId="3A28429D" w14:textId="77777777" w:rsidR="00B73A7E" w:rsidRDefault="00B73A7E" w:rsidP="00110D07">
            <w:r>
              <w:t>Progression: Upgrading or upstaging of tumors.</w:t>
            </w:r>
          </w:p>
        </w:tc>
        <w:tc>
          <w:tcPr>
            <w:tcW w:w="1440" w:type="dxa"/>
          </w:tcPr>
          <w:p w14:paraId="359054F5" w14:textId="77777777" w:rsidR="00B73A7E" w:rsidRDefault="00B73A7E" w:rsidP="00110D07">
            <w:r>
              <w:lastRenderedPageBreak/>
              <w:t>1990-1991</w:t>
            </w:r>
          </w:p>
        </w:tc>
        <w:tc>
          <w:tcPr>
            <w:tcW w:w="1620" w:type="dxa"/>
          </w:tcPr>
          <w:p w14:paraId="7D17FF43" w14:textId="77777777" w:rsidR="00B73A7E" w:rsidRDefault="00B73A7E" w:rsidP="00110D07">
            <w:r>
              <w:t>Mean/median NR</w:t>
            </w:r>
          </w:p>
        </w:tc>
        <w:tc>
          <w:tcPr>
            <w:tcW w:w="1170" w:type="dxa"/>
          </w:tcPr>
          <w:p w14:paraId="1CA89964" w14:textId="77777777" w:rsidR="00B73A7E" w:rsidRDefault="00B73A7E" w:rsidP="00110D07">
            <w:r>
              <w:t>NR</w:t>
            </w:r>
          </w:p>
        </w:tc>
        <w:tc>
          <w:tcPr>
            <w:tcW w:w="2070" w:type="dxa"/>
          </w:tcPr>
          <w:p w14:paraId="0B11421C" w14:textId="77777777" w:rsidR="00B73A7E" w:rsidRDefault="00B73A7E" w:rsidP="00110D07">
            <w:pPr>
              <w:rPr>
                <w:b/>
              </w:rPr>
            </w:pPr>
            <w:r>
              <w:rPr>
                <w:b/>
                <w:i/>
              </w:rPr>
              <w:t xml:space="preserve">Lactobacillus casei </w:t>
            </w:r>
            <w:r>
              <w:rPr>
                <w:b/>
              </w:rPr>
              <w:t>probiotic</w:t>
            </w:r>
          </w:p>
          <w:p w14:paraId="3021E92A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Placebo</w:t>
            </w:r>
          </w:p>
          <w:p w14:paraId="1FFAC48E" w14:textId="77777777" w:rsidR="00B73A7E" w:rsidRDefault="00B73A7E" w:rsidP="00110D07">
            <w:r>
              <w:lastRenderedPageBreak/>
              <w:t>Recurrence: 2.58 (p=0.013) (HR of being recurrence free)</w:t>
            </w:r>
          </w:p>
          <w:p w14:paraId="72533C52" w14:textId="77777777" w:rsidR="00B73A7E" w:rsidRPr="00AF05B6" w:rsidRDefault="00B73A7E" w:rsidP="00110D07">
            <w:pPr>
              <w:rPr>
                <w:lang w:val="fr-FR"/>
              </w:rPr>
            </w:pPr>
            <w:r w:rsidRPr="00AF05B6">
              <w:rPr>
                <w:lang w:val="fr-FR"/>
              </w:rPr>
              <w:t>Progression: 1 intervention participant versus 7 control participants (p&lt;0.01)</w:t>
            </w:r>
          </w:p>
        </w:tc>
      </w:tr>
      <w:tr w:rsidR="00B73A7E" w14:paraId="0690292D" w14:textId="77777777" w:rsidTr="00110D07">
        <w:tc>
          <w:tcPr>
            <w:tcW w:w="1800" w:type="dxa"/>
          </w:tcPr>
          <w:p w14:paraId="2E828729" w14:textId="77777777" w:rsidR="00B73A7E" w:rsidRDefault="00B73A7E" w:rsidP="00110D07">
            <w:proofErr w:type="spellStart"/>
            <w:r>
              <w:lastRenderedPageBreak/>
              <w:t>Bachir</w:t>
            </w:r>
            <w:proofErr w:type="spellEnd"/>
            <w:r>
              <w:t xml:space="preserve"> et al. – 2014</w:t>
            </w:r>
            <w:r>
              <w:fldChar w:fldCharType="begin">
                <w:fldData xml:space="preserve">PEVuZE5vdGU+PENpdGU+PEF1dGhvcj5CYWNoaXI8L0F1dGhvcj48WWVhcj4yMDE0PC9ZZWFyPjxS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YWNoaXI8L0F1dGhvcj48WWVhcj4yMDE0PC9ZZWFyPjxS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B3295">
              <w:rPr>
                <w:noProof/>
                <w:vertAlign w:val="superscript"/>
              </w:rPr>
              <w:t>[8]</w:t>
            </w:r>
            <w:r>
              <w:fldChar w:fldCharType="end"/>
            </w:r>
            <w:r>
              <w:t xml:space="preserve"> </w:t>
            </w:r>
          </w:p>
        </w:tc>
        <w:tc>
          <w:tcPr>
            <w:tcW w:w="1620" w:type="dxa"/>
          </w:tcPr>
          <w:p w14:paraId="6087FABF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5BAB5CD5" w14:textId="77777777" w:rsidR="00B73A7E" w:rsidRDefault="00B73A7E" w:rsidP="00110D07">
            <w:r>
              <w:t xml:space="preserve">847 patients with NMIBC/MIBC </w:t>
            </w:r>
          </w:p>
        </w:tc>
        <w:tc>
          <w:tcPr>
            <w:tcW w:w="1800" w:type="dxa"/>
          </w:tcPr>
          <w:p w14:paraId="58154359" w14:textId="77777777" w:rsidR="00B73A7E" w:rsidRDefault="00B73A7E" w:rsidP="00110D07">
            <w:r>
              <w:t>Recurrence: ND</w:t>
            </w:r>
          </w:p>
          <w:p w14:paraId="42C5A3B8" w14:textId="77777777" w:rsidR="00B73A7E" w:rsidRDefault="00B73A7E" w:rsidP="00110D07"/>
          <w:p w14:paraId="3326A362" w14:textId="77777777" w:rsidR="00B73A7E" w:rsidRDefault="00B73A7E" w:rsidP="00110D07">
            <w:r>
              <w:t>CSM: ND</w:t>
            </w:r>
          </w:p>
          <w:p w14:paraId="6C56C2C3" w14:textId="77777777" w:rsidR="00B73A7E" w:rsidRDefault="00B73A7E" w:rsidP="00110D07"/>
          <w:p w14:paraId="577A9CB6" w14:textId="77777777" w:rsidR="00B73A7E" w:rsidRDefault="00B73A7E" w:rsidP="00110D07">
            <w:r>
              <w:t>ACM: ND</w:t>
            </w:r>
          </w:p>
        </w:tc>
        <w:tc>
          <w:tcPr>
            <w:tcW w:w="1440" w:type="dxa"/>
          </w:tcPr>
          <w:p w14:paraId="15DAE549" w14:textId="77777777" w:rsidR="00B73A7E" w:rsidRDefault="00B73A7E" w:rsidP="00110D07">
            <w:r>
              <w:t>1998-2008</w:t>
            </w:r>
          </w:p>
        </w:tc>
        <w:tc>
          <w:tcPr>
            <w:tcW w:w="1620" w:type="dxa"/>
          </w:tcPr>
          <w:p w14:paraId="099ADBF8" w14:textId="77777777" w:rsidR="00B73A7E" w:rsidRDefault="00B73A7E" w:rsidP="00110D07">
            <w:r>
              <w:t>63.6-66.3 (mean)</w:t>
            </w:r>
          </w:p>
        </w:tc>
        <w:tc>
          <w:tcPr>
            <w:tcW w:w="1170" w:type="dxa"/>
          </w:tcPr>
          <w:p w14:paraId="14F56049" w14:textId="77777777" w:rsidR="00B73A7E" w:rsidRDefault="00B73A7E" w:rsidP="00110D07">
            <w:r>
              <w:t>39 months (mean), 23.4 months (median)</w:t>
            </w:r>
          </w:p>
        </w:tc>
        <w:tc>
          <w:tcPr>
            <w:tcW w:w="2070" w:type="dxa"/>
          </w:tcPr>
          <w:p w14:paraId="247B83EC" w14:textId="77777777" w:rsidR="00B73A7E" w:rsidRPr="004C53EB" w:rsidRDefault="00B73A7E" w:rsidP="00110D07">
            <w:pPr>
              <w:rPr>
                <w:b/>
              </w:rPr>
            </w:pPr>
            <w:r>
              <w:rPr>
                <w:b/>
              </w:rPr>
              <w:t>BMI</w:t>
            </w:r>
          </w:p>
          <w:p w14:paraId="3180BF70" w14:textId="77777777" w:rsidR="00B73A7E" w:rsidRPr="003450F8" w:rsidRDefault="00B73A7E" w:rsidP="00110D07">
            <w:pPr>
              <w:rPr>
                <w:i/>
              </w:rPr>
            </w:pPr>
            <w:r w:rsidRPr="003450F8">
              <w:rPr>
                <w:i/>
              </w:rPr>
              <w:t xml:space="preserve">Continuous </w:t>
            </w:r>
          </w:p>
          <w:p w14:paraId="333D0933" w14:textId="77777777" w:rsidR="00B73A7E" w:rsidRDefault="00B73A7E" w:rsidP="00110D07">
            <w:r>
              <w:t>Recurrence: 0.978 (0.955-1.003)</w:t>
            </w:r>
          </w:p>
          <w:p w14:paraId="4796B761" w14:textId="77777777" w:rsidR="00B73A7E" w:rsidRDefault="00B73A7E" w:rsidP="00110D07">
            <w:r>
              <w:t>CSM: 0.989 (0.960-1.019)</w:t>
            </w:r>
          </w:p>
          <w:p w14:paraId="7C05D382" w14:textId="77777777" w:rsidR="00B73A7E" w:rsidRDefault="00B73A7E" w:rsidP="00110D07">
            <w:r>
              <w:t xml:space="preserve">ACM: </w:t>
            </w:r>
            <w:r w:rsidRPr="00097EAE">
              <w:t xml:space="preserve">0.984 </w:t>
            </w:r>
            <w:r>
              <w:t>(0.958-</w:t>
            </w:r>
            <w:r w:rsidRPr="00097EAE">
              <w:t>1.010</w:t>
            </w:r>
            <w:r>
              <w:t>)</w:t>
            </w:r>
          </w:p>
        </w:tc>
      </w:tr>
      <w:tr w:rsidR="00B73A7E" w14:paraId="3AF03C9B" w14:textId="77777777" w:rsidTr="00110D07">
        <w:tc>
          <w:tcPr>
            <w:tcW w:w="1800" w:type="dxa"/>
          </w:tcPr>
          <w:p w14:paraId="63885C11" w14:textId="77777777" w:rsidR="00B73A7E" w:rsidRDefault="00B73A7E" w:rsidP="00110D07">
            <w:r>
              <w:t>Berglund et al. - 2008</w:t>
            </w:r>
            <w:r>
              <w:fldChar w:fldCharType="begin">
                <w:fldData xml:space="preserve">PEVuZE5vdGU+PENpdGU+PEF1dGhvcj5CZXJnbHVuZDwvQXV0aG9yPjxZZWFyPjIwMDg8L1llYXI+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ZXJnbHVuZDwvQXV0aG9yPjxZZWFyPjIwMDg8L1llYXI+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B3295">
              <w:rPr>
                <w:noProof/>
                <w:vertAlign w:val="superscript"/>
              </w:rPr>
              <w:t>[9]</w:t>
            </w:r>
            <w:r>
              <w:fldChar w:fldCharType="end"/>
            </w:r>
          </w:p>
        </w:tc>
        <w:tc>
          <w:tcPr>
            <w:tcW w:w="1620" w:type="dxa"/>
          </w:tcPr>
          <w:p w14:paraId="0140E547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31A873E4" w14:textId="77777777" w:rsidR="00B73A7E" w:rsidRDefault="00B73A7E" w:rsidP="00110D07">
            <w:r>
              <w:t xml:space="preserve">952 patients with NMIBC/MIBC </w:t>
            </w:r>
          </w:p>
        </w:tc>
        <w:tc>
          <w:tcPr>
            <w:tcW w:w="1800" w:type="dxa"/>
          </w:tcPr>
          <w:p w14:paraId="2672B3EB" w14:textId="77777777" w:rsidR="00B73A7E" w:rsidRDefault="00B73A7E" w:rsidP="00110D07">
            <w:r>
              <w:t>Recurrence: V</w:t>
            </w:r>
            <w:r w:rsidRPr="00AA6247">
              <w:t>isual and/or biopsy proven evidence of recurrence at cystoscopy or a positive repeat cytol</w:t>
            </w:r>
            <w:r>
              <w:t>ogy.</w:t>
            </w:r>
          </w:p>
          <w:p w14:paraId="196D054B" w14:textId="77777777" w:rsidR="00B73A7E" w:rsidRDefault="00B73A7E" w:rsidP="00110D07"/>
          <w:p w14:paraId="0670D1F3" w14:textId="77777777" w:rsidR="00B73A7E" w:rsidRDefault="00B73A7E" w:rsidP="00110D07">
            <w:r>
              <w:t xml:space="preserve">Progression: </w:t>
            </w:r>
            <w:r>
              <w:lastRenderedPageBreak/>
              <w:t>Progression to surgery.</w:t>
            </w:r>
          </w:p>
        </w:tc>
        <w:tc>
          <w:tcPr>
            <w:tcW w:w="1440" w:type="dxa"/>
          </w:tcPr>
          <w:p w14:paraId="3132FBE2" w14:textId="77777777" w:rsidR="00B73A7E" w:rsidRDefault="00B73A7E" w:rsidP="00110D07">
            <w:r>
              <w:lastRenderedPageBreak/>
              <w:t>1978-2006</w:t>
            </w:r>
          </w:p>
        </w:tc>
        <w:tc>
          <w:tcPr>
            <w:tcW w:w="1620" w:type="dxa"/>
          </w:tcPr>
          <w:p w14:paraId="0BF5C976" w14:textId="77777777" w:rsidR="00B73A7E" w:rsidRDefault="00B73A7E" w:rsidP="00110D07">
            <w:r>
              <w:t>65-69 (mean)</w:t>
            </w:r>
          </w:p>
        </w:tc>
        <w:tc>
          <w:tcPr>
            <w:tcW w:w="1170" w:type="dxa"/>
          </w:tcPr>
          <w:p w14:paraId="6F3E601C" w14:textId="77777777" w:rsidR="00B73A7E" w:rsidRDefault="00B73A7E" w:rsidP="00110D07">
            <w:r>
              <w:t xml:space="preserve">4.3 years (mean of those without </w:t>
            </w:r>
            <w:proofErr w:type="spellStart"/>
            <w:r>
              <w:t>recurren-ce</w:t>
            </w:r>
            <w:proofErr w:type="spellEnd"/>
            <w:r>
              <w:t>)</w:t>
            </w:r>
          </w:p>
        </w:tc>
        <w:tc>
          <w:tcPr>
            <w:tcW w:w="2070" w:type="dxa"/>
          </w:tcPr>
          <w:p w14:paraId="46FA091F" w14:textId="77777777" w:rsidR="00B73A7E" w:rsidRDefault="00B73A7E" w:rsidP="00110D07">
            <w:r>
              <w:rPr>
                <w:b/>
              </w:rPr>
              <w:t>Statins</w:t>
            </w:r>
          </w:p>
          <w:p w14:paraId="013CBE8F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use</w:t>
            </w:r>
          </w:p>
          <w:p w14:paraId="126734B1" w14:textId="77777777" w:rsidR="00B73A7E" w:rsidRDefault="00B73A7E" w:rsidP="00110D07">
            <w:r>
              <w:t>Recurrence: 1.04 (0.81-1.34)</w:t>
            </w:r>
          </w:p>
          <w:p w14:paraId="1C5D1B62" w14:textId="77777777" w:rsidR="00B73A7E" w:rsidRPr="00AA6247" w:rsidRDefault="00B73A7E" w:rsidP="00110D07">
            <w:r>
              <w:t>Progression: 0.77 (0.52-</w:t>
            </w:r>
            <w:r w:rsidRPr="00FE6405">
              <w:t>1.13</w:t>
            </w:r>
            <w:r>
              <w:t>)</w:t>
            </w:r>
          </w:p>
        </w:tc>
      </w:tr>
      <w:tr w:rsidR="00B73A7E" w14:paraId="73E5A19F" w14:textId="77777777" w:rsidTr="00110D07">
        <w:tc>
          <w:tcPr>
            <w:tcW w:w="1800" w:type="dxa"/>
          </w:tcPr>
          <w:p w14:paraId="2D51D8C5" w14:textId="77777777" w:rsidR="00B73A7E" w:rsidRDefault="00B73A7E" w:rsidP="00110D07">
            <w:proofErr w:type="spellStart"/>
            <w:r>
              <w:lastRenderedPageBreak/>
              <w:t>Boorjian</w:t>
            </w:r>
            <w:proofErr w:type="spellEnd"/>
            <w:r>
              <w:t xml:space="preserve"> et al. - 2009</w:t>
            </w:r>
            <w:r>
              <w:fldChar w:fldCharType="begin">
                <w:fldData xml:space="preserve">PEVuZE5vdGU+PENpdGU+PEF1dGhvcj5Cb29yamlhbjwvQXV0aG9yPjxZZWFyPjIwMDk8L1llYXI+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b29yamlhbjwvQXV0aG9yPjxZZWFyPjIwMDk8L1llYXI+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B3295">
              <w:rPr>
                <w:noProof/>
                <w:vertAlign w:val="superscript"/>
              </w:rPr>
              <w:t>[10]</w:t>
            </w:r>
            <w:r>
              <w:fldChar w:fldCharType="end"/>
            </w:r>
          </w:p>
        </w:tc>
        <w:tc>
          <w:tcPr>
            <w:tcW w:w="1620" w:type="dxa"/>
          </w:tcPr>
          <w:p w14:paraId="37F5C041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69DD4A6A" w14:textId="77777777" w:rsidR="00B73A7E" w:rsidRDefault="00B73A7E" w:rsidP="00110D07">
            <w:r>
              <w:t xml:space="preserve">907 patients with NMIBC/MIBC </w:t>
            </w:r>
          </w:p>
        </w:tc>
        <w:tc>
          <w:tcPr>
            <w:tcW w:w="1800" w:type="dxa"/>
          </w:tcPr>
          <w:p w14:paraId="697CA550" w14:textId="77777777" w:rsidR="00B73A7E" w:rsidRDefault="00B73A7E" w:rsidP="00110D07">
            <w:r>
              <w:t>Recurrence: V</w:t>
            </w:r>
            <w:r w:rsidRPr="009E3254">
              <w:t>isual and/or biopsy proven evidence of tumor at cystoscopy, or by positive urine cytology.</w:t>
            </w:r>
          </w:p>
          <w:p w14:paraId="6DDEE1F9" w14:textId="77777777" w:rsidR="00B73A7E" w:rsidRDefault="00B73A7E" w:rsidP="00110D07"/>
          <w:p w14:paraId="1A900D96" w14:textId="77777777" w:rsidR="00B73A7E" w:rsidRDefault="00B73A7E" w:rsidP="00110D07">
            <w:r>
              <w:t>Progression:</w:t>
            </w:r>
          </w:p>
          <w:p w14:paraId="2365FE59" w14:textId="77777777" w:rsidR="00B73A7E" w:rsidRDefault="00B73A7E" w:rsidP="00110D07">
            <w:r>
              <w:t>Progression to surgery.</w:t>
            </w:r>
          </w:p>
        </w:tc>
        <w:tc>
          <w:tcPr>
            <w:tcW w:w="1440" w:type="dxa"/>
          </w:tcPr>
          <w:p w14:paraId="1ADB616B" w14:textId="77777777" w:rsidR="00B73A7E" w:rsidRDefault="00B73A7E" w:rsidP="00110D07">
            <w:r>
              <w:t>1990-2006</w:t>
            </w:r>
          </w:p>
        </w:tc>
        <w:tc>
          <w:tcPr>
            <w:tcW w:w="1620" w:type="dxa"/>
          </w:tcPr>
          <w:p w14:paraId="6D350B7A" w14:textId="77777777" w:rsidR="00B73A7E" w:rsidRDefault="00B73A7E" w:rsidP="00110D07">
            <w:r>
              <w:t>65-71 (median)</w:t>
            </w:r>
          </w:p>
        </w:tc>
        <w:tc>
          <w:tcPr>
            <w:tcW w:w="1170" w:type="dxa"/>
          </w:tcPr>
          <w:p w14:paraId="27063DB5" w14:textId="77777777" w:rsidR="00B73A7E" w:rsidRDefault="00B73A7E" w:rsidP="00110D07">
            <w:r>
              <w:t>4.2 years (mean of those without recurrence)</w:t>
            </w:r>
          </w:p>
        </w:tc>
        <w:tc>
          <w:tcPr>
            <w:tcW w:w="2070" w:type="dxa"/>
          </w:tcPr>
          <w:p w14:paraId="357A224B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FCI</w:t>
            </w:r>
          </w:p>
          <w:p w14:paraId="29827369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use</w:t>
            </w:r>
          </w:p>
          <w:p w14:paraId="0C9246A9" w14:textId="77777777" w:rsidR="00B73A7E" w:rsidRDefault="00B73A7E" w:rsidP="00110D07">
            <w:pPr>
              <w:rPr>
                <w:i/>
              </w:rPr>
            </w:pPr>
          </w:p>
          <w:p w14:paraId="62AD67C2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Any FCI (aspirin, clopidogrel, warfarin)</w:t>
            </w:r>
          </w:p>
          <w:p w14:paraId="31725751" w14:textId="77777777" w:rsidR="00B73A7E" w:rsidRDefault="00B73A7E" w:rsidP="00110D07">
            <w:r>
              <w:t>Recurrence: 1.01 (0.85-</w:t>
            </w:r>
            <w:r w:rsidRPr="00116B2C">
              <w:t>1.19)</w:t>
            </w:r>
          </w:p>
          <w:p w14:paraId="0A8C901A" w14:textId="77777777" w:rsidR="00B73A7E" w:rsidRDefault="00B73A7E" w:rsidP="00110D07">
            <w:r>
              <w:t>Progression: 0.91 (0.71-</w:t>
            </w:r>
            <w:r w:rsidRPr="00116B2C">
              <w:t>1.18)</w:t>
            </w:r>
          </w:p>
          <w:p w14:paraId="4D80E879" w14:textId="77777777" w:rsidR="00B73A7E" w:rsidRDefault="00B73A7E" w:rsidP="00110D07"/>
          <w:p w14:paraId="6563382E" w14:textId="77777777" w:rsidR="00B73A7E" w:rsidRDefault="00B73A7E" w:rsidP="00110D07">
            <w:r>
              <w:rPr>
                <w:i/>
              </w:rPr>
              <w:t>Aspirin</w:t>
            </w:r>
          </w:p>
          <w:p w14:paraId="2A6F2ED4" w14:textId="77777777" w:rsidR="00B73A7E" w:rsidRDefault="00B73A7E" w:rsidP="00110D07">
            <w:r>
              <w:t>Recurrence: 0.91 (0.75-</w:t>
            </w:r>
            <w:r w:rsidRPr="00116B2C">
              <w:t>1.10)</w:t>
            </w:r>
          </w:p>
          <w:p w14:paraId="066446FF" w14:textId="77777777" w:rsidR="00B73A7E" w:rsidRDefault="00B73A7E" w:rsidP="00110D07">
            <w:r>
              <w:t>Progression: 0.71 (0.52-</w:t>
            </w:r>
            <w:r w:rsidRPr="00116B2C">
              <w:t>0.96)</w:t>
            </w:r>
          </w:p>
          <w:p w14:paraId="50045F28" w14:textId="77777777" w:rsidR="00B73A7E" w:rsidRDefault="00B73A7E" w:rsidP="00110D07"/>
          <w:p w14:paraId="52C3560D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lopidogrel</w:t>
            </w:r>
          </w:p>
          <w:p w14:paraId="2AC9065E" w14:textId="77777777" w:rsidR="00B73A7E" w:rsidRDefault="00B73A7E" w:rsidP="00110D07">
            <w:r>
              <w:t>Recurrence: 1.35 (0.94-</w:t>
            </w:r>
            <w:r w:rsidRPr="00116B2C">
              <w:t>1.94)</w:t>
            </w:r>
          </w:p>
          <w:p w14:paraId="7D060F39" w14:textId="77777777" w:rsidR="00B73A7E" w:rsidRDefault="00B73A7E" w:rsidP="00110D07">
            <w:r>
              <w:t>Progression: 0.70 (0.36-</w:t>
            </w:r>
            <w:r w:rsidRPr="00116B2C">
              <w:t>1.35)</w:t>
            </w:r>
          </w:p>
          <w:p w14:paraId="6C82FE0F" w14:textId="77777777" w:rsidR="00B73A7E" w:rsidRDefault="00B73A7E" w:rsidP="00110D07"/>
          <w:p w14:paraId="78596521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Warfarin</w:t>
            </w:r>
          </w:p>
          <w:p w14:paraId="1889A18B" w14:textId="77777777" w:rsidR="00B73A7E" w:rsidRDefault="00B73A7E" w:rsidP="00110D07">
            <w:r>
              <w:t>Recurrence: 1.19 (0.89-</w:t>
            </w:r>
            <w:r w:rsidRPr="00116B2C">
              <w:t>1.59)</w:t>
            </w:r>
          </w:p>
          <w:p w14:paraId="73072364" w14:textId="77777777" w:rsidR="00B73A7E" w:rsidRPr="00116B2C" w:rsidRDefault="00B73A7E" w:rsidP="00110D07">
            <w:r>
              <w:lastRenderedPageBreak/>
              <w:t xml:space="preserve">Progression: </w:t>
            </w:r>
            <w:r w:rsidRPr="00116B2C">
              <w:t>1.89 (1.</w:t>
            </w:r>
            <w:r>
              <w:t>31-</w:t>
            </w:r>
            <w:r w:rsidRPr="00116B2C">
              <w:t>2.74)</w:t>
            </w:r>
          </w:p>
        </w:tc>
      </w:tr>
      <w:tr w:rsidR="00B73A7E" w14:paraId="15CF6FBC" w14:textId="77777777" w:rsidTr="00110D07">
        <w:tc>
          <w:tcPr>
            <w:tcW w:w="1800" w:type="dxa"/>
          </w:tcPr>
          <w:p w14:paraId="4B7638FD" w14:textId="77777777" w:rsidR="00B73A7E" w:rsidRDefault="00B73A7E" w:rsidP="00110D07">
            <w:r>
              <w:lastRenderedPageBreak/>
              <w:t>Bostrom et al. - 2009</w:t>
            </w:r>
            <w:r>
              <w:fldChar w:fldCharType="begin">
                <w:fldData xml:space="preserve">PEVuZE5vdGU+PENpdGU+PEF1dGhvcj5Cb3N0cm9tPC9BdXRob3I+PFllYXI+MjAwOTwvWWVhcj48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b3N0cm9tPC9BdXRob3I+PFllYXI+MjAwOTwvWWVhcj48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0271F">
              <w:rPr>
                <w:noProof/>
                <w:vertAlign w:val="superscript"/>
              </w:rPr>
              <w:t>[11]</w:t>
            </w:r>
            <w:r>
              <w:fldChar w:fldCharType="end"/>
            </w:r>
          </w:p>
        </w:tc>
        <w:tc>
          <w:tcPr>
            <w:tcW w:w="1620" w:type="dxa"/>
          </w:tcPr>
          <w:p w14:paraId="11750EDD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52C7FCAA" w14:textId="77777777" w:rsidR="00B73A7E" w:rsidRDefault="00B73A7E" w:rsidP="00110D07">
            <w:r>
              <w:t>248 patients with NMIBC/MIBC</w:t>
            </w:r>
          </w:p>
        </w:tc>
        <w:tc>
          <w:tcPr>
            <w:tcW w:w="1800" w:type="dxa"/>
          </w:tcPr>
          <w:p w14:paraId="5D34F16E" w14:textId="77777777" w:rsidR="00B73A7E" w:rsidRDefault="00B73A7E" w:rsidP="00110D07">
            <w:r>
              <w:t>CSM/ACM: ND</w:t>
            </w:r>
          </w:p>
        </w:tc>
        <w:tc>
          <w:tcPr>
            <w:tcW w:w="1440" w:type="dxa"/>
          </w:tcPr>
          <w:p w14:paraId="531EE379" w14:textId="77777777" w:rsidR="00B73A7E" w:rsidRDefault="00B73A7E" w:rsidP="00110D07">
            <w:r>
              <w:t>1986-2005</w:t>
            </w:r>
          </w:p>
        </w:tc>
        <w:tc>
          <w:tcPr>
            <w:tcW w:w="1620" w:type="dxa"/>
          </w:tcPr>
          <w:p w14:paraId="630982FB" w14:textId="77777777" w:rsidR="00B73A7E" w:rsidRDefault="00B73A7E" w:rsidP="00110D07">
            <w:r>
              <w:t>64 (median)</w:t>
            </w:r>
          </w:p>
        </w:tc>
        <w:tc>
          <w:tcPr>
            <w:tcW w:w="1170" w:type="dxa"/>
          </w:tcPr>
          <w:p w14:paraId="7EF2B1D8" w14:textId="77777777" w:rsidR="00B73A7E" w:rsidRDefault="00B73A7E" w:rsidP="00110D07">
            <w:r>
              <w:t>75 months (mean)</w:t>
            </w:r>
          </w:p>
        </w:tc>
        <w:tc>
          <w:tcPr>
            <w:tcW w:w="2070" w:type="dxa"/>
          </w:tcPr>
          <w:p w14:paraId="3F9DA36E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</w:t>
            </w:r>
          </w:p>
          <w:p w14:paraId="1D938576" w14:textId="77777777" w:rsidR="00B73A7E" w:rsidRPr="00B569A1" w:rsidRDefault="00B73A7E" w:rsidP="00110D07">
            <w:pPr>
              <w:rPr>
                <w:bCs/>
                <w:i/>
                <w:iCs/>
              </w:rPr>
            </w:pPr>
            <w:r>
              <w:rPr>
                <w:bCs/>
                <w:i/>
                <w:iCs/>
              </w:rPr>
              <w:t>Ref. = Non-smoker</w:t>
            </w:r>
          </w:p>
          <w:p w14:paraId="3F73B2D2" w14:textId="77777777" w:rsidR="00B73A7E" w:rsidRDefault="00B73A7E" w:rsidP="00110D07">
            <w:r>
              <w:t>CSM: NS on univariable analysis</w:t>
            </w:r>
          </w:p>
          <w:p w14:paraId="549FE98C" w14:textId="77777777" w:rsidR="00B73A7E" w:rsidRPr="007D342B" w:rsidRDefault="00B73A7E" w:rsidP="00110D07">
            <w:r>
              <w:t>ACM: MVNA</w:t>
            </w:r>
          </w:p>
        </w:tc>
      </w:tr>
      <w:tr w:rsidR="00B73A7E" w14:paraId="6BB0FA84" w14:textId="77777777" w:rsidTr="00110D07">
        <w:tc>
          <w:tcPr>
            <w:tcW w:w="1800" w:type="dxa"/>
          </w:tcPr>
          <w:p w14:paraId="51FE4AE6" w14:textId="77777777" w:rsidR="00B73A7E" w:rsidRDefault="00B73A7E" w:rsidP="00110D07">
            <w:proofErr w:type="spellStart"/>
            <w:r>
              <w:t>Byar</w:t>
            </w:r>
            <w:proofErr w:type="spellEnd"/>
            <w:r>
              <w:t xml:space="preserve"> et al. - 1977</w:t>
            </w:r>
            <w:r>
              <w:fldChar w:fldCharType="begin"/>
            </w:r>
            <w:r>
              <w:instrText xml:space="preserve"> ADDIN EN.CITE &lt;EndNote&gt;&lt;Cite&gt;&lt;Author&gt;Byar&lt;/Author&gt;&lt;Year&gt;1977&lt;/Year&gt;&lt;RecNum&gt;44&lt;/RecNum&gt;&lt;DisplayText&gt;&lt;style face="superscript"&gt;[12]&lt;/style&gt;&lt;/DisplayText&gt;&lt;record&gt;&lt;rec-number&gt;44&lt;/rec-number&gt;&lt;foreign-keys&gt;&lt;key app="EN" db-id="t2xzzarf5fastpevffz59dwg05x9092vewef" timestamp="1556594490"&gt;44&lt;/key&gt;&lt;/foreign-keys&gt;&lt;ref-type name="Journal Article"&gt;17&lt;/ref-type&gt;&lt;contributors&gt;&lt;authors&gt;&lt;author&gt;Byar, D.&lt;/author&gt;&lt;author&gt;Blackard, C.&lt;/author&gt;&lt;/authors&gt;&lt;/contributors&gt;&lt;titles&gt;&lt;title&gt;Comparisons of placebo, pyridoxine, and topical thiotepa in preventing recurrence of stage I bladder cancer&lt;/title&gt;&lt;secondary-title&gt;Urology&lt;/secondary-title&gt;&lt;alt-title&gt;Urology&lt;/alt-title&gt;&lt;/titles&gt;&lt;periodical&gt;&lt;full-title&gt;Urology&lt;/full-title&gt;&lt;abbr-1&gt;Urology&lt;/abbr-1&gt;&lt;/periodical&gt;&lt;alt-periodical&gt;&lt;full-title&gt;Urology&lt;/full-title&gt;&lt;abbr-1&gt;Urology&lt;/abbr-1&gt;&lt;/alt-periodical&gt;&lt;pages&gt;556-61&lt;/pages&gt;&lt;volume&gt;10&lt;/volume&gt;&lt;number&gt;6&lt;/number&gt;&lt;edition&gt;1977/12/01&lt;/edition&gt;&lt;keywords&gt;&lt;keyword&gt;Administration, Oral&lt;/keyword&gt;&lt;keyword&gt;Administration, Topical&lt;/keyword&gt;&lt;keyword&gt;Clinical Trials as Topic&lt;/keyword&gt;&lt;keyword&gt;Drug Evaluation&lt;/keyword&gt;&lt;keyword&gt;Follow-Up Studies&lt;/keyword&gt;&lt;keyword&gt;Humans&lt;/keyword&gt;&lt;keyword&gt;Neoplasm Recurrence, Local&lt;/keyword&gt;&lt;keyword&gt;Placebos&lt;/keyword&gt;&lt;keyword&gt;Pyridoxine/administration &amp;amp; dosage/*therapeutic use&lt;/keyword&gt;&lt;keyword&gt;Thiotepa/administration &amp;amp; dosage/*therapeutic use&lt;/keyword&gt;&lt;keyword&gt;Urinary Bladder Neoplasms/*prevention &amp;amp; control&lt;/keyword&gt;&lt;/keywords&gt;&lt;dates&gt;&lt;year&gt;1977&lt;/year&gt;&lt;pub-dates&gt;&lt;date&gt;Dec&lt;/date&gt;&lt;/pub-dates&gt;&lt;/dates&gt;&lt;isbn&gt;0090-4295 (Print)&amp;#xD;0090-4295&lt;/isbn&gt;&lt;accession-num&gt;414402&lt;/accession-num&gt;&lt;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00271F">
              <w:rPr>
                <w:noProof/>
                <w:vertAlign w:val="superscript"/>
              </w:rPr>
              <w:t>[12]</w:t>
            </w:r>
            <w:r>
              <w:fldChar w:fldCharType="end"/>
            </w:r>
          </w:p>
        </w:tc>
        <w:tc>
          <w:tcPr>
            <w:tcW w:w="1620" w:type="dxa"/>
          </w:tcPr>
          <w:p w14:paraId="238C3DF6" w14:textId="77777777" w:rsidR="00B73A7E" w:rsidRDefault="00B73A7E" w:rsidP="00110D07">
            <w:r>
              <w:t>Randomized controlled trial</w:t>
            </w:r>
          </w:p>
        </w:tc>
        <w:tc>
          <w:tcPr>
            <w:tcW w:w="1980" w:type="dxa"/>
          </w:tcPr>
          <w:p w14:paraId="5631C921" w14:textId="77777777" w:rsidR="00B73A7E" w:rsidRDefault="00B73A7E" w:rsidP="00110D07">
            <w:r>
              <w:t xml:space="preserve">118 patients with NMIBC </w:t>
            </w:r>
          </w:p>
        </w:tc>
        <w:tc>
          <w:tcPr>
            <w:tcW w:w="1800" w:type="dxa"/>
          </w:tcPr>
          <w:p w14:paraId="4EFDCAC2" w14:textId="77777777" w:rsidR="00B73A7E" w:rsidRDefault="00B73A7E" w:rsidP="00110D07">
            <w:r>
              <w:t>Recurrence: A visit at which one or more tumors have reappeared in the bladder after having been removed previously by transurethral resection.</w:t>
            </w:r>
          </w:p>
          <w:p w14:paraId="79585129" w14:textId="77777777" w:rsidR="00B73A7E" w:rsidRDefault="00B73A7E" w:rsidP="00110D07"/>
          <w:p w14:paraId="4C2E862F" w14:textId="77777777" w:rsidR="00B73A7E" w:rsidRDefault="00B73A7E" w:rsidP="00110D07">
            <w:r>
              <w:t xml:space="preserve">Progression: </w:t>
            </w:r>
          </w:p>
          <w:p w14:paraId="2FDE8F51" w14:textId="77777777" w:rsidR="00B73A7E" w:rsidRDefault="00B73A7E" w:rsidP="00110D07">
            <w:r>
              <w:t>Increase in number of tumors. Increase in tumor grade.</w:t>
            </w:r>
          </w:p>
        </w:tc>
        <w:tc>
          <w:tcPr>
            <w:tcW w:w="1440" w:type="dxa"/>
          </w:tcPr>
          <w:p w14:paraId="082CF2E4" w14:textId="77777777" w:rsidR="00B73A7E" w:rsidRDefault="00B73A7E" w:rsidP="00110D07">
            <w:r>
              <w:t>1971-1976</w:t>
            </w:r>
          </w:p>
        </w:tc>
        <w:tc>
          <w:tcPr>
            <w:tcW w:w="1620" w:type="dxa"/>
          </w:tcPr>
          <w:p w14:paraId="3F6ECDD9" w14:textId="77777777" w:rsidR="00B73A7E" w:rsidRDefault="00B73A7E" w:rsidP="00110D07">
            <w:r>
              <w:t>NR</w:t>
            </w:r>
          </w:p>
        </w:tc>
        <w:tc>
          <w:tcPr>
            <w:tcW w:w="1170" w:type="dxa"/>
          </w:tcPr>
          <w:p w14:paraId="18DBE071" w14:textId="77777777" w:rsidR="00B73A7E" w:rsidRDefault="00B73A7E" w:rsidP="00110D07">
            <w:r>
              <w:t>31 months (mean)</w:t>
            </w:r>
          </w:p>
        </w:tc>
        <w:tc>
          <w:tcPr>
            <w:tcW w:w="2070" w:type="dxa"/>
          </w:tcPr>
          <w:p w14:paraId="463E0406" w14:textId="77777777" w:rsidR="00B73A7E" w:rsidRDefault="00B73A7E" w:rsidP="00110D07">
            <w:r>
              <w:rPr>
                <w:b/>
              </w:rPr>
              <w:t>Pyridoxine</w:t>
            </w:r>
          </w:p>
          <w:p w14:paraId="542D4421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Placebo</w:t>
            </w:r>
          </w:p>
          <w:p w14:paraId="679B79AE" w14:textId="77777777" w:rsidR="00B73A7E" w:rsidRDefault="00B73A7E" w:rsidP="00110D07">
            <w:pPr>
              <w:rPr>
                <w:i/>
              </w:rPr>
            </w:pPr>
          </w:p>
          <w:p w14:paraId="5298044B" w14:textId="77777777" w:rsidR="00B73A7E" w:rsidRDefault="00B73A7E" w:rsidP="00110D07">
            <w:r>
              <w:t>Recurrence: NS on univariable analysis.</w:t>
            </w:r>
          </w:p>
          <w:p w14:paraId="2CE9834B" w14:textId="77777777" w:rsidR="00B73A7E" w:rsidRDefault="00B73A7E" w:rsidP="00110D07">
            <w:r>
              <w:t>Progression: 22% (intervention) versus 46% (control) had an increase in number of tumors (p=0.026)</w:t>
            </w:r>
          </w:p>
          <w:p w14:paraId="155EAA1E" w14:textId="77777777" w:rsidR="00B73A7E" w:rsidRPr="007D40D3" w:rsidRDefault="00B73A7E" w:rsidP="00110D07"/>
        </w:tc>
      </w:tr>
      <w:tr w:rsidR="00B73A7E" w14:paraId="78F9AE1A" w14:textId="77777777" w:rsidTr="00110D07">
        <w:tc>
          <w:tcPr>
            <w:tcW w:w="1800" w:type="dxa"/>
          </w:tcPr>
          <w:p w14:paraId="7F878DF0" w14:textId="77777777" w:rsidR="00B73A7E" w:rsidRDefault="00B73A7E" w:rsidP="00110D07">
            <w:r>
              <w:t>Cao et al. - 2016</w:t>
            </w:r>
            <w:r>
              <w:fldChar w:fldCharType="begin">
                <w:fldData xml:space="preserve">PEVuZE5vdGU+PENpdGU+PEF1dGhvcj5DYW88L0F1dGhvcj48WWVhcj4yMDE2PC9ZZWFyPjxSZWNO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W88L0F1dGhvcj48WWVhcj4yMDE2PC9ZZWFyPjxSZWNO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0271F">
              <w:rPr>
                <w:noProof/>
                <w:vertAlign w:val="superscript"/>
              </w:rPr>
              <w:t>[13]</w:t>
            </w:r>
            <w:r>
              <w:fldChar w:fldCharType="end"/>
            </w:r>
          </w:p>
        </w:tc>
        <w:tc>
          <w:tcPr>
            <w:tcW w:w="1620" w:type="dxa"/>
          </w:tcPr>
          <w:p w14:paraId="0E5D3749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291EB22E" w14:textId="77777777" w:rsidR="00B73A7E" w:rsidRDefault="00B73A7E" w:rsidP="00110D07">
            <w:r>
              <w:t xml:space="preserve">242 patients with NMIBC </w:t>
            </w:r>
          </w:p>
        </w:tc>
        <w:tc>
          <w:tcPr>
            <w:tcW w:w="1800" w:type="dxa"/>
          </w:tcPr>
          <w:p w14:paraId="19A64D34" w14:textId="77777777" w:rsidR="00B73A7E" w:rsidRDefault="00B73A7E" w:rsidP="00110D07">
            <w:r>
              <w:t xml:space="preserve">Recurrence: Tumor </w:t>
            </w:r>
            <w:r>
              <w:lastRenderedPageBreak/>
              <w:t>recurrence after transurethral resection</w:t>
            </w:r>
            <w:r w:rsidRPr="009970A0">
              <w:t xml:space="preserve">, with or without pathological </w:t>
            </w:r>
            <w:r>
              <w:t>upstaging or upgrad</w:t>
            </w:r>
            <w:r w:rsidRPr="009970A0">
              <w:t>ing.</w:t>
            </w:r>
          </w:p>
        </w:tc>
        <w:tc>
          <w:tcPr>
            <w:tcW w:w="1440" w:type="dxa"/>
          </w:tcPr>
          <w:p w14:paraId="1BEC8A1A" w14:textId="77777777" w:rsidR="00B73A7E" w:rsidRDefault="00B73A7E" w:rsidP="00110D07">
            <w:r>
              <w:lastRenderedPageBreak/>
              <w:t>2008-2013</w:t>
            </w:r>
          </w:p>
        </w:tc>
        <w:tc>
          <w:tcPr>
            <w:tcW w:w="1620" w:type="dxa"/>
          </w:tcPr>
          <w:p w14:paraId="5C7AC27D" w14:textId="77777777" w:rsidR="00B73A7E" w:rsidRDefault="00B73A7E" w:rsidP="00110D07">
            <w:r>
              <w:t>64.2 (mean)</w:t>
            </w:r>
          </w:p>
        </w:tc>
        <w:tc>
          <w:tcPr>
            <w:tcW w:w="1170" w:type="dxa"/>
          </w:tcPr>
          <w:p w14:paraId="6C841458" w14:textId="77777777" w:rsidR="00B73A7E" w:rsidRDefault="00B73A7E" w:rsidP="00110D07">
            <w:r>
              <w:t xml:space="preserve">21 months </w:t>
            </w:r>
            <w:r>
              <w:lastRenderedPageBreak/>
              <w:t>(mean)</w:t>
            </w:r>
          </w:p>
        </w:tc>
        <w:tc>
          <w:tcPr>
            <w:tcW w:w="2070" w:type="dxa"/>
          </w:tcPr>
          <w:p w14:paraId="220D5321" w14:textId="77777777" w:rsidR="00B73A7E" w:rsidRDefault="00B73A7E" w:rsidP="00110D07">
            <w:r>
              <w:rPr>
                <w:b/>
              </w:rPr>
              <w:lastRenderedPageBreak/>
              <w:t>Areca nut chewing</w:t>
            </w:r>
          </w:p>
          <w:p w14:paraId="743AE6D6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 xml:space="preserve">Ref. = None </w:t>
            </w:r>
          </w:p>
          <w:p w14:paraId="12B69562" w14:textId="77777777" w:rsidR="00B73A7E" w:rsidRDefault="00B73A7E" w:rsidP="00110D07">
            <w:pPr>
              <w:rPr>
                <w:i/>
              </w:rPr>
            </w:pPr>
          </w:p>
          <w:p w14:paraId="018D8AFA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Light (&lt;10/day)</w:t>
            </w:r>
          </w:p>
          <w:p w14:paraId="2E19390A" w14:textId="77777777" w:rsidR="00B73A7E" w:rsidRDefault="00B73A7E" w:rsidP="00110D07">
            <w:r>
              <w:t>Recurrence: NS on univariable analysis</w:t>
            </w:r>
          </w:p>
          <w:p w14:paraId="18AE1286" w14:textId="77777777" w:rsidR="00B73A7E" w:rsidRPr="009970A0" w:rsidRDefault="00B73A7E" w:rsidP="00110D07"/>
          <w:p w14:paraId="69094E25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Heavy (&gt;10/day)</w:t>
            </w:r>
          </w:p>
          <w:p w14:paraId="2507D120" w14:textId="77777777" w:rsidR="00B73A7E" w:rsidRDefault="00B73A7E" w:rsidP="00110D07">
            <w:r>
              <w:t>Recurrence: 2.18 (1.37-3.47)</w:t>
            </w:r>
          </w:p>
          <w:p w14:paraId="37EE752B" w14:textId="77777777" w:rsidR="00B73A7E" w:rsidRDefault="00B73A7E" w:rsidP="00110D07"/>
          <w:p w14:paraId="5211C378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 xml:space="preserve">Smoking </w:t>
            </w:r>
          </w:p>
          <w:p w14:paraId="0E84AC10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ever</w:t>
            </w:r>
          </w:p>
          <w:p w14:paraId="12C990A5" w14:textId="77777777" w:rsidR="00B73A7E" w:rsidRDefault="00B73A7E" w:rsidP="00110D07">
            <w:pPr>
              <w:rPr>
                <w:i/>
              </w:rPr>
            </w:pPr>
          </w:p>
          <w:p w14:paraId="59BED192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Former</w:t>
            </w:r>
          </w:p>
          <w:p w14:paraId="087AC0C2" w14:textId="77777777" w:rsidR="00B73A7E" w:rsidRDefault="00B73A7E" w:rsidP="00110D07">
            <w:r>
              <w:t xml:space="preserve">Recurrence: NS on univariable analysis </w:t>
            </w:r>
          </w:p>
          <w:p w14:paraId="68418979" w14:textId="77777777" w:rsidR="00B73A7E" w:rsidRDefault="00B73A7E" w:rsidP="00110D07">
            <w:r>
              <w:rPr>
                <w:i/>
              </w:rPr>
              <w:br/>
              <w:t>Current</w:t>
            </w:r>
            <w:r>
              <w:rPr>
                <w:i/>
              </w:rPr>
              <w:br/>
            </w:r>
            <w:r>
              <w:t>Recurrence: 3.09 (1.99-4.80)</w:t>
            </w:r>
          </w:p>
          <w:p w14:paraId="3543CD3C" w14:textId="77777777" w:rsidR="00B73A7E" w:rsidRPr="009970A0" w:rsidRDefault="00B73A7E" w:rsidP="00110D07"/>
          <w:p w14:paraId="05254E51" w14:textId="77777777" w:rsidR="00B73A7E" w:rsidRDefault="00B73A7E" w:rsidP="00110D07">
            <w:r>
              <w:rPr>
                <w:b/>
              </w:rPr>
              <w:t>DMII</w:t>
            </w:r>
          </w:p>
          <w:p w14:paraId="033A32E6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DMII</w:t>
            </w:r>
          </w:p>
          <w:p w14:paraId="6ABF613E" w14:textId="77777777" w:rsidR="00B73A7E" w:rsidRDefault="00B73A7E" w:rsidP="00110D07">
            <w:pPr>
              <w:rPr>
                <w:i/>
              </w:rPr>
            </w:pPr>
          </w:p>
          <w:p w14:paraId="4B027080" w14:textId="77777777" w:rsidR="00B73A7E" w:rsidRPr="00993314" w:rsidRDefault="00B73A7E" w:rsidP="00110D07">
            <w:pPr>
              <w:rPr>
                <w:i/>
              </w:rPr>
            </w:pPr>
            <w:r>
              <w:rPr>
                <w:i/>
              </w:rPr>
              <w:t>DMII</w:t>
            </w:r>
          </w:p>
          <w:p w14:paraId="37A2BB56" w14:textId="77777777" w:rsidR="00B73A7E" w:rsidRPr="009970A0" w:rsidRDefault="00B73A7E" w:rsidP="00110D07">
            <w:r>
              <w:t xml:space="preserve">Recurrence: NS on univariable </w:t>
            </w:r>
            <w:r>
              <w:lastRenderedPageBreak/>
              <w:t>analysis</w:t>
            </w:r>
          </w:p>
        </w:tc>
      </w:tr>
      <w:tr w:rsidR="00B73A7E" w14:paraId="6B8956E5" w14:textId="77777777" w:rsidTr="00110D07">
        <w:tc>
          <w:tcPr>
            <w:tcW w:w="1800" w:type="dxa"/>
          </w:tcPr>
          <w:p w14:paraId="1D990FD0" w14:textId="77777777" w:rsidR="00B73A7E" w:rsidRDefault="00B73A7E" w:rsidP="00110D07">
            <w:r>
              <w:lastRenderedPageBreak/>
              <w:t>Carpenter et al. - 1989</w:t>
            </w:r>
            <w:r>
              <w:fldChar w:fldCharType="begin"/>
            </w:r>
            <w:r>
              <w:instrText xml:space="preserve"> ADDIN EN.CITE &lt;EndNote&gt;&lt;Cite&gt;&lt;Author&gt;Carpenter&lt;/Author&gt;&lt;Year&gt;1989&lt;/Year&gt;&lt;RecNum&gt;147&lt;/RecNum&gt;&lt;DisplayText&gt;&lt;style face="superscript"&gt;[14]&lt;/style&gt;&lt;/DisplayText&gt;&lt;record&gt;&lt;rec-number&gt;147&lt;/rec-number&gt;&lt;foreign-keys&gt;&lt;key app="EN" db-id="t2xzzarf5fastpevffz59dwg05x9092vewef" timestamp="1559145919"&gt;147&lt;/key&gt;&lt;/foreign-keys&gt;&lt;ref-type name="Journal Article"&gt;17&lt;/ref-type&gt;&lt;contributors&gt;&lt;authors&gt;&lt;author&gt;Carpenter, A. Alden&lt;/author&gt;&lt;/authors&gt;&lt;/contributors&gt;&lt;titles&gt;&lt;title&gt;Clinical Experience with Transitional Cell Carcinoma of the Bladder with Special Reference to Smoking&lt;/title&gt;&lt;secondary-title&gt;The Journal of Urology&lt;/secondary-title&gt;&lt;/titles&gt;&lt;periodical&gt;&lt;full-title&gt;J Urol&lt;/full-title&gt;&lt;abbr-1&gt;The Journal of urology&lt;/abbr-1&gt;&lt;/periodical&gt;&lt;pages&gt;527-528&lt;/pages&gt;&lt;volume&gt;141&lt;/volume&gt;&lt;number&gt;3, Part 1&lt;/number&gt;&lt;dates&gt;&lt;year&gt;1989&lt;/year&gt;&lt;pub-dates&gt;&lt;date&gt;1989/03/01/&lt;/date&gt;&lt;/pub-dates&gt;&lt;/dates&gt;&lt;isbn&gt;0022-5347&lt;/isbn&gt;&lt;urls&gt;&lt;related-urls&gt;&lt;url&gt;http://www.sciencedirect.com/science/article/pii/S0022534717408809&lt;/url&gt;&lt;/related-urls&gt;&lt;/urls&gt;&lt;electronic-resource-num&gt;https://doi.org/10.1016/S0022-5347(17)40880-9&lt;/electronic-resource-num&gt;&lt;/record&gt;&lt;/Cite&gt;&lt;/EndNote&gt;</w:instrText>
            </w:r>
            <w:r>
              <w:fldChar w:fldCharType="separate"/>
            </w:r>
            <w:r w:rsidRPr="00C26CDC">
              <w:rPr>
                <w:noProof/>
                <w:vertAlign w:val="superscript"/>
              </w:rPr>
              <w:t>[14]</w:t>
            </w:r>
            <w:r>
              <w:fldChar w:fldCharType="end"/>
            </w:r>
          </w:p>
        </w:tc>
        <w:tc>
          <w:tcPr>
            <w:tcW w:w="1620" w:type="dxa"/>
          </w:tcPr>
          <w:p w14:paraId="1400557D" w14:textId="77777777" w:rsidR="00B73A7E" w:rsidRDefault="00B73A7E" w:rsidP="00110D07">
            <w:r>
              <w:t>ND</w:t>
            </w:r>
          </w:p>
        </w:tc>
        <w:tc>
          <w:tcPr>
            <w:tcW w:w="1980" w:type="dxa"/>
          </w:tcPr>
          <w:p w14:paraId="6BDC555A" w14:textId="77777777" w:rsidR="00B73A7E" w:rsidRDefault="00B73A7E" w:rsidP="00110D07">
            <w:r>
              <w:t>100 patients with NMIBC/MIBC</w:t>
            </w:r>
          </w:p>
        </w:tc>
        <w:tc>
          <w:tcPr>
            <w:tcW w:w="1800" w:type="dxa"/>
          </w:tcPr>
          <w:p w14:paraId="7EC35FB1" w14:textId="77777777" w:rsidR="00B73A7E" w:rsidRDefault="00B73A7E" w:rsidP="00110D07">
            <w:r>
              <w:t>Recurrence: ND</w:t>
            </w:r>
          </w:p>
          <w:p w14:paraId="283B0F33" w14:textId="77777777" w:rsidR="00B73A7E" w:rsidRDefault="00B73A7E" w:rsidP="00110D07"/>
          <w:p w14:paraId="7CC2E1C7" w14:textId="77777777" w:rsidR="00B73A7E" w:rsidRDefault="00B73A7E" w:rsidP="00110D07">
            <w:r>
              <w:t>Progression: Progression to cystectomy or partial cystectomy</w:t>
            </w:r>
          </w:p>
          <w:p w14:paraId="5B5C8FB8" w14:textId="77777777" w:rsidR="00B73A7E" w:rsidRDefault="00B73A7E" w:rsidP="00110D07"/>
          <w:p w14:paraId="09026C93" w14:textId="77777777" w:rsidR="00B73A7E" w:rsidRDefault="00B73A7E" w:rsidP="00110D07">
            <w:r>
              <w:t>CSM/ACM: ND</w:t>
            </w:r>
          </w:p>
        </w:tc>
        <w:tc>
          <w:tcPr>
            <w:tcW w:w="1440" w:type="dxa"/>
          </w:tcPr>
          <w:p w14:paraId="3D0BF801" w14:textId="77777777" w:rsidR="00B73A7E" w:rsidRDefault="00B73A7E" w:rsidP="00110D07">
            <w:r>
              <w:t>1982-1986</w:t>
            </w:r>
          </w:p>
        </w:tc>
        <w:tc>
          <w:tcPr>
            <w:tcW w:w="1620" w:type="dxa"/>
          </w:tcPr>
          <w:p w14:paraId="0F360579" w14:textId="77777777" w:rsidR="00B73A7E" w:rsidRDefault="00B73A7E" w:rsidP="00110D07">
            <w:r>
              <w:t>64 (years)</w:t>
            </w:r>
          </w:p>
        </w:tc>
        <w:tc>
          <w:tcPr>
            <w:tcW w:w="1170" w:type="dxa"/>
          </w:tcPr>
          <w:p w14:paraId="267CB4E5" w14:textId="77777777" w:rsidR="00B73A7E" w:rsidRDefault="00B73A7E" w:rsidP="00110D07">
            <w:r>
              <w:t>4.3 years (mean)</w:t>
            </w:r>
          </w:p>
        </w:tc>
        <w:tc>
          <w:tcPr>
            <w:tcW w:w="2070" w:type="dxa"/>
          </w:tcPr>
          <w:p w14:paraId="1934890A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</w:t>
            </w:r>
          </w:p>
          <w:p w14:paraId="0F7A01ED" w14:textId="77777777" w:rsidR="00B73A7E" w:rsidRPr="00B569A1" w:rsidRDefault="00B73A7E" w:rsidP="00110D07">
            <w:pPr>
              <w:rPr>
                <w:bCs/>
                <w:i/>
                <w:iCs/>
              </w:rPr>
            </w:pPr>
            <w:r>
              <w:rPr>
                <w:bCs/>
                <w:i/>
                <w:iCs/>
              </w:rPr>
              <w:t>Ref. = Non-smoker</w:t>
            </w:r>
          </w:p>
          <w:p w14:paraId="56A8AAE7" w14:textId="77777777" w:rsidR="00B73A7E" w:rsidRDefault="00B73A7E" w:rsidP="00110D07">
            <w:r>
              <w:t>Recurrence: MVNA</w:t>
            </w:r>
          </w:p>
          <w:p w14:paraId="1FB1368A" w14:textId="77777777" w:rsidR="00B73A7E" w:rsidRDefault="00B73A7E" w:rsidP="00110D07">
            <w:r>
              <w:t>Progression: NS on univariable analysis</w:t>
            </w:r>
          </w:p>
          <w:p w14:paraId="6C85FEB5" w14:textId="77777777" w:rsidR="00B73A7E" w:rsidRPr="00CF0A76" w:rsidRDefault="00B73A7E" w:rsidP="00110D07">
            <w:r>
              <w:t>CSM/ACM: NS on univariable analysis</w:t>
            </w:r>
          </w:p>
        </w:tc>
      </w:tr>
      <w:tr w:rsidR="00B73A7E" w14:paraId="2D63568A" w14:textId="77777777" w:rsidTr="00110D07">
        <w:tc>
          <w:tcPr>
            <w:tcW w:w="1800" w:type="dxa"/>
          </w:tcPr>
          <w:p w14:paraId="0ED773D3" w14:textId="77777777" w:rsidR="00B73A7E" w:rsidRDefault="00B73A7E" w:rsidP="00110D07">
            <w:r>
              <w:t>Carta et al. - 2018</w:t>
            </w:r>
            <w:r>
              <w:fldChar w:fldCharType="begin">
                <w:fldData xml:space="preserve">PEVuZE5vdGU+PENpdGU+PEF1dGhvcj5DYXJ0YTwvQXV0aG9yPjxZZWFyPjIwMTg8L1llYXI+PFJl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XJ0YTwvQXV0aG9yPjxZZWFyPjIwMTg8L1llYXI+PFJl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15]</w:t>
            </w:r>
            <w:r>
              <w:fldChar w:fldCharType="end"/>
            </w:r>
          </w:p>
        </w:tc>
        <w:tc>
          <w:tcPr>
            <w:tcW w:w="1620" w:type="dxa"/>
          </w:tcPr>
          <w:p w14:paraId="7A831707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12175C49" w14:textId="77777777" w:rsidR="00B73A7E" w:rsidRDefault="00B73A7E" w:rsidP="00110D07">
            <w:r>
              <w:t>160 patients with NMIBC</w:t>
            </w:r>
          </w:p>
        </w:tc>
        <w:tc>
          <w:tcPr>
            <w:tcW w:w="1800" w:type="dxa"/>
          </w:tcPr>
          <w:p w14:paraId="253C0FFF" w14:textId="77777777" w:rsidR="00B73A7E" w:rsidRDefault="00B73A7E" w:rsidP="00110D07">
            <w:r>
              <w:t>Recurrence: H</w:t>
            </w:r>
            <w:r w:rsidRPr="00A1139E">
              <w:t>istological confirmation of a newly found bladder or prostatic urethra tumor following at least one tumor-negative follow-up cystoscopy or two surgical resection sessions for the primary tumor.</w:t>
            </w:r>
          </w:p>
          <w:p w14:paraId="0C3E7B50" w14:textId="77777777" w:rsidR="00B73A7E" w:rsidRDefault="00B73A7E" w:rsidP="00110D07"/>
          <w:p w14:paraId="540D5F16" w14:textId="77777777" w:rsidR="00B73A7E" w:rsidRDefault="00B73A7E" w:rsidP="00110D07">
            <w:r>
              <w:lastRenderedPageBreak/>
              <w:t xml:space="preserve">Progression: Transition from low- to high-grade, increase in TNM staging, progression to cystectomy, or “uncontrollable” disease. </w:t>
            </w:r>
          </w:p>
        </w:tc>
        <w:tc>
          <w:tcPr>
            <w:tcW w:w="1440" w:type="dxa"/>
          </w:tcPr>
          <w:p w14:paraId="2005C395" w14:textId="77777777" w:rsidR="00B73A7E" w:rsidRDefault="00B73A7E" w:rsidP="00110D07">
            <w:r>
              <w:lastRenderedPageBreak/>
              <w:t>1997-2000</w:t>
            </w:r>
          </w:p>
        </w:tc>
        <w:tc>
          <w:tcPr>
            <w:tcW w:w="1620" w:type="dxa"/>
          </w:tcPr>
          <w:p w14:paraId="182CF6E2" w14:textId="77777777" w:rsidR="00B73A7E" w:rsidRDefault="00B73A7E" w:rsidP="00110D07">
            <w:r>
              <w:t>Mean/median  NR</w:t>
            </w:r>
          </w:p>
        </w:tc>
        <w:tc>
          <w:tcPr>
            <w:tcW w:w="1170" w:type="dxa"/>
          </w:tcPr>
          <w:p w14:paraId="10080815" w14:textId="77777777" w:rsidR="00B73A7E" w:rsidRDefault="00B73A7E" w:rsidP="00110D07">
            <w:r>
              <w:t>4.63 years (mean)</w:t>
            </w:r>
          </w:p>
        </w:tc>
        <w:tc>
          <w:tcPr>
            <w:tcW w:w="2070" w:type="dxa"/>
          </w:tcPr>
          <w:p w14:paraId="1F2AC826" w14:textId="77777777" w:rsidR="00B73A7E" w:rsidRDefault="00B73A7E" w:rsidP="00110D07">
            <w:r>
              <w:rPr>
                <w:b/>
              </w:rPr>
              <w:t>Aromatic amines</w:t>
            </w:r>
          </w:p>
          <w:p w14:paraId="474D2E53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exposure</w:t>
            </w:r>
          </w:p>
          <w:p w14:paraId="76F6FBCB" w14:textId="77777777" w:rsidR="00B73A7E" w:rsidRDefault="00B73A7E" w:rsidP="00110D07">
            <w:pPr>
              <w:rPr>
                <w:i/>
              </w:rPr>
            </w:pPr>
          </w:p>
          <w:p w14:paraId="7C268C2F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Exposure</w:t>
            </w:r>
          </w:p>
          <w:p w14:paraId="6DDCE793" w14:textId="77777777" w:rsidR="00B73A7E" w:rsidRDefault="00B73A7E" w:rsidP="00110D07">
            <w:r>
              <w:t>Recurrence: 1.129 (0.743-1.743)</w:t>
            </w:r>
          </w:p>
          <w:p w14:paraId="4EACE006" w14:textId="77777777" w:rsidR="00B73A7E" w:rsidRDefault="00B73A7E" w:rsidP="00110D07">
            <w:r>
              <w:t>Progression: 0.719 (0.382-1.351)</w:t>
            </w:r>
          </w:p>
          <w:p w14:paraId="591B1621" w14:textId="77777777" w:rsidR="00B73A7E" w:rsidRDefault="00B73A7E" w:rsidP="00110D07"/>
          <w:p w14:paraId="7F2CC28E" w14:textId="77777777" w:rsidR="00B73A7E" w:rsidRDefault="00B73A7E" w:rsidP="00110D07">
            <w:r>
              <w:rPr>
                <w:b/>
              </w:rPr>
              <w:t>PAH</w:t>
            </w:r>
          </w:p>
          <w:p w14:paraId="7330C83B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exposure</w:t>
            </w:r>
          </w:p>
          <w:p w14:paraId="317E6902" w14:textId="77777777" w:rsidR="00B73A7E" w:rsidRDefault="00B73A7E" w:rsidP="00110D07">
            <w:pPr>
              <w:rPr>
                <w:i/>
              </w:rPr>
            </w:pPr>
          </w:p>
          <w:p w14:paraId="598F4904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Exposure</w:t>
            </w:r>
          </w:p>
          <w:p w14:paraId="68F10FBE" w14:textId="77777777" w:rsidR="00B73A7E" w:rsidRDefault="00B73A7E" w:rsidP="00110D07">
            <w:r>
              <w:t>Recurrence: 1.077 (0.701-1.654)</w:t>
            </w:r>
          </w:p>
          <w:p w14:paraId="02F5DE71" w14:textId="77777777" w:rsidR="00B73A7E" w:rsidRPr="00790C2D" w:rsidRDefault="00B73A7E" w:rsidP="00110D07">
            <w:r>
              <w:t>Progression: 0.690 (0.358-1.327)</w:t>
            </w:r>
          </w:p>
        </w:tc>
      </w:tr>
      <w:tr w:rsidR="00B73A7E" w14:paraId="529B7635" w14:textId="77777777" w:rsidTr="00110D07">
        <w:tc>
          <w:tcPr>
            <w:tcW w:w="1800" w:type="dxa"/>
          </w:tcPr>
          <w:p w14:paraId="56FBBC88" w14:textId="77777777" w:rsidR="00B73A7E" w:rsidRDefault="00B73A7E" w:rsidP="00110D07">
            <w:proofErr w:type="spellStart"/>
            <w:r>
              <w:lastRenderedPageBreak/>
              <w:t>Chade</w:t>
            </w:r>
            <w:proofErr w:type="spellEnd"/>
            <w:r>
              <w:t xml:space="preserve"> et al. - 2010</w:t>
            </w:r>
            <w:r>
              <w:fldChar w:fldCharType="begin">
                <w:fldData xml:space="preserve">PEVuZE5vdGU+PENpdGU+PEF1dGhvcj5DaGFkZTwvQXV0aG9yPjxZZWFyPjIwMTA8L1llYXI+PFJl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FkZTwvQXV0aG9yPjxZZWFyPjIwMTA8L1llYXI+PFJl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16]</w:t>
            </w:r>
            <w:r>
              <w:fldChar w:fldCharType="end"/>
            </w:r>
          </w:p>
        </w:tc>
        <w:tc>
          <w:tcPr>
            <w:tcW w:w="1620" w:type="dxa"/>
          </w:tcPr>
          <w:p w14:paraId="127C9A6E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513D2C73" w14:textId="77777777" w:rsidR="00B73A7E" w:rsidRDefault="00B73A7E" w:rsidP="00110D07">
            <w:r>
              <w:t>155 patients with NMIBC</w:t>
            </w:r>
          </w:p>
        </w:tc>
        <w:tc>
          <w:tcPr>
            <w:tcW w:w="1800" w:type="dxa"/>
          </w:tcPr>
          <w:p w14:paraId="32DF2459" w14:textId="77777777" w:rsidR="00B73A7E" w:rsidRDefault="00B73A7E" w:rsidP="00110D07">
            <w:r>
              <w:t>Recurrence: ND</w:t>
            </w:r>
          </w:p>
          <w:p w14:paraId="35824BBD" w14:textId="77777777" w:rsidR="00B73A7E" w:rsidRDefault="00B73A7E" w:rsidP="00110D07"/>
          <w:p w14:paraId="62A07098" w14:textId="77777777" w:rsidR="00B73A7E" w:rsidRDefault="00B73A7E" w:rsidP="00110D07">
            <w:r>
              <w:t>Progression: P</w:t>
            </w:r>
            <w:r w:rsidRPr="007E6C42">
              <w:t xml:space="preserve">rogression to invasive bladder cancer, defined as cT1 or higher (≥cT1) and progression to </w:t>
            </w:r>
            <w:r>
              <w:t>MIBC</w:t>
            </w:r>
            <w:r w:rsidRPr="007E6C42">
              <w:t>, defined as cT2 or higher (≥cT2)</w:t>
            </w:r>
            <w:r>
              <w:t>, or radical cystectomy.</w:t>
            </w:r>
          </w:p>
        </w:tc>
        <w:tc>
          <w:tcPr>
            <w:tcW w:w="1440" w:type="dxa"/>
          </w:tcPr>
          <w:p w14:paraId="400C5661" w14:textId="77777777" w:rsidR="00B73A7E" w:rsidRDefault="00B73A7E" w:rsidP="00110D07">
            <w:r>
              <w:t>1990-2008</w:t>
            </w:r>
          </w:p>
        </w:tc>
        <w:tc>
          <w:tcPr>
            <w:tcW w:w="1620" w:type="dxa"/>
          </w:tcPr>
          <w:p w14:paraId="345A94F1" w14:textId="77777777" w:rsidR="00B73A7E" w:rsidRDefault="00B73A7E" w:rsidP="00110D07">
            <w:r>
              <w:t>69 (median)</w:t>
            </w:r>
          </w:p>
        </w:tc>
        <w:tc>
          <w:tcPr>
            <w:tcW w:w="1170" w:type="dxa"/>
          </w:tcPr>
          <w:p w14:paraId="1210A2E4" w14:textId="77777777" w:rsidR="00B73A7E" w:rsidRDefault="00B73A7E" w:rsidP="00110D07">
            <w:r>
              <w:t>3.3-4.0 years (median)</w:t>
            </w:r>
          </w:p>
        </w:tc>
        <w:tc>
          <w:tcPr>
            <w:tcW w:w="2070" w:type="dxa"/>
          </w:tcPr>
          <w:p w14:paraId="2345C74B" w14:textId="77777777" w:rsidR="00B73A7E" w:rsidRDefault="00B73A7E" w:rsidP="00110D07">
            <w:r>
              <w:rPr>
                <w:b/>
              </w:rPr>
              <w:t>Smoking</w:t>
            </w:r>
          </w:p>
          <w:p w14:paraId="46FB4024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ever</w:t>
            </w:r>
          </w:p>
          <w:p w14:paraId="2FD89240" w14:textId="77777777" w:rsidR="00B73A7E" w:rsidRDefault="00B73A7E" w:rsidP="00110D07">
            <w:pPr>
              <w:rPr>
                <w:i/>
              </w:rPr>
            </w:pPr>
          </w:p>
          <w:p w14:paraId="226F6DAE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Former</w:t>
            </w:r>
          </w:p>
          <w:p w14:paraId="27CF6A2E" w14:textId="77777777" w:rsidR="00B73A7E" w:rsidRDefault="00B73A7E" w:rsidP="00110D07">
            <w:r>
              <w:t>Recurrence: NS on univariable analysis</w:t>
            </w:r>
          </w:p>
          <w:p w14:paraId="5B292281" w14:textId="77777777" w:rsidR="00B73A7E" w:rsidRPr="00BA17E9" w:rsidRDefault="00B73A7E" w:rsidP="00110D07">
            <w:r>
              <w:t>Progression: NS on univariable analysis</w:t>
            </w:r>
          </w:p>
          <w:p w14:paraId="541D86C1" w14:textId="77777777" w:rsidR="00B73A7E" w:rsidRDefault="00B73A7E" w:rsidP="00110D07">
            <w:pPr>
              <w:rPr>
                <w:i/>
              </w:rPr>
            </w:pPr>
          </w:p>
          <w:p w14:paraId="0BC7766E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urrent</w:t>
            </w:r>
          </w:p>
          <w:p w14:paraId="7E17050B" w14:textId="77777777" w:rsidR="00B73A7E" w:rsidRDefault="00B73A7E" w:rsidP="00110D07">
            <w:r>
              <w:t>Recurrence: NS on univariable analysis</w:t>
            </w:r>
          </w:p>
          <w:p w14:paraId="542961D8" w14:textId="77777777" w:rsidR="00B73A7E" w:rsidRPr="00BA17E9" w:rsidRDefault="00B73A7E" w:rsidP="00110D07">
            <w:r>
              <w:t>Progression: NS on univariable analysis</w:t>
            </w:r>
          </w:p>
        </w:tc>
      </w:tr>
      <w:tr w:rsidR="00B73A7E" w14:paraId="5D18DDF5" w14:textId="77777777" w:rsidTr="00110D07">
        <w:tc>
          <w:tcPr>
            <w:tcW w:w="1800" w:type="dxa"/>
          </w:tcPr>
          <w:p w14:paraId="3112A7D2" w14:textId="77777777" w:rsidR="00B73A7E" w:rsidRDefault="00B73A7E" w:rsidP="00110D07">
            <w:r>
              <w:t xml:space="preserve">Chen et al. - </w:t>
            </w:r>
            <w:r>
              <w:lastRenderedPageBreak/>
              <w:t>2007</w:t>
            </w:r>
            <w:r>
              <w:fldChar w:fldCharType="begin">
                <w:fldData xml:space="preserve">PEVuZE5vdGU+PENpdGU+PEF1dGhvcj5DaGVuPC9BdXRob3I+PFllYXI+MjAwNzwvWWVhcj48UmVj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VuPC9BdXRob3I+PFllYXI+MjAwNzwvWWVhcj48UmVj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17]</w:t>
            </w:r>
            <w:r>
              <w:fldChar w:fldCharType="end"/>
            </w:r>
          </w:p>
        </w:tc>
        <w:tc>
          <w:tcPr>
            <w:tcW w:w="1620" w:type="dxa"/>
          </w:tcPr>
          <w:p w14:paraId="33BCF197" w14:textId="77777777" w:rsidR="00B73A7E" w:rsidRDefault="00B73A7E" w:rsidP="00110D07">
            <w:r>
              <w:lastRenderedPageBreak/>
              <w:t>NR</w:t>
            </w:r>
          </w:p>
        </w:tc>
        <w:tc>
          <w:tcPr>
            <w:tcW w:w="1980" w:type="dxa"/>
          </w:tcPr>
          <w:p w14:paraId="728D0093" w14:textId="77777777" w:rsidR="00B73A7E" w:rsidRDefault="00B73A7E" w:rsidP="00110D07">
            <w:r>
              <w:t xml:space="preserve">265 patients with </w:t>
            </w:r>
            <w:r>
              <w:lastRenderedPageBreak/>
              <w:t>NMIBC</w:t>
            </w:r>
          </w:p>
        </w:tc>
        <w:tc>
          <w:tcPr>
            <w:tcW w:w="1800" w:type="dxa"/>
          </w:tcPr>
          <w:p w14:paraId="265BF5A0" w14:textId="77777777" w:rsidR="00B73A7E" w:rsidRDefault="00B73A7E" w:rsidP="00110D07">
            <w:r>
              <w:lastRenderedPageBreak/>
              <w:t xml:space="preserve">Recurrence: </w:t>
            </w:r>
            <w:r>
              <w:lastRenderedPageBreak/>
              <w:t>H</w:t>
            </w:r>
            <w:r w:rsidRPr="00EB731C">
              <w:t>istologically confirmed recurrent bladder cancer detected &gt;8 weeks after the initial TUR.</w:t>
            </w:r>
          </w:p>
          <w:p w14:paraId="30EAB618" w14:textId="77777777" w:rsidR="00B73A7E" w:rsidRDefault="00B73A7E" w:rsidP="00110D07"/>
          <w:p w14:paraId="37588EAF" w14:textId="77777777" w:rsidR="00B73A7E" w:rsidRDefault="00B73A7E" w:rsidP="00110D07">
            <w:r>
              <w:t>Progression:</w:t>
            </w:r>
          </w:p>
          <w:p w14:paraId="5B66B2DA" w14:textId="77777777" w:rsidR="00B73A7E" w:rsidRDefault="00B73A7E" w:rsidP="00110D07">
            <w:r>
              <w:t>Re</w:t>
            </w:r>
            <w:r w:rsidRPr="00EB731C">
              <w:t>current cancer that invaded into the muscle layer.</w:t>
            </w:r>
          </w:p>
        </w:tc>
        <w:tc>
          <w:tcPr>
            <w:tcW w:w="1440" w:type="dxa"/>
          </w:tcPr>
          <w:p w14:paraId="0DE848E3" w14:textId="77777777" w:rsidR="00B73A7E" w:rsidRDefault="00B73A7E" w:rsidP="00110D07">
            <w:r>
              <w:lastRenderedPageBreak/>
              <w:t>1997-2005</w:t>
            </w:r>
          </w:p>
        </w:tc>
        <w:tc>
          <w:tcPr>
            <w:tcW w:w="1620" w:type="dxa"/>
          </w:tcPr>
          <w:p w14:paraId="2340F153" w14:textId="77777777" w:rsidR="00B73A7E" w:rsidRDefault="00B73A7E" w:rsidP="00110D07">
            <w:r>
              <w:t xml:space="preserve">65-69 </w:t>
            </w:r>
            <w:r>
              <w:lastRenderedPageBreak/>
              <w:t>(median)</w:t>
            </w:r>
          </w:p>
        </w:tc>
        <w:tc>
          <w:tcPr>
            <w:tcW w:w="1170" w:type="dxa"/>
          </w:tcPr>
          <w:p w14:paraId="0D76D439" w14:textId="77777777" w:rsidR="00B73A7E" w:rsidRDefault="00B73A7E" w:rsidP="00110D07">
            <w:r>
              <w:lastRenderedPageBreak/>
              <w:t xml:space="preserve">38 </w:t>
            </w:r>
            <w:r>
              <w:lastRenderedPageBreak/>
              <w:t>months (median)</w:t>
            </w:r>
          </w:p>
        </w:tc>
        <w:tc>
          <w:tcPr>
            <w:tcW w:w="2070" w:type="dxa"/>
          </w:tcPr>
          <w:p w14:paraId="22B844BC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lastRenderedPageBreak/>
              <w:t xml:space="preserve">Smoking - </w:t>
            </w:r>
            <w:r>
              <w:rPr>
                <w:b/>
              </w:rPr>
              <w:lastRenderedPageBreak/>
              <w:t>categorical</w:t>
            </w:r>
          </w:p>
          <w:p w14:paraId="1231925A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Quitters (quit within 1 year before and 3 months after diagnosis)</w:t>
            </w:r>
          </w:p>
          <w:p w14:paraId="12C84710" w14:textId="77777777" w:rsidR="00B73A7E" w:rsidRDefault="00B73A7E" w:rsidP="00110D07">
            <w:pPr>
              <w:rPr>
                <w:i/>
              </w:rPr>
            </w:pPr>
          </w:p>
          <w:p w14:paraId="285AE56A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Never</w:t>
            </w:r>
          </w:p>
          <w:p w14:paraId="421FDA9D" w14:textId="77777777" w:rsidR="00B73A7E" w:rsidRDefault="00B73A7E" w:rsidP="00110D07">
            <w:r>
              <w:t>Recurrence:2.2 (1.1-4.5)</w:t>
            </w:r>
          </w:p>
          <w:p w14:paraId="5B12A156" w14:textId="77777777" w:rsidR="00B73A7E" w:rsidRDefault="00B73A7E" w:rsidP="00110D07">
            <w:r>
              <w:t>Progression: NS on univariable analysis</w:t>
            </w:r>
          </w:p>
          <w:p w14:paraId="74C43416" w14:textId="77777777" w:rsidR="00B73A7E" w:rsidRDefault="00B73A7E" w:rsidP="00110D07">
            <w:pPr>
              <w:rPr>
                <w:i/>
              </w:rPr>
            </w:pPr>
          </w:p>
          <w:p w14:paraId="260F13A6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Former</w:t>
            </w:r>
          </w:p>
          <w:p w14:paraId="2B719143" w14:textId="77777777" w:rsidR="00B73A7E" w:rsidRDefault="00B73A7E" w:rsidP="00110D07">
            <w:r>
              <w:t>Recurrence: 1.4 (0.7-</w:t>
            </w:r>
            <w:r w:rsidRPr="00D11C11">
              <w:t>2.7)</w:t>
            </w:r>
          </w:p>
          <w:p w14:paraId="3EDE7588" w14:textId="77777777" w:rsidR="00B73A7E" w:rsidRDefault="00B73A7E" w:rsidP="00110D07">
            <w:r>
              <w:t>Progression: NS on univariable analysis</w:t>
            </w:r>
          </w:p>
          <w:p w14:paraId="774FB31A" w14:textId="77777777" w:rsidR="00B73A7E" w:rsidRDefault="00B73A7E" w:rsidP="00110D07">
            <w:pPr>
              <w:rPr>
                <w:i/>
              </w:rPr>
            </w:pPr>
          </w:p>
          <w:p w14:paraId="4796DE56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urrent</w:t>
            </w:r>
          </w:p>
          <w:p w14:paraId="01DC66AF" w14:textId="77777777" w:rsidR="00B73A7E" w:rsidRDefault="00B73A7E" w:rsidP="00110D07">
            <w:r>
              <w:t>Recurrence: 2.2 (1.2-</w:t>
            </w:r>
            <w:r w:rsidRPr="00D11C11">
              <w:t>4.0)</w:t>
            </w:r>
          </w:p>
          <w:p w14:paraId="7F5BE817" w14:textId="77777777" w:rsidR="00B73A7E" w:rsidRDefault="00B73A7E" w:rsidP="00110D07">
            <w:r>
              <w:t>Progression: MVNA</w:t>
            </w:r>
          </w:p>
          <w:p w14:paraId="03E3B41F" w14:textId="77777777" w:rsidR="00B73A7E" w:rsidRDefault="00B73A7E" w:rsidP="00110D07"/>
          <w:p w14:paraId="5181B3BF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 xml:space="preserve">Smoking – </w:t>
            </w:r>
            <w:r>
              <w:rPr>
                <w:b/>
              </w:rPr>
              <w:lastRenderedPageBreak/>
              <w:t>cumulative</w:t>
            </w:r>
          </w:p>
          <w:p w14:paraId="77D97FD9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1-19 pack-years</w:t>
            </w:r>
          </w:p>
          <w:p w14:paraId="6E0AA363" w14:textId="77777777" w:rsidR="00B73A7E" w:rsidRDefault="00B73A7E" w:rsidP="00110D07">
            <w:pPr>
              <w:rPr>
                <w:i/>
              </w:rPr>
            </w:pPr>
          </w:p>
          <w:p w14:paraId="292AFB09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20-39 pack-years</w:t>
            </w:r>
          </w:p>
          <w:p w14:paraId="70ED5BA9" w14:textId="77777777" w:rsidR="00B73A7E" w:rsidRDefault="00B73A7E" w:rsidP="00110D07">
            <w:r>
              <w:t>Recurrence: NS on univariable analysis</w:t>
            </w:r>
          </w:p>
          <w:p w14:paraId="5CE268F7" w14:textId="77777777" w:rsidR="00B73A7E" w:rsidRDefault="00B73A7E" w:rsidP="00110D07">
            <w:r>
              <w:t>Progression: NS on univariable analysis</w:t>
            </w:r>
          </w:p>
          <w:p w14:paraId="74E1AE42" w14:textId="77777777" w:rsidR="00B73A7E" w:rsidRPr="000B23B3" w:rsidRDefault="00B73A7E" w:rsidP="00110D07">
            <w:r w:rsidRPr="000B23B3">
              <w:t xml:space="preserve"> </w:t>
            </w:r>
          </w:p>
          <w:p w14:paraId="10E714B6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40-59 pack-years</w:t>
            </w:r>
          </w:p>
          <w:p w14:paraId="0C1251FA" w14:textId="77777777" w:rsidR="00B73A7E" w:rsidRDefault="00B73A7E" w:rsidP="00110D07">
            <w:r>
              <w:t>Recurrence: NS on univariable analysis</w:t>
            </w:r>
          </w:p>
          <w:p w14:paraId="35DF9EB7" w14:textId="77777777" w:rsidR="00B73A7E" w:rsidRDefault="00B73A7E" w:rsidP="00110D07">
            <w:r>
              <w:t>Progression: NS on univariable analysis</w:t>
            </w:r>
          </w:p>
          <w:p w14:paraId="5ED8A37A" w14:textId="77777777" w:rsidR="00B73A7E" w:rsidRDefault="00B73A7E" w:rsidP="00110D07">
            <w:pPr>
              <w:rPr>
                <w:i/>
              </w:rPr>
            </w:pPr>
          </w:p>
          <w:p w14:paraId="380466B9" w14:textId="77777777" w:rsidR="00B73A7E" w:rsidRPr="000B23B3" w:rsidRDefault="00B73A7E" w:rsidP="00110D07">
            <w:pPr>
              <w:rPr>
                <w:i/>
              </w:rPr>
            </w:pPr>
            <w:r w:rsidRPr="00283202">
              <w:rPr>
                <w:rFonts w:ascii="Arial" w:hAnsi="Arial" w:cs="Arial"/>
                <w:color w:val="222222"/>
                <w:shd w:val="clear" w:color="auto" w:fill="FFFFFF"/>
              </w:rPr>
              <w:t>≥</w:t>
            </w:r>
            <w:r>
              <w:rPr>
                <w:i/>
              </w:rPr>
              <w:t>60 pack-years</w:t>
            </w:r>
          </w:p>
          <w:p w14:paraId="1BE59429" w14:textId="77777777" w:rsidR="00B73A7E" w:rsidRDefault="00B73A7E" w:rsidP="00110D07">
            <w:r>
              <w:t>Recurrence: MVNA</w:t>
            </w:r>
          </w:p>
          <w:p w14:paraId="5171B146" w14:textId="77777777" w:rsidR="00B73A7E" w:rsidRDefault="00B73A7E" w:rsidP="00110D07">
            <w:r>
              <w:t>Progression: MVNA</w:t>
            </w:r>
          </w:p>
          <w:p w14:paraId="11AAB61B" w14:textId="77777777" w:rsidR="00B73A7E" w:rsidRPr="00D11C11" w:rsidRDefault="00B73A7E" w:rsidP="00110D07">
            <w:pPr>
              <w:rPr>
                <w:i/>
              </w:rPr>
            </w:pPr>
          </w:p>
        </w:tc>
      </w:tr>
      <w:tr w:rsidR="00B73A7E" w14:paraId="60B794D7" w14:textId="77777777" w:rsidTr="00110D07">
        <w:tc>
          <w:tcPr>
            <w:tcW w:w="1800" w:type="dxa"/>
          </w:tcPr>
          <w:p w14:paraId="1E07EA08" w14:textId="77777777" w:rsidR="00B73A7E" w:rsidRDefault="00B73A7E" w:rsidP="00110D07">
            <w:r>
              <w:lastRenderedPageBreak/>
              <w:t>Cheng et al. - 1999</w:t>
            </w:r>
            <w:r>
              <w:fldChar w:fldCharType="begin">
                <w:fldData xml:space="preserve">PEVuZE5vdGU+PENpdGU+PEF1dGhvcj5DaGVuZzwvQXV0aG9yPjxZZWFyPjE5OTk8L1llYXI+PFJl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VuZzwvQXV0aG9yPjxZZWFyPjE5OTk8L1llYXI+PFJl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18]</w:t>
            </w:r>
            <w:r>
              <w:fldChar w:fldCharType="end"/>
            </w:r>
          </w:p>
        </w:tc>
        <w:tc>
          <w:tcPr>
            <w:tcW w:w="1620" w:type="dxa"/>
          </w:tcPr>
          <w:p w14:paraId="30A9E935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016467DB" w14:textId="77777777" w:rsidR="00B73A7E" w:rsidRDefault="00B73A7E" w:rsidP="00110D07">
            <w:r>
              <w:t xml:space="preserve">83 patients with NMIBC </w:t>
            </w:r>
          </w:p>
        </w:tc>
        <w:tc>
          <w:tcPr>
            <w:tcW w:w="1800" w:type="dxa"/>
          </w:tcPr>
          <w:p w14:paraId="03F0E89F" w14:textId="77777777" w:rsidR="00B73A7E" w:rsidRDefault="00B73A7E" w:rsidP="00110D07">
            <w:r>
              <w:t>Progression: T</w:t>
            </w:r>
            <w:r w:rsidRPr="006E3165">
              <w:t xml:space="preserve">he </w:t>
            </w:r>
            <w:r w:rsidRPr="006E3165">
              <w:lastRenderedPageBreak/>
              <w:t>development of muscle-invasive or more advanced stage carcinoma, distant metastasis, or death from bladder cancer.</w:t>
            </w:r>
          </w:p>
          <w:p w14:paraId="4C18C7BF" w14:textId="77777777" w:rsidR="00B73A7E" w:rsidRDefault="00B73A7E" w:rsidP="00110D07"/>
          <w:p w14:paraId="6DB3C142" w14:textId="77777777" w:rsidR="00B73A7E" w:rsidRDefault="00B73A7E" w:rsidP="00110D07">
            <w:r>
              <w:t>CSM: Included in definition of progression.</w:t>
            </w:r>
          </w:p>
        </w:tc>
        <w:tc>
          <w:tcPr>
            <w:tcW w:w="1440" w:type="dxa"/>
          </w:tcPr>
          <w:p w14:paraId="2409FDE2" w14:textId="77777777" w:rsidR="00B73A7E" w:rsidRDefault="00B73A7E" w:rsidP="00110D07">
            <w:r>
              <w:lastRenderedPageBreak/>
              <w:t>1987-1992</w:t>
            </w:r>
          </w:p>
        </w:tc>
        <w:tc>
          <w:tcPr>
            <w:tcW w:w="1620" w:type="dxa"/>
          </w:tcPr>
          <w:p w14:paraId="2E5D9926" w14:textId="77777777" w:rsidR="00B73A7E" w:rsidRDefault="00B73A7E" w:rsidP="00110D07">
            <w:r>
              <w:t>71 (mean)</w:t>
            </w:r>
          </w:p>
        </w:tc>
        <w:tc>
          <w:tcPr>
            <w:tcW w:w="1170" w:type="dxa"/>
          </w:tcPr>
          <w:p w14:paraId="57C91CAC" w14:textId="77777777" w:rsidR="00B73A7E" w:rsidRDefault="00B73A7E" w:rsidP="00110D07">
            <w:r>
              <w:t>5.2 years (mean)</w:t>
            </w:r>
          </w:p>
        </w:tc>
        <w:tc>
          <w:tcPr>
            <w:tcW w:w="2070" w:type="dxa"/>
          </w:tcPr>
          <w:p w14:paraId="595DD277" w14:textId="77777777" w:rsidR="00B73A7E" w:rsidRDefault="00B73A7E" w:rsidP="00110D07">
            <w:r>
              <w:rPr>
                <w:b/>
              </w:rPr>
              <w:t>Alcohol</w:t>
            </w:r>
          </w:p>
          <w:p w14:paraId="7F601337" w14:textId="77777777" w:rsidR="00B73A7E" w:rsidRDefault="00B73A7E" w:rsidP="00110D07">
            <w:r>
              <w:t xml:space="preserve">Progression: </w:t>
            </w:r>
            <w:r>
              <w:lastRenderedPageBreak/>
              <w:t>Never, former, and current NS different on univariable analysis.</w:t>
            </w:r>
          </w:p>
          <w:p w14:paraId="23CE2C14" w14:textId="77777777" w:rsidR="00B73A7E" w:rsidRDefault="00B73A7E" w:rsidP="00110D07">
            <w:r>
              <w:t>CSM: Never, former, and current NS different on univariable analysis.</w:t>
            </w:r>
          </w:p>
          <w:p w14:paraId="377DC1ED" w14:textId="77777777" w:rsidR="00B73A7E" w:rsidRPr="006E3165" w:rsidRDefault="00B73A7E" w:rsidP="00110D07"/>
          <w:p w14:paraId="6E855F96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***</w:t>
            </w:r>
          </w:p>
          <w:p w14:paraId="0DB0EA11" w14:textId="77777777" w:rsidR="00B73A7E" w:rsidRPr="00B569A1" w:rsidRDefault="00B73A7E" w:rsidP="00110D07">
            <w:pPr>
              <w:rPr>
                <w:bCs/>
                <w:i/>
                <w:iCs/>
              </w:rPr>
            </w:pPr>
            <w:r>
              <w:rPr>
                <w:bCs/>
                <w:i/>
                <w:iCs/>
              </w:rPr>
              <w:t>Ref. = Non-smoker</w:t>
            </w:r>
          </w:p>
          <w:p w14:paraId="5710494B" w14:textId="77777777" w:rsidR="00B73A7E" w:rsidRDefault="00B73A7E" w:rsidP="00110D07">
            <w:r>
              <w:t>Progression: Never, former, and current NS different on univariable analysis.</w:t>
            </w:r>
          </w:p>
          <w:p w14:paraId="26D8A827" w14:textId="77777777" w:rsidR="00B73A7E" w:rsidRPr="00DF4B2A" w:rsidRDefault="00B73A7E" w:rsidP="00110D07">
            <w:r>
              <w:t>CSM: Never, former, and current NS different on univariable analysis.</w:t>
            </w:r>
          </w:p>
        </w:tc>
      </w:tr>
      <w:tr w:rsidR="00B73A7E" w14:paraId="35827F9C" w14:textId="77777777" w:rsidTr="00110D07">
        <w:tc>
          <w:tcPr>
            <w:tcW w:w="1800" w:type="dxa"/>
          </w:tcPr>
          <w:p w14:paraId="7DD5F08A" w14:textId="77777777" w:rsidR="00B73A7E" w:rsidRDefault="00B73A7E" w:rsidP="00110D07">
            <w:proofErr w:type="spellStart"/>
            <w:r>
              <w:lastRenderedPageBreak/>
              <w:t>Chromecki</w:t>
            </w:r>
            <w:proofErr w:type="spellEnd"/>
            <w:r>
              <w:t xml:space="preserve"> et al. - 2013</w:t>
            </w:r>
            <w:r>
              <w:fldChar w:fldCharType="begin">
                <w:fldData xml:space="preserve">PEVuZE5vdGU+PENpdGU+PEF1dGhvcj5DaHJvbWVja2k8L0F1dGhvcj48WWVhcj4yMDEzPC9ZZWFy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HJvbWVja2k8L0F1dGhvcj48WWVhcj4yMDEzPC9ZZWFy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19]</w:t>
            </w:r>
            <w:r>
              <w:fldChar w:fldCharType="end"/>
            </w:r>
          </w:p>
        </w:tc>
        <w:tc>
          <w:tcPr>
            <w:tcW w:w="1620" w:type="dxa"/>
          </w:tcPr>
          <w:p w14:paraId="1379E8AE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46E00924" w14:textId="77777777" w:rsidR="00B73A7E" w:rsidRDefault="00B73A7E" w:rsidP="00110D07">
            <w:r>
              <w:t xml:space="preserve">4,118 patients with </w:t>
            </w:r>
            <w:r>
              <w:lastRenderedPageBreak/>
              <w:t xml:space="preserve">NMIBC/MIBC </w:t>
            </w:r>
          </w:p>
        </w:tc>
        <w:tc>
          <w:tcPr>
            <w:tcW w:w="1800" w:type="dxa"/>
          </w:tcPr>
          <w:p w14:paraId="1BCB912F" w14:textId="77777777" w:rsidR="00B73A7E" w:rsidRDefault="00B73A7E" w:rsidP="00110D07">
            <w:r>
              <w:lastRenderedPageBreak/>
              <w:t>Recurrence: ND</w:t>
            </w:r>
          </w:p>
          <w:p w14:paraId="6B8D6926" w14:textId="77777777" w:rsidR="00B73A7E" w:rsidRDefault="00B73A7E" w:rsidP="00110D07"/>
          <w:p w14:paraId="2B07D609" w14:textId="77777777" w:rsidR="00B73A7E" w:rsidRDefault="00B73A7E" w:rsidP="00110D07">
            <w:r>
              <w:lastRenderedPageBreak/>
              <w:t>CSM: ND</w:t>
            </w:r>
          </w:p>
          <w:p w14:paraId="66AADB3A" w14:textId="77777777" w:rsidR="00B73A7E" w:rsidRDefault="00B73A7E" w:rsidP="00110D07"/>
          <w:p w14:paraId="43A9369B" w14:textId="77777777" w:rsidR="00B73A7E" w:rsidRDefault="00B73A7E" w:rsidP="00110D07">
            <w:r>
              <w:t>ACM: ND</w:t>
            </w:r>
          </w:p>
        </w:tc>
        <w:tc>
          <w:tcPr>
            <w:tcW w:w="1440" w:type="dxa"/>
          </w:tcPr>
          <w:p w14:paraId="4DA0BFC9" w14:textId="77777777" w:rsidR="00B73A7E" w:rsidRDefault="00B73A7E" w:rsidP="00110D07">
            <w:r>
              <w:lastRenderedPageBreak/>
              <w:t>1979-2008</w:t>
            </w:r>
          </w:p>
        </w:tc>
        <w:tc>
          <w:tcPr>
            <w:tcW w:w="1620" w:type="dxa"/>
          </w:tcPr>
          <w:p w14:paraId="2AEA55F1" w14:textId="77777777" w:rsidR="00B73A7E" w:rsidRDefault="00B73A7E" w:rsidP="00110D07">
            <w:r>
              <w:t>67 (median)</w:t>
            </w:r>
          </w:p>
        </w:tc>
        <w:tc>
          <w:tcPr>
            <w:tcW w:w="1170" w:type="dxa"/>
          </w:tcPr>
          <w:p w14:paraId="7AEFC2CF" w14:textId="77777777" w:rsidR="00B73A7E" w:rsidRDefault="00B73A7E" w:rsidP="00110D07">
            <w:r>
              <w:t xml:space="preserve">44 months </w:t>
            </w:r>
            <w:r>
              <w:lastRenderedPageBreak/>
              <w:t>(median)</w:t>
            </w:r>
          </w:p>
        </w:tc>
        <w:tc>
          <w:tcPr>
            <w:tcW w:w="2070" w:type="dxa"/>
          </w:tcPr>
          <w:p w14:paraId="5B116B3F" w14:textId="77777777" w:rsidR="00B73A7E" w:rsidRPr="00DF6494" w:rsidRDefault="00B73A7E" w:rsidP="00110D07">
            <w:pPr>
              <w:rPr>
                <w:b/>
              </w:rPr>
            </w:pPr>
            <w:r>
              <w:rPr>
                <w:b/>
              </w:rPr>
              <w:lastRenderedPageBreak/>
              <w:t>BMI</w:t>
            </w:r>
          </w:p>
          <w:p w14:paraId="464C2707" w14:textId="77777777" w:rsidR="00B73A7E" w:rsidRDefault="00B73A7E" w:rsidP="00110D07">
            <w:pPr>
              <w:rPr>
                <w:i/>
                <w:vertAlign w:val="superscript"/>
              </w:rPr>
            </w:pPr>
            <w:r>
              <w:rPr>
                <w:i/>
              </w:rPr>
              <w:t>Ref. = &lt;25</w:t>
            </w:r>
          </w:p>
          <w:p w14:paraId="72821AE5" w14:textId="77777777" w:rsidR="00B73A7E" w:rsidRDefault="00B73A7E" w:rsidP="00110D07">
            <w:pPr>
              <w:rPr>
                <w:i/>
              </w:rPr>
            </w:pPr>
          </w:p>
          <w:p w14:paraId="044EBDDA" w14:textId="77777777" w:rsidR="00B73A7E" w:rsidRDefault="00B73A7E" w:rsidP="00110D07">
            <w:pPr>
              <w:rPr>
                <w:i/>
              </w:rPr>
            </w:pPr>
            <w:r w:rsidRPr="003450F8">
              <w:rPr>
                <w:i/>
              </w:rPr>
              <w:t>25.9-29.9</w:t>
            </w:r>
          </w:p>
          <w:p w14:paraId="5BD61502" w14:textId="77777777" w:rsidR="00B73A7E" w:rsidRDefault="00B73A7E" w:rsidP="00110D07">
            <w:r>
              <w:t xml:space="preserve">Recurrence: </w:t>
            </w:r>
            <w:r w:rsidRPr="003450F8">
              <w:t xml:space="preserve">0.91 </w:t>
            </w:r>
            <w:r>
              <w:t>(0.76-</w:t>
            </w:r>
            <w:r w:rsidRPr="003450F8">
              <w:t>1.06</w:t>
            </w:r>
            <w:r>
              <w:t>)</w:t>
            </w:r>
          </w:p>
          <w:p w14:paraId="3EF0CC23" w14:textId="77777777" w:rsidR="00B73A7E" w:rsidRDefault="00B73A7E" w:rsidP="00110D07">
            <w:r>
              <w:t xml:space="preserve">CSM: </w:t>
            </w:r>
            <w:r w:rsidRPr="003450F8">
              <w:t xml:space="preserve">0.80 </w:t>
            </w:r>
            <w:r>
              <w:t>(0.68-</w:t>
            </w:r>
            <w:r w:rsidRPr="003450F8">
              <w:t>0.95</w:t>
            </w:r>
            <w:r>
              <w:t>)</w:t>
            </w:r>
          </w:p>
          <w:p w14:paraId="36D42F76" w14:textId="77777777" w:rsidR="00B73A7E" w:rsidRDefault="00B73A7E" w:rsidP="00110D07">
            <w:r>
              <w:t xml:space="preserve">ACM: </w:t>
            </w:r>
            <w:r w:rsidRPr="003450F8">
              <w:t xml:space="preserve">1.40 </w:t>
            </w:r>
            <w:r>
              <w:t>(1.23-</w:t>
            </w:r>
            <w:r w:rsidRPr="003450F8">
              <w:t>1.57</w:t>
            </w:r>
            <w:r>
              <w:t>)</w:t>
            </w:r>
          </w:p>
          <w:p w14:paraId="052D860E" w14:textId="77777777" w:rsidR="00B73A7E" w:rsidRDefault="00B73A7E" w:rsidP="00110D07"/>
          <w:p w14:paraId="3E7C85CD" w14:textId="77777777" w:rsidR="00B73A7E" w:rsidRDefault="00B73A7E" w:rsidP="00110D07">
            <w:r>
              <w:rPr>
                <w:i/>
              </w:rPr>
              <w:t>&gt;30</w:t>
            </w:r>
          </w:p>
          <w:p w14:paraId="4A25E496" w14:textId="77777777" w:rsidR="00B73A7E" w:rsidRDefault="00B73A7E" w:rsidP="00110D07">
            <w:r>
              <w:t>Recurrence: 1.67 (1.46-</w:t>
            </w:r>
            <w:r w:rsidRPr="003450F8">
              <w:t>1.91</w:t>
            </w:r>
            <w:r>
              <w:t>)</w:t>
            </w:r>
          </w:p>
          <w:p w14:paraId="2ABF238A" w14:textId="77777777" w:rsidR="00B73A7E" w:rsidRDefault="00B73A7E" w:rsidP="00110D07">
            <w:r>
              <w:t>CSM: 1.43 (1.24-</w:t>
            </w:r>
            <w:r w:rsidRPr="003450F8">
              <w:t>1.66</w:t>
            </w:r>
            <w:r>
              <w:t>)</w:t>
            </w:r>
          </w:p>
          <w:p w14:paraId="01C31ED5" w14:textId="77777777" w:rsidR="00B73A7E" w:rsidRPr="003450F8" w:rsidRDefault="00B73A7E" w:rsidP="00110D07">
            <w:r>
              <w:t>ACM: 1.81 (1.60-</w:t>
            </w:r>
            <w:r w:rsidRPr="003450F8">
              <w:t>2.05</w:t>
            </w:r>
            <w:r>
              <w:t>)</w:t>
            </w:r>
          </w:p>
        </w:tc>
      </w:tr>
      <w:tr w:rsidR="00B73A7E" w14:paraId="60B2C2C6" w14:textId="77777777" w:rsidTr="00110D07">
        <w:tc>
          <w:tcPr>
            <w:tcW w:w="1800" w:type="dxa"/>
          </w:tcPr>
          <w:p w14:paraId="6A666049" w14:textId="77777777" w:rsidR="00B73A7E" w:rsidRDefault="00B73A7E" w:rsidP="00110D07">
            <w:proofErr w:type="spellStart"/>
            <w:r>
              <w:lastRenderedPageBreak/>
              <w:t>Crivelli</w:t>
            </w:r>
            <w:proofErr w:type="spellEnd"/>
            <w:r>
              <w:t xml:space="preserve"> et al. - 2013</w:t>
            </w:r>
            <w:r>
              <w:fldChar w:fldCharType="begin"/>
            </w:r>
            <w:r>
              <w:instrText xml:space="preserve"> ADDIN EN.CITE &lt;EndNote&gt;&lt;Cite&gt;&lt;Author&gt;Crivelli&lt;/Author&gt;&lt;Year&gt;2013&lt;/Year&gt;&lt;RecNum&gt;30&lt;/RecNum&gt;&lt;DisplayText&gt;&lt;style face="superscript"&gt;[20]&lt;/style&gt;&lt;/DisplayText&gt;&lt;record&gt;&lt;rec-number&gt;30&lt;/rec-number&gt;&lt;foreign-keys&gt;&lt;key app="EN" db-id="t2xzzarf5fastpevffz59dwg05x9092vewef" timestamp="1556594099"&gt;30&lt;/key&gt;&lt;/foreign-keys&gt;&lt;ref-type name="Journal Article"&gt;17&lt;/ref-type&gt;&lt;contributors&gt;&lt;authors&gt;&lt;author&gt;Crivelli, J. J.&lt;/author&gt;&lt;author&gt;Xylinas, E.&lt;/author&gt;&lt;author&gt;Kluth, L. A.&lt;/author&gt;&lt;author&gt;da Silva, R. D.&lt;/author&gt;&lt;author&gt;Chrystal, J.&lt;/author&gt;&lt;author&gt;Novara, G.&lt;/author&gt;&lt;author&gt;Karakiewicz, P. I.&lt;/author&gt;&lt;author&gt;David, S. G.&lt;/author&gt;&lt;author&gt;Scherr, D. S.&lt;/author&gt;&lt;author&gt;Lotan, Y.&lt;/author&gt;&lt;author&gt;Shariat, S. F.&lt;/author&gt;&lt;/authors&gt;&lt;/contributors&gt;&lt;auth-address&gt;Department of Urology, Weill Cornell Medical College, New York-Presbyterian Hospital, New York, NY 10065, USA.&lt;/auth-address&gt;&lt;titles&gt;&lt;title&gt;Effect of statin use on outcomes of non-muscle-invasive bladder cancer&lt;/title&gt;&lt;secondary-title&gt;BJU Int&lt;/secondary-title&gt;&lt;alt-title&gt;BJU international&lt;/alt-title&gt;&lt;/titles&gt;&lt;periodical&gt;&lt;full-title&gt;BJU Int&lt;/full-title&gt;&lt;abbr-1&gt;BJU international&lt;/abbr-1&gt;&lt;/periodical&gt;&lt;alt-periodical&gt;&lt;full-title&gt;BJU Int&lt;/full-title&gt;&lt;abbr-1&gt;BJU international&lt;/abbr-1&gt;&lt;/alt-periodical&gt;&lt;pages&gt;E4-12&lt;/pages&gt;&lt;volume&gt;112&lt;/volume&gt;&lt;number&gt;2&lt;/number&gt;&lt;edition&gt;2013/06/26&lt;/edition&gt;&lt;keywords&gt;&lt;keyword&gt;Aged&lt;/keyword&gt;&lt;keyword&gt;Female&lt;/keyword&gt;&lt;keyword&gt;Humans&lt;/keyword&gt;&lt;keyword&gt;Hydroxymethylglutaryl-CoA Reductase Inhibitors/*pharmacology&lt;/keyword&gt;&lt;keyword&gt;Male&lt;/keyword&gt;&lt;keyword&gt;Middle Aged&lt;/keyword&gt;&lt;keyword&gt;Neoplasm Invasiveness&lt;/keyword&gt;&lt;keyword&gt;Retrospective Studies&lt;/keyword&gt;&lt;keyword&gt;Treatment Outcome&lt;/keyword&gt;&lt;keyword&gt;Urinary Bladder Neoplasms/pathology/*therapy&lt;/keyword&gt;&lt;/keywords&gt;&lt;dates&gt;&lt;year&gt;2013&lt;/year&gt;&lt;pub-dates&gt;&lt;date&gt;Jul&lt;/date&gt;&lt;/pub-dates&gt;&lt;/dates&gt;&lt;isbn&gt;1464-4096&lt;/isbn&gt;&lt;accession-num&gt;23795797&lt;/accession-num&gt;&lt;urls&gt;&lt;/urls&gt;&lt;electronic-resource-num&gt;10.1111/bju.12150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20]</w:t>
            </w:r>
            <w:r>
              <w:fldChar w:fldCharType="end"/>
            </w:r>
          </w:p>
        </w:tc>
        <w:tc>
          <w:tcPr>
            <w:tcW w:w="1620" w:type="dxa"/>
          </w:tcPr>
          <w:p w14:paraId="7488AE7A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3A9A75FB" w14:textId="77777777" w:rsidR="00B73A7E" w:rsidRDefault="00B73A7E" w:rsidP="00110D07">
            <w:r>
              <w:t xml:space="preserve">1,117 patients with NIMBC </w:t>
            </w:r>
          </w:p>
        </w:tc>
        <w:tc>
          <w:tcPr>
            <w:tcW w:w="1800" w:type="dxa"/>
          </w:tcPr>
          <w:p w14:paraId="52ACFB2B" w14:textId="77777777" w:rsidR="00B73A7E" w:rsidRDefault="00B73A7E" w:rsidP="00110D07">
            <w:r>
              <w:t>Recurrence: Defined as the first tumo</w:t>
            </w:r>
            <w:r w:rsidRPr="000175A4">
              <w:t>r relapse in the bladder regardless of stage.</w:t>
            </w:r>
          </w:p>
          <w:p w14:paraId="512C8A6B" w14:textId="77777777" w:rsidR="00B73A7E" w:rsidRDefault="00B73A7E" w:rsidP="00110D07"/>
          <w:p w14:paraId="34C716FE" w14:textId="77777777" w:rsidR="00B73A7E" w:rsidRDefault="00B73A7E" w:rsidP="00110D07">
            <w:r>
              <w:t>Progression: A</w:t>
            </w:r>
            <w:r w:rsidRPr="000175A4">
              <w:t xml:space="preserve"> muscle-invasive relapse in the bladder</w:t>
            </w:r>
            <w:r>
              <w:t>.</w:t>
            </w:r>
          </w:p>
          <w:p w14:paraId="54C9EC3C" w14:textId="77777777" w:rsidR="00B73A7E" w:rsidRDefault="00B73A7E" w:rsidP="00110D07"/>
          <w:p w14:paraId="61788B18" w14:textId="77777777" w:rsidR="00B73A7E" w:rsidRDefault="00B73A7E" w:rsidP="00110D07">
            <w:r>
              <w:t>CSM/ACM: C</w:t>
            </w:r>
            <w:r w:rsidRPr="000175A4">
              <w:t>ause of death was determined by the treating physicians, chart review corroborated by death certificates or death certificates alone</w:t>
            </w:r>
            <w:r>
              <w:t>.</w:t>
            </w:r>
          </w:p>
        </w:tc>
        <w:tc>
          <w:tcPr>
            <w:tcW w:w="1440" w:type="dxa"/>
          </w:tcPr>
          <w:p w14:paraId="687CF4A1" w14:textId="77777777" w:rsidR="00B73A7E" w:rsidRDefault="00B73A7E" w:rsidP="00110D07">
            <w:r>
              <w:lastRenderedPageBreak/>
              <w:t>1996-2007</w:t>
            </w:r>
          </w:p>
        </w:tc>
        <w:tc>
          <w:tcPr>
            <w:tcW w:w="1620" w:type="dxa"/>
          </w:tcPr>
          <w:p w14:paraId="1CC1A752" w14:textId="77777777" w:rsidR="00B73A7E" w:rsidRDefault="00B73A7E" w:rsidP="00110D07">
            <w:r>
              <w:t>65 (mean), 67 (median)</w:t>
            </w:r>
          </w:p>
        </w:tc>
        <w:tc>
          <w:tcPr>
            <w:tcW w:w="1170" w:type="dxa"/>
          </w:tcPr>
          <w:p w14:paraId="4C3CBEAB" w14:textId="77777777" w:rsidR="00B73A7E" w:rsidRDefault="00B73A7E" w:rsidP="00110D07">
            <w:r>
              <w:t>62.7 months (median)</w:t>
            </w:r>
          </w:p>
        </w:tc>
        <w:tc>
          <w:tcPr>
            <w:tcW w:w="2070" w:type="dxa"/>
          </w:tcPr>
          <w:p w14:paraId="516B83B5" w14:textId="77777777" w:rsidR="00B73A7E" w:rsidRDefault="00B73A7E" w:rsidP="00110D07">
            <w:r>
              <w:rPr>
                <w:b/>
              </w:rPr>
              <w:t>Statins</w:t>
            </w:r>
          </w:p>
          <w:p w14:paraId="24A88B93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use</w:t>
            </w:r>
          </w:p>
          <w:p w14:paraId="70FF518E" w14:textId="77777777" w:rsidR="00B73A7E" w:rsidRDefault="00B73A7E" w:rsidP="00110D07">
            <w:r>
              <w:t>Recurrence: NS on univariable analysis</w:t>
            </w:r>
          </w:p>
          <w:p w14:paraId="0DE8958C" w14:textId="77777777" w:rsidR="00B73A7E" w:rsidRDefault="00B73A7E" w:rsidP="00110D07">
            <w:r>
              <w:t>Progression: NS on univariable analysis</w:t>
            </w:r>
          </w:p>
          <w:p w14:paraId="2EBDD123" w14:textId="77777777" w:rsidR="00B73A7E" w:rsidRDefault="00B73A7E" w:rsidP="00110D07">
            <w:r>
              <w:t>CSM: NS on univariable analysis</w:t>
            </w:r>
          </w:p>
          <w:p w14:paraId="430CE4CF" w14:textId="77777777" w:rsidR="00B73A7E" w:rsidRPr="00C40F67" w:rsidRDefault="00B73A7E" w:rsidP="00110D07">
            <w:r>
              <w:t xml:space="preserve">ACM: NS on </w:t>
            </w:r>
            <w:r>
              <w:lastRenderedPageBreak/>
              <w:t>univariable analysis</w:t>
            </w:r>
          </w:p>
        </w:tc>
      </w:tr>
      <w:tr w:rsidR="00B73A7E" w14:paraId="2A9F17B3" w14:textId="77777777" w:rsidTr="00110D07">
        <w:tc>
          <w:tcPr>
            <w:tcW w:w="1800" w:type="dxa"/>
          </w:tcPr>
          <w:p w14:paraId="44E6FD25" w14:textId="77777777" w:rsidR="00B73A7E" w:rsidRDefault="00B73A7E" w:rsidP="00110D07">
            <w:r>
              <w:lastRenderedPageBreak/>
              <w:t>da Silva et al. - 2013</w:t>
            </w:r>
            <w:r>
              <w:fldChar w:fldCharType="begin">
                <w:fldData xml:space="preserve">PEVuZE5vdGU+PENpdGU+PEF1dGhvcj5kYSBTaWx2YTwvQXV0aG9yPjxZZWFyPjIwMTM8L1llYXI+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kYSBTaWx2YTwvQXV0aG9yPjxZZWFyPjIwMTM8L1llYXI+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21]</w:t>
            </w:r>
            <w:r>
              <w:fldChar w:fldCharType="end"/>
            </w:r>
          </w:p>
        </w:tc>
        <w:tc>
          <w:tcPr>
            <w:tcW w:w="1620" w:type="dxa"/>
          </w:tcPr>
          <w:p w14:paraId="6C8A5EC3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13625561" w14:textId="77777777" w:rsidR="00B73A7E" w:rsidRDefault="00B73A7E" w:rsidP="00110D07">
            <w:r>
              <w:t xml:space="preserve">1,502 patients with NMIBC/MIBC </w:t>
            </w:r>
          </w:p>
        </w:tc>
        <w:tc>
          <w:tcPr>
            <w:tcW w:w="1800" w:type="dxa"/>
          </w:tcPr>
          <w:p w14:paraId="3E722B80" w14:textId="77777777" w:rsidR="00B73A7E" w:rsidRDefault="00B73A7E" w:rsidP="00110D07">
            <w:r>
              <w:t>Recurrence: T</w:t>
            </w:r>
            <w:r w:rsidRPr="009633A1">
              <w:t>umor relapse in the operative field, regional lymph nodes and/or distant metastasis.</w:t>
            </w:r>
          </w:p>
          <w:p w14:paraId="3CFBAF5B" w14:textId="77777777" w:rsidR="00B73A7E" w:rsidRDefault="00B73A7E" w:rsidP="00110D07"/>
          <w:p w14:paraId="1E831871" w14:textId="77777777" w:rsidR="00B73A7E" w:rsidRDefault="00B73A7E" w:rsidP="00110D07">
            <w:r>
              <w:t xml:space="preserve">CSM: </w:t>
            </w:r>
            <w:r w:rsidRPr="009B49B6">
              <w:t xml:space="preserve">Cause of death was determined by treating physicians by chart review corroborated </w:t>
            </w:r>
            <w:r w:rsidRPr="009B49B6">
              <w:lastRenderedPageBreak/>
              <w:t>by death certificates or by death certificates alone</w:t>
            </w:r>
            <w:r>
              <w:t>.</w:t>
            </w:r>
          </w:p>
        </w:tc>
        <w:tc>
          <w:tcPr>
            <w:tcW w:w="1440" w:type="dxa"/>
          </w:tcPr>
          <w:p w14:paraId="264D6D7C" w14:textId="77777777" w:rsidR="00B73A7E" w:rsidRDefault="00B73A7E" w:rsidP="00110D07">
            <w:r>
              <w:lastRenderedPageBreak/>
              <w:t>1992-2008</w:t>
            </w:r>
          </w:p>
        </w:tc>
        <w:tc>
          <w:tcPr>
            <w:tcW w:w="1620" w:type="dxa"/>
          </w:tcPr>
          <w:p w14:paraId="036DFE00" w14:textId="77777777" w:rsidR="00B73A7E" w:rsidRDefault="00B73A7E" w:rsidP="00110D07">
            <w:r>
              <w:t>65.5 (mean), 66 (median)</w:t>
            </w:r>
          </w:p>
        </w:tc>
        <w:tc>
          <w:tcPr>
            <w:tcW w:w="1170" w:type="dxa"/>
          </w:tcPr>
          <w:p w14:paraId="2DB5F236" w14:textId="77777777" w:rsidR="00B73A7E" w:rsidRDefault="00B73A7E" w:rsidP="00110D07">
            <w:r>
              <w:t>34 months (median)</w:t>
            </w:r>
          </w:p>
        </w:tc>
        <w:tc>
          <w:tcPr>
            <w:tcW w:w="2070" w:type="dxa"/>
          </w:tcPr>
          <w:p w14:paraId="3819BB8A" w14:textId="77777777" w:rsidR="00B73A7E" w:rsidRPr="00DF6494" w:rsidRDefault="00B73A7E" w:rsidP="00110D07">
            <w:pPr>
              <w:rPr>
                <w:b/>
              </w:rPr>
            </w:pPr>
            <w:r>
              <w:rPr>
                <w:b/>
              </w:rPr>
              <w:t>BMI</w:t>
            </w:r>
          </w:p>
          <w:p w14:paraId="4E3C6045" w14:textId="77777777" w:rsidR="00B73A7E" w:rsidRDefault="00B73A7E" w:rsidP="00110D07">
            <w:r>
              <w:rPr>
                <w:i/>
              </w:rPr>
              <w:t>Continuous</w:t>
            </w:r>
          </w:p>
          <w:p w14:paraId="7D460750" w14:textId="77777777" w:rsidR="00B73A7E" w:rsidRDefault="00B73A7E" w:rsidP="00110D07">
            <w:r>
              <w:t>Recurrence: 1.05 (1.03-</w:t>
            </w:r>
            <w:r w:rsidRPr="005E03FB">
              <w:t>1.07)</w:t>
            </w:r>
          </w:p>
          <w:p w14:paraId="02937683" w14:textId="77777777" w:rsidR="00B73A7E" w:rsidRDefault="00B73A7E" w:rsidP="00110D07">
            <w:r>
              <w:t>CSM: 1.05 (1.02-</w:t>
            </w:r>
            <w:r w:rsidRPr="005E03FB">
              <w:t>1.07)</w:t>
            </w:r>
          </w:p>
          <w:p w14:paraId="6E36292C" w14:textId="77777777" w:rsidR="00B73A7E" w:rsidRDefault="00B73A7E" w:rsidP="00110D07"/>
          <w:p w14:paraId="2ED675EC" w14:textId="77777777" w:rsidR="00B73A7E" w:rsidRDefault="00B73A7E" w:rsidP="00110D07">
            <w:r>
              <w:rPr>
                <w:b/>
              </w:rPr>
              <w:t>Smoking</w:t>
            </w:r>
          </w:p>
          <w:p w14:paraId="7476AFBB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ever</w:t>
            </w:r>
          </w:p>
          <w:p w14:paraId="08408057" w14:textId="77777777" w:rsidR="00B73A7E" w:rsidRDefault="00B73A7E" w:rsidP="00110D07"/>
          <w:p w14:paraId="2D883032" w14:textId="77777777" w:rsidR="00B73A7E" w:rsidRDefault="00B73A7E" w:rsidP="00110D07">
            <w:r>
              <w:rPr>
                <w:i/>
              </w:rPr>
              <w:t>Former</w:t>
            </w:r>
          </w:p>
          <w:p w14:paraId="5CADB68B" w14:textId="77777777" w:rsidR="00B73A7E" w:rsidRDefault="00B73A7E" w:rsidP="00110D07">
            <w:r>
              <w:t>Recurrence: 1.27 (0.98-</w:t>
            </w:r>
            <w:r w:rsidRPr="00C0470D">
              <w:t>1.65)</w:t>
            </w:r>
          </w:p>
          <w:p w14:paraId="0F40DE2C" w14:textId="77777777" w:rsidR="00B73A7E" w:rsidRDefault="00B73A7E" w:rsidP="00110D07">
            <w:r>
              <w:t>CSM: 1.24 (0.98-</w:t>
            </w:r>
            <w:r w:rsidRPr="00C0470D">
              <w:t>1.66)</w:t>
            </w:r>
          </w:p>
          <w:p w14:paraId="4697F222" w14:textId="77777777" w:rsidR="00B73A7E" w:rsidRDefault="00B73A7E" w:rsidP="00110D07"/>
          <w:p w14:paraId="4E30EC60" w14:textId="77777777" w:rsidR="00B73A7E" w:rsidRDefault="00B73A7E" w:rsidP="00110D07">
            <w:r>
              <w:rPr>
                <w:i/>
              </w:rPr>
              <w:t>Current</w:t>
            </w:r>
          </w:p>
          <w:p w14:paraId="45E8F98A" w14:textId="77777777" w:rsidR="00B73A7E" w:rsidRDefault="00B73A7E" w:rsidP="00110D07">
            <w:r>
              <w:t>Recurrence: 1.47 (1.12-</w:t>
            </w:r>
            <w:r w:rsidRPr="00C0470D">
              <w:t>1.92)</w:t>
            </w:r>
          </w:p>
          <w:p w14:paraId="15B9F4BC" w14:textId="77777777" w:rsidR="00B73A7E" w:rsidRDefault="00B73A7E" w:rsidP="00110D07">
            <w:r>
              <w:t>CSM: 1.43 (1.06-</w:t>
            </w:r>
            <w:r w:rsidRPr="00C0470D">
              <w:t>1.93)</w:t>
            </w:r>
          </w:p>
          <w:p w14:paraId="19EE7C5B" w14:textId="77777777" w:rsidR="00B73A7E" w:rsidRDefault="00B73A7E" w:rsidP="00110D07"/>
          <w:p w14:paraId="6D258167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tatins</w:t>
            </w:r>
          </w:p>
          <w:p w14:paraId="52E23E29" w14:textId="77777777" w:rsidR="00B73A7E" w:rsidRPr="004B1AB5" w:rsidRDefault="00B73A7E" w:rsidP="00110D07">
            <w:pPr>
              <w:rPr>
                <w:i/>
              </w:rPr>
            </w:pPr>
            <w:r>
              <w:rPr>
                <w:i/>
              </w:rPr>
              <w:t>Ref. = No use</w:t>
            </w:r>
          </w:p>
          <w:p w14:paraId="4C777A8B" w14:textId="77777777" w:rsidR="00B73A7E" w:rsidRDefault="00B73A7E" w:rsidP="00110D07">
            <w:r>
              <w:t>Recurrence: 1.04 (0.86-</w:t>
            </w:r>
            <w:r w:rsidRPr="00F06029">
              <w:t>1.24)</w:t>
            </w:r>
          </w:p>
          <w:p w14:paraId="1EA5038F" w14:textId="77777777" w:rsidR="00B73A7E" w:rsidRPr="00F06029" w:rsidRDefault="00B73A7E" w:rsidP="00110D07">
            <w:r>
              <w:t>CSM: 1.04 (0.84-</w:t>
            </w:r>
            <w:r w:rsidRPr="00F06029">
              <w:t>1.28)</w:t>
            </w:r>
          </w:p>
          <w:p w14:paraId="3B864F5B" w14:textId="77777777" w:rsidR="00B73A7E" w:rsidRPr="00F06029" w:rsidRDefault="00B73A7E" w:rsidP="00110D07"/>
        </w:tc>
      </w:tr>
      <w:tr w:rsidR="00B73A7E" w14:paraId="1D957794" w14:textId="77777777" w:rsidTr="00110D07">
        <w:tc>
          <w:tcPr>
            <w:tcW w:w="1800" w:type="dxa"/>
          </w:tcPr>
          <w:p w14:paraId="345CE600" w14:textId="77777777" w:rsidR="00B73A7E" w:rsidRDefault="00B73A7E" w:rsidP="00110D07">
            <w:proofErr w:type="spellStart"/>
            <w:r>
              <w:lastRenderedPageBreak/>
              <w:t>Dabi</w:t>
            </w:r>
            <w:proofErr w:type="spellEnd"/>
            <w:r>
              <w:t xml:space="preserve"> et al. - 2017</w:t>
            </w:r>
            <w:r>
              <w:fldChar w:fldCharType="begin">
                <w:fldData xml:space="preserve">PEVuZE5vdGU+PENpdGU+PEF1dGhvcj5EYWJpPC9BdXRob3I+PFllYXI+MjAxNzwvWWVhcj48UmVj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YWJpPC9BdXRob3I+PFllYXI+MjAxNzwvWWVhcj48UmVj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22]</w:t>
            </w:r>
            <w:r>
              <w:fldChar w:fldCharType="end"/>
            </w:r>
          </w:p>
        </w:tc>
        <w:tc>
          <w:tcPr>
            <w:tcW w:w="1620" w:type="dxa"/>
          </w:tcPr>
          <w:p w14:paraId="6AF05BC6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21FDA99A" w14:textId="77777777" w:rsidR="00B73A7E" w:rsidRDefault="00B73A7E" w:rsidP="00110D07">
            <w:r>
              <w:t xml:space="preserve">701 patients with NMIBC/MIBC </w:t>
            </w:r>
          </w:p>
        </w:tc>
        <w:tc>
          <w:tcPr>
            <w:tcW w:w="1800" w:type="dxa"/>
          </w:tcPr>
          <w:p w14:paraId="1B60375D" w14:textId="77777777" w:rsidR="00B73A7E" w:rsidRDefault="00B73A7E" w:rsidP="00110D07">
            <w:r>
              <w:t>Recurrence: T</w:t>
            </w:r>
            <w:r w:rsidRPr="009B49B6">
              <w:t>umor relapse in the operative field, regional lymph nodes and/ or distant metastases</w:t>
            </w:r>
            <w:r>
              <w:t>.</w:t>
            </w:r>
          </w:p>
          <w:p w14:paraId="5538AA06" w14:textId="77777777" w:rsidR="00B73A7E" w:rsidRDefault="00B73A7E" w:rsidP="00110D07"/>
          <w:p w14:paraId="79DF8DB4" w14:textId="77777777" w:rsidR="00B73A7E" w:rsidRDefault="00B73A7E" w:rsidP="00110D07">
            <w:r>
              <w:t xml:space="preserve">CSM: </w:t>
            </w:r>
            <w:r w:rsidRPr="009B49B6">
              <w:t xml:space="preserve">Death cause was determined using patient’s death certificate. </w:t>
            </w:r>
          </w:p>
        </w:tc>
        <w:tc>
          <w:tcPr>
            <w:tcW w:w="1440" w:type="dxa"/>
          </w:tcPr>
          <w:p w14:paraId="104C3751" w14:textId="77777777" w:rsidR="00B73A7E" w:rsidRDefault="00B73A7E" w:rsidP="00110D07">
            <w:r>
              <w:t>1995-2011</w:t>
            </w:r>
          </w:p>
        </w:tc>
        <w:tc>
          <w:tcPr>
            <w:tcW w:w="1620" w:type="dxa"/>
          </w:tcPr>
          <w:p w14:paraId="56F2DAE4" w14:textId="77777777" w:rsidR="00B73A7E" w:rsidRDefault="00B73A7E" w:rsidP="00110D07">
            <w:r>
              <w:t>65.2 – 66.8 (mean)</w:t>
            </w:r>
          </w:p>
        </w:tc>
        <w:tc>
          <w:tcPr>
            <w:tcW w:w="1170" w:type="dxa"/>
          </w:tcPr>
          <w:p w14:paraId="3DC44D12" w14:textId="77777777" w:rsidR="00B73A7E" w:rsidRDefault="00B73A7E" w:rsidP="00110D07">
            <w:r>
              <w:t>45 months (median)</w:t>
            </w:r>
          </w:p>
        </w:tc>
        <w:tc>
          <w:tcPr>
            <w:tcW w:w="2070" w:type="dxa"/>
          </w:tcPr>
          <w:p w14:paraId="2ECD8920" w14:textId="77777777" w:rsidR="00B73A7E" w:rsidRPr="00DF6494" w:rsidRDefault="00B73A7E" w:rsidP="00110D07">
            <w:pPr>
              <w:rPr>
                <w:b/>
              </w:rPr>
            </w:pPr>
            <w:r>
              <w:rPr>
                <w:b/>
              </w:rPr>
              <w:t>BMI</w:t>
            </w:r>
          </w:p>
          <w:p w14:paraId="1E126572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18-25</w:t>
            </w:r>
          </w:p>
          <w:p w14:paraId="42CA9191" w14:textId="77777777" w:rsidR="00B73A7E" w:rsidRDefault="00B73A7E" w:rsidP="00110D07">
            <w:pPr>
              <w:rPr>
                <w:i/>
              </w:rPr>
            </w:pPr>
          </w:p>
          <w:p w14:paraId="703F48A1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&gt;25 - 30</w:t>
            </w:r>
          </w:p>
          <w:p w14:paraId="46D24A57" w14:textId="77777777" w:rsidR="00B73A7E" w:rsidRDefault="00B73A7E" w:rsidP="00110D07">
            <w:r>
              <w:t xml:space="preserve">Recurrence: </w:t>
            </w:r>
            <w:r w:rsidRPr="005E0108">
              <w:t>1.14 (0.78–1.66)</w:t>
            </w:r>
          </w:p>
          <w:p w14:paraId="0C7ABD35" w14:textId="77777777" w:rsidR="00B73A7E" w:rsidRDefault="00B73A7E" w:rsidP="00110D07">
            <w:r>
              <w:t xml:space="preserve">CSM: </w:t>
            </w:r>
            <w:r w:rsidRPr="005E0108">
              <w:t>1.13 (0.74–1.74)</w:t>
            </w:r>
          </w:p>
          <w:p w14:paraId="5BB9464F" w14:textId="77777777" w:rsidR="00B73A7E" w:rsidRPr="005E0108" w:rsidRDefault="00B73A7E" w:rsidP="00110D07"/>
          <w:p w14:paraId="6DCB3D68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&gt;30</w:t>
            </w:r>
          </w:p>
          <w:p w14:paraId="28FFB086" w14:textId="77777777" w:rsidR="00B73A7E" w:rsidRDefault="00B73A7E" w:rsidP="00110D07">
            <w:r>
              <w:t>Recurrence: 1.58 (1.06-</w:t>
            </w:r>
            <w:r w:rsidRPr="005E0108">
              <w:t>2.34)</w:t>
            </w:r>
          </w:p>
          <w:p w14:paraId="7423D453" w14:textId="77777777" w:rsidR="00B73A7E" w:rsidRPr="005E0108" w:rsidRDefault="00B73A7E" w:rsidP="00110D07">
            <w:r>
              <w:t xml:space="preserve">CSM: </w:t>
            </w:r>
            <w:r w:rsidRPr="005E0108">
              <w:t>1.58 (1.01–2.48)</w:t>
            </w:r>
          </w:p>
        </w:tc>
      </w:tr>
      <w:tr w:rsidR="00B73A7E" w14:paraId="1755D029" w14:textId="77777777" w:rsidTr="00110D07">
        <w:tc>
          <w:tcPr>
            <w:tcW w:w="1800" w:type="dxa"/>
          </w:tcPr>
          <w:p w14:paraId="0A193353" w14:textId="77777777" w:rsidR="00B73A7E" w:rsidRDefault="00B73A7E" w:rsidP="00110D07">
            <w:proofErr w:type="spellStart"/>
            <w:r>
              <w:lastRenderedPageBreak/>
              <w:t>Decensi</w:t>
            </w:r>
            <w:proofErr w:type="spellEnd"/>
            <w:r>
              <w:t xml:space="preserve"> et al. - 2000</w:t>
            </w:r>
            <w:r>
              <w:fldChar w:fldCharType="begin">
                <w:fldData xml:space="preserve">PEVuZE5vdGU+PENpdGU+PEF1dGhvcj5EZWNlbnNpPC9BdXRob3I+PFllYXI+MjAwMDwvWWVhcj48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ZWNlbnNpPC9BdXRob3I+PFllYXI+MjAwMDwvWWVhcj48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23]</w:t>
            </w:r>
            <w:r>
              <w:fldChar w:fldCharType="end"/>
            </w:r>
          </w:p>
        </w:tc>
        <w:tc>
          <w:tcPr>
            <w:tcW w:w="1620" w:type="dxa"/>
          </w:tcPr>
          <w:p w14:paraId="03D2A05E" w14:textId="77777777" w:rsidR="00B73A7E" w:rsidRDefault="00B73A7E" w:rsidP="00110D07">
            <w:r>
              <w:t>Randomized controlled trial</w:t>
            </w:r>
          </w:p>
        </w:tc>
        <w:tc>
          <w:tcPr>
            <w:tcW w:w="1980" w:type="dxa"/>
          </w:tcPr>
          <w:p w14:paraId="425EE5E1" w14:textId="77777777" w:rsidR="00B73A7E" w:rsidRDefault="00B73A7E" w:rsidP="00110D07">
            <w:r>
              <w:t xml:space="preserve">99 patients with NMIBC </w:t>
            </w:r>
          </w:p>
        </w:tc>
        <w:tc>
          <w:tcPr>
            <w:tcW w:w="1800" w:type="dxa"/>
          </w:tcPr>
          <w:p w14:paraId="4DA5B743" w14:textId="77777777" w:rsidR="00B73A7E" w:rsidRDefault="00B73A7E" w:rsidP="00110D07">
            <w:r>
              <w:t>Recurrence: P</w:t>
            </w:r>
            <w:r w:rsidRPr="00570E52">
              <w:t>resence of a papillary tumor or an infiltrating cancer at the time of cystoscopy.</w:t>
            </w:r>
          </w:p>
        </w:tc>
        <w:tc>
          <w:tcPr>
            <w:tcW w:w="1440" w:type="dxa"/>
          </w:tcPr>
          <w:p w14:paraId="69746CF7" w14:textId="77777777" w:rsidR="00B73A7E" w:rsidRDefault="00B73A7E" w:rsidP="00110D07">
            <w:r>
              <w:t>1993-1994</w:t>
            </w:r>
          </w:p>
        </w:tc>
        <w:tc>
          <w:tcPr>
            <w:tcW w:w="1620" w:type="dxa"/>
          </w:tcPr>
          <w:p w14:paraId="32852197" w14:textId="77777777" w:rsidR="00B73A7E" w:rsidRDefault="00B73A7E" w:rsidP="00110D07">
            <w:r>
              <w:t>61.6-63.8 (mean)</w:t>
            </w:r>
          </w:p>
        </w:tc>
        <w:tc>
          <w:tcPr>
            <w:tcW w:w="1170" w:type="dxa"/>
          </w:tcPr>
          <w:p w14:paraId="386659E0" w14:textId="77777777" w:rsidR="00B73A7E" w:rsidRDefault="00B73A7E" w:rsidP="00110D07">
            <w:r>
              <w:t>NR</w:t>
            </w:r>
          </w:p>
        </w:tc>
        <w:tc>
          <w:tcPr>
            <w:tcW w:w="2070" w:type="dxa"/>
          </w:tcPr>
          <w:p w14:paraId="4992ACCF" w14:textId="77777777" w:rsidR="00B73A7E" w:rsidRDefault="00B73A7E" w:rsidP="00110D07">
            <w:proofErr w:type="spellStart"/>
            <w:r>
              <w:rPr>
                <w:b/>
              </w:rPr>
              <w:t>Fenretinide</w:t>
            </w:r>
            <w:proofErr w:type="spellEnd"/>
          </w:p>
          <w:p w14:paraId="1AFC5126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Placebo</w:t>
            </w:r>
          </w:p>
          <w:p w14:paraId="5CC1F160" w14:textId="77777777" w:rsidR="00B73A7E" w:rsidRPr="00CE2233" w:rsidRDefault="00B73A7E" w:rsidP="00110D07">
            <w:r>
              <w:t>Recurrence: 27 participants in the intervention group versus 21 participants in the control group (p=0.36)</w:t>
            </w:r>
          </w:p>
        </w:tc>
      </w:tr>
      <w:tr w:rsidR="00B73A7E" w14:paraId="51C6081A" w14:textId="77777777" w:rsidTr="00110D07">
        <w:tc>
          <w:tcPr>
            <w:tcW w:w="1800" w:type="dxa"/>
          </w:tcPr>
          <w:p w14:paraId="521F7808" w14:textId="77777777" w:rsidR="00B73A7E" w:rsidRDefault="00B73A7E" w:rsidP="00110D07">
            <w:proofErr w:type="spellStart"/>
            <w:r>
              <w:t>Donat</w:t>
            </w:r>
            <w:proofErr w:type="spellEnd"/>
            <w:r>
              <w:t xml:space="preserve"> et al. - 2003</w:t>
            </w:r>
            <w:r>
              <w:fldChar w:fldCharType="begin">
                <w:fldData xml:space="preserve">PEVuZE5vdGU+PENpdGU+PEF1dGhvcj5Eb25hdDwvQXV0aG9yPjxZZWFyPjIwMDM8L1llYXI+PFJl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b25hdDwvQXV0aG9yPjxZZWFyPjIwMDM8L1llYXI+PFJl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24]</w:t>
            </w:r>
            <w:r>
              <w:fldChar w:fldCharType="end"/>
            </w:r>
          </w:p>
        </w:tc>
        <w:tc>
          <w:tcPr>
            <w:tcW w:w="1620" w:type="dxa"/>
          </w:tcPr>
          <w:p w14:paraId="1C4C9B28" w14:textId="77777777" w:rsidR="00B73A7E" w:rsidRDefault="00B73A7E" w:rsidP="00110D07">
            <w:r>
              <w:t>Prospective cohort</w:t>
            </w:r>
          </w:p>
        </w:tc>
        <w:tc>
          <w:tcPr>
            <w:tcW w:w="1980" w:type="dxa"/>
          </w:tcPr>
          <w:p w14:paraId="41E9159D" w14:textId="77777777" w:rsidR="00B73A7E" w:rsidRDefault="00B73A7E" w:rsidP="00110D07">
            <w:r>
              <w:t xml:space="preserve">267 patients with NMIBC </w:t>
            </w:r>
          </w:p>
        </w:tc>
        <w:tc>
          <w:tcPr>
            <w:tcW w:w="1800" w:type="dxa"/>
          </w:tcPr>
          <w:p w14:paraId="25EEF7D6" w14:textId="77777777" w:rsidR="00B73A7E" w:rsidRDefault="00B73A7E" w:rsidP="00110D07">
            <w:r>
              <w:t>Recurrence: ND</w:t>
            </w:r>
          </w:p>
        </w:tc>
        <w:tc>
          <w:tcPr>
            <w:tcW w:w="1440" w:type="dxa"/>
          </w:tcPr>
          <w:p w14:paraId="5BA69160" w14:textId="77777777" w:rsidR="00B73A7E" w:rsidRDefault="00B73A7E" w:rsidP="00110D07">
            <w:r>
              <w:t>1998-2001</w:t>
            </w:r>
          </w:p>
        </w:tc>
        <w:tc>
          <w:tcPr>
            <w:tcW w:w="1620" w:type="dxa"/>
          </w:tcPr>
          <w:p w14:paraId="2023F867" w14:textId="77777777" w:rsidR="00B73A7E" w:rsidRDefault="00B73A7E" w:rsidP="00110D07">
            <w:r>
              <w:t>69.1 (median)</w:t>
            </w:r>
          </w:p>
        </w:tc>
        <w:tc>
          <w:tcPr>
            <w:tcW w:w="1170" w:type="dxa"/>
          </w:tcPr>
          <w:p w14:paraId="1EFD49CF" w14:textId="77777777" w:rsidR="00B73A7E" w:rsidRDefault="00B73A7E" w:rsidP="00110D07">
            <w:r>
              <w:t>2.6 years (median)</w:t>
            </w:r>
          </w:p>
        </w:tc>
        <w:tc>
          <w:tcPr>
            <w:tcW w:w="2070" w:type="dxa"/>
          </w:tcPr>
          <w:p w14:paraId="76053B20" w14:textId="77777777" w:rsidR="00B73A7E" w:rsidRDefault="00B73A7E" w:rsidP="00110D07">
            <w:r>
              <w:rPr>
                <w:b/>
              </w:rPr>
              <w:t>Fluid intake</w:t>
            </w:r>
          </w:p>
          <w:p w14:paraId="41BA2BEB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ontinuous</w:t>
            </w:r>
          </w:p>
          <w:p w14:paraId="1E33A26D" w14:textId="77777777" w:rsidR="00B73A7E" w:rsidRPr="0086725A" w:rsidRDefault="00B73A7E" w:rsidP="00110D07">
            <w:r>
              <w:t>Recurrence: NS on univariable analysis</w:t>
            </w:r>
          </w:p>
          <w:p w14:paraId="3DEAF116" w14:textId="77777777" w:rsidR="00B73A7E" w:rsidRDefault="00B73A7E" w:rsidP="00110D07"/>
          <w:p w14:paraId="792FA963" w14:textId="77777777" w:rsidR="00B73A7E" w:rsidRDefault="00B73A7E" w:rsidP="00110D07">
            <w:r>
              <w:rPr>
                <w:b/>
              </w:rPr>
              <w:t>Smoking</w:t>
            </w:r>
          </w:p>
          <w:p w14:paraId="34823759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ever</w:t>
            </w:r>
          </w:p>
          <w:p w14:paraId="029218E5" w14:textId="77777777" w:rsidR="00B73A7E" w:rsidRDefault="00B73A7E" w:rsidP="00110D07">
            <w:pPr>
              <w:rPr>
                <w:i/>
              </w:rPr>
            </w:pPr>
          </w:p>
          <w:p w14:paraId="39D1A836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Former</w:t>
            </w:r>
          </w:p>
          <w:p w14:paraId="3B2F011A" w14:textId="77777777" w:rsidR="00B73A7E" w:rsidRDefault="00B73A7E" w:rsidP="00110D07">
            <w:r>
              <w:t>Recurrence: 0.94 (0.65-</w:t>
            </w:r>
            <w:r w:rsidRPr="0086725A">
              <w:t>1.35)</w:t>
            </w:r>
          </w:p>
          <w:p w14:paraId="154A18FE" w14:textId="77777777" w:rsidR="00B73A7E" w:rsidRPr="0086725A" w:rsidRDefault="00B73A7E" w:rsidP="00110D07"/>
          <w:p w14:paraId="56AD73E1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urrent</w:t>
            </w:r>
          </w:p>
          <w:p w14:paraId="57437400" w14:textId="77777777" w:rsidR="00B73A7E" w:rsidRPr="0086725A" w:rsidRDefault="00B73A7E" w:rsidP="00110D07">
            <w:r>
              <w:t>Recurrence: 1.10 (0.67-</w:t>
            </w:r>
            <w:r w:rsidRPr="0086725A">
              <w:t>1.82)</w:t>
            </w:r>
          </w:p>
        </w:tc>
      </w:tr>
      <w:tr w:rsidR="00B73A7E" w14:paraId="002EA4B0" w14:textId="77777777" w:rsidTr="00110D07">
        <w:tc>
          <w:tcPr>
            <w:tcW w:w="1800" w:type="dxa"/>
          </w:tcPr>
          <w:p w14:paraId="3531C110" w14:textId="77777777" w:rsidR="00B73A7E" w:rsidRDefault="00B73A7E" w:rsidP="00110D07">
            <w:r>
              <w:t>Ferro et al. - 2018</w:t>
            </w:r>
            <w:r>
              <w:fldChar w:fldCharType="begin">
                <w:fldData xml:space="preserve">PEVuZE5vdGU+PENpdGU+PEF1dGhvcj5GZXJybzwvQXV0aG9yPjxZZWFyPjIwMTk8L1llYXI+PFJl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ZXJybzwvQXV0aG9yPjxZZWFyPjIwMTk8L1llYXI+PFJl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25]</w:t>
            </w:r>
            <w:r>
              <w:fldChar w:fldCharType="end"/>
            </w:r>
          </w:p>
        </w:tc>
        <w:tc>
          <w:tcPr>
            <w:tcW w:w="1620" w:type="dxa"/>
          </w:tcPr>
          <w:p w14:paraId="50C840B4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2D671494" w14:textId="77777777" w:rsidR="00B73A7E" w:rsidRDefault="00B73A7E" w:rsidP="00110D07">
            <w:r>
              <w:t xml:space="preserve">1,115 patients with NMBIC </w:t>
            </w:r>
          </w:p>
        </w:tc>
        <w:tc>
          <w:tcPr>
            <w:tcW w:w="1800" w:type="dxa"/>
          </w:tcPr>
          <w:p w14:paraId="668D4DC7" w14:textId="77777777" w:rsidR="00B73A7E" w:rsidRDefault="00B73A7E" w:rsidP="00110D07">
            <w:r>
              <w:t>Recurrence: T</w:t>
            </w:r>
            <w:r w:rsidRPr="006864CA">
              <w:t>he appearance of any tumor</w:t>
            </w:r>
            <w:r>
              <w:t>.</w:t>
            </w:r>
          </w:p>
          <w:p w14:paraId="55EDA73B" w14:textId="77777777" w:rsidR="00B73A7E" w:rsidRDefault="00B73A7E" w:rsidP="00110D07"/>
          <w:p w14:paraId="19355768" w14:textId="77777777" w:rsidR="00B73A7E" w:rsidRDefault="00B73A7E" w:rsidP="00110D07">
            <w:r>
              <w:t>Progression: Muscle-invasive disease during follow up.</w:t>
            </w:r>
          </w:p>
          <w:p w14:paraId="2E66E382" w14:textId="77777777" w:rsidR="00B73A7E" w:rsidRDefault="00B73A7E" w:rsidP="00110D07"/>
          <w:p w14:paraId="3C32CAF1" w14:textId="77777777" w:rsidR="00B73A7E" w:rsidRDefault="00B73A7E" w:rsidP="00110D07">
            <w:r>
              <w:t>CSM: ND</w:t>
            </w:r>
          </w:p>
          <w:p w14:paraId="03A05BCB" w14:textId="77777777" w:rsidR="00B73A7E" w:rsidRDefault="00B73A7E" w:rsidP="00110D07"/>
          <w:p w14:paraId="39EE1EDD" w14:textId="77777777" w:rsidR="00B73A7E" w:rsidRDefault="00B73A7E" w:rsidP="00110D07">
            <w:r>
              <w:t>ACM: ND</w:t>
            </w:r>
          </w:p>
        </w:tc>
        <w:tc>
          <w:tcPr>
            <w:tcW w:w="1440" w:type="dxa"/>
          </w:tcPr>
          <w:p w14:paraId="7F22CCE3" w14:textId="77777777" w:rsidR="00B73A7E" w:rsidRDefault="00B73A7E" w:rsidP="00110D07">
            <w:r>
              <w:lastRenderedPageBreak/>
              <w:t>2002-2012</w:t>
            </w:r>
          </w:p>
        </w:tc>
        <w:tc>
          <w:tcPr>
            <w:tcW w:w="1620" w:type="dxa"/>
          </w:tcPr>
          <w:p w14:paraId="751B210A" w14:textId="77777777" w:rsidR="00B73A7E" w:rsidRDefault="00B73A7E" w:rsidP="00110D07">
            <w:r>
              <w:t>71 (median)</w:t>
            </w:r>
          </w:p>
        </w:tc>
        <w:tc>
          <w:tcPr>
            <w:tcW w:w="1170" w:type="dxa"/>
          </w:tcPr>
          <w:p w14:paraId="2CCF7126" w14:textId="77777777" w:rsidR="00B73A7E" w:rsidRDefault="00B73A7E" w:rsidP="00110D07">
            <w:r>
              <w:t>26 months (median)</w:t>
            </w:r>
          </w:p>
        </w:tc>
        <w:tc>
          <w:tcPr>
            <w:tcW w:w="2070" w:type="dxa"/>
          </w:tcPr>
          <w:p w14:paraId="2D3483AA" w14:textId="77777777" w:rsidR="00B73A7E" w:rsidRPr="00DF6494" w:rsidRDefault="00B73A7E" w:rsidP="00110D07">
            <w:pPr>
              <w:rPr>
                <w:b/>
              </w:rPr>
            </w:pPr>
            <w:r>
              <w:rPr>
                <w:b/>
              </w:rPr>
              <w:t>BMI</w:t>
            </w:r>
          </w:p>
          <w:p w14:paraId="52ABE7D3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18.5-&lt;25</w:t>
            </w:r>
          </w:p>
          <w:p w14:paraId="27E9660A" w14:textId="77777777" w:rsidR="00B73A7E" w:rsidRDefault="00B73A7E" w:rsidP="00110D07">
            <w:pPr>
              <w:rPr>
                <w:i/>
              </w:rPr>
            </w:pPr>
          </w:p>
          <w:p w14:paraId="3FFC660C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lastRenderedPageBreak/>
              <w:t>&lt;18.5</w:t>
            </w:r>
          </w:p>
          <w:p w14:paraId="50E3C116" w14:textId="77777777" w:rsidR="00B73A7E" w:rsidRDefault="00B73A7E" w:rsidP="00110D07">
            <w:r>
              <w:t>Recurrence: 0.27 (0.06-</w:t>
            </w:r>
            <w:r w:rsidRPr="006864CA">
              <w:t>1.11</w:t>
            </w:r>
            <w:r>
              <w:t>)</w:t>
            </w:r>
          </w:p>
          <w:p w14:paraId="4C7343F4" w14:textId="77777777" w:rsidR="00B73A7E" w:rsidRDefault="00B73A7E" w:rsidP="00110D07">
            <w:r>
              <w:t>Progression: 0.64 (0.15-</w:t>
            </w:r>
            <w:r w:rsidRPr="006864CA">
              <w:t>2.66</w:t>
            </w:r>
            <w:r>
              <w:t>)</w:t>
            </w:r>
          </w:p>
          <w:p w14:paraId="7D02D51C" w14:textId="77777777" w:rsidR="00B73A7E" w:rsidRDefault="00B73A7E" w:rsidP="00110D07">
            <w:r>
              <w:t>CSM: NS</w:t>
            </w:r>
          </w:p>
          <w:p w14:paraId="70B67B78" w14:textId="77777777" w:rsidR="00B73A7E" w:rsidRDefault="00B73A7E" w:rsidP="00110D07">
            <w:r>
              <w:t>ACM: NS</w:t>
            </w:r>
          </w:p>
          <w:p w14:paraId="23ABA4CE" w14:textId="77777777" w:rsidR="00B73A7E" w:rsidRPr="006864CA" w:rsidRDefault="00B73A7E" w:rsidP="00110D07"/>
          <w:p w14:paraId="0ADE3035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25-29.99</w:t>
            </w:r>
          </w:p>
          <w:p w14:paraId="08EC0BAB" w14:textId="77777777" w:rsidR="00B73A7E" w:rsidRDefault="00B73A7E" w:rsidP="00110D07">
            <w:r>
              <w:t xml:space="preserve">Recurrence: </w:t>
            </w:r>
            <w:r w:rsidRPr="006864CA">
              <w:t>4</w:t>
            </w:r>
            <w:r>
              <w:t>.00</w:t>
            </w:r>
            <w:r w:rsidRPr="006864CA">
              <w:t xml:space="preserve"> </w:t>
            </w:r>
            <w:r>
              <w:t>(3.18-</w:t>
            </w:r>
            <w:r w:rsidRPr="006864CA">
              <w:t>5.01</w:t>
            </w:r>
            <w:r>
              <w:t>)</w:t>
            </w:r>
          </w:p>
          <w:p w14:paraId="62884B41" w14:textId="77777777" w:rsidR="00B73A7E" w:rsidRDefault="00B73A7E" w:rsidP="00110D07">
            <w:r>
              <w:t>Progression: 2.52 (1.85-</w:t>
            </w:r>
            <w:r w:rsidRPr="006864CA">
              <w:t>3.42</w:t>
            </w:r>
            <w:r>
              <w:t>)</w:t>
            </w:r>
          </w:p>
          <w:p w14:paraId="21BBD5EE" w14:textId="77777777" w:rsidR="00B73A7E" w:rsidRDefault="00B73A7E" w:rsidP="00110D07">
            <w:r>
              <w:t>CSM: NS</w:t>
            </w:r>
          </w:p>
          <w:p w14:paraId="3E0AD2B8" w14:textId="77777777" w:rsidR="00B73A7E" w:rsidRDefault="00B73A7E" w:rsidP="00110D07">
            <w:r>
              <w:t>ACM: NS</w:t>
            </w:r>
          </w:p>
          <w:p w14:paraId="4042ACB8" w14:textId="77777777" w:rsidR="00B73A7E" w:rsidRPr="006864CA" w:rsidRDefault="00B73A7E" w:rsidP="00110D07"/>
          <w:p w14:paraId="58E8DA72" w14:textId="77777777" w:rsidR="00B73A7E" w:rsidRDefault="00B73A7E" w:rsidP="00110D07">
            <w:pPr>
              <w:rPr>
                <w:i/>
              </w:rPr>
            </w:pPr>
            <w:r w:rsidRPr="00283202">
              <w:rPr>
                <w:rFonts w:ascii="Arial" w:hAnsi="Arial" w:cs="Arial"/>
                <w:color w:val="222222"/>
                <w:shd w:val="clear" w:color="auto" w:fill="FFFFFF"/>
              </w:rPr>
              <w:t>≥</w:t>
            </w:r>
            <w:r>
              <w:rPr>
                <w:i/>
              </w:rPr>
              <w:t>30</w:t>
            </w:r>
          </w:p>
          <w:p w14:paraId="78112BD1" w14:textId="77777777" w:rsidR="00B73A7E" w:rsidRDefault="00B73A7E" w:rsidP="00110D07">
            <w:r>
              <w:t>Recurrence: 5.33 (4.16-</w:t>
            </w:r>
            <w:r w:rsidRPr="006864CA">
              <w:t>6.83</w:t>
            </w:r>
            <w:r>
              <w:t>)</w:t>
            </w:r>
          </w:p>
          <w:p w14:paraId="45CADA0D" w14:textId="77777777" w:rsidR="00B73A7E" w:rsidRDefault="00B73A7E" w:rsidP="00110D07">
            <w:r>
              <w:t>Progression: 2.51 (1.76-</w:t>
            </w:r>
            <w:r w:rsidRPr="006864CA">
              <w:t>3.57</w:t>
            </w:r>
            <w:r>
              <w:t>)</w:t>
            </w:r>
          </w:p>
          <w:p w14:paraId="121BF892" w14:textId="77777777" w:rsidR="00B73A7E" w:rsidRDefault="00B73A7E" w:rsidP="00110D07">
            <w:r>
              <w:t>CSM: NS</w:t>
            </w:r>
          </w:p>
          <w:p w14:paraId="561BB654" w14:textId="77777777" w:rsidR="00B73A7E" w:rsidRPr="006864CA" w:rsidRDefault="00B73A7E" w:rsidP="00110D07">
            <w:r>
              <w:t>ACM: NS</w:t>
            </w:r>
          </w:p>
        </w:tc>
      </w:tr>
      <w:tr w:rsidR="00B73A7E" w:rsidRPr="00AF05B6" w14:paraId="2CCBFB07" w14:textId="77777777" w:rsidTr="00110D07">
        <w:tc>
          <w:tcPr>
            <w:tcW w:w="1800" w:type="dxa"/>
          </w:tcPr>
          <w:p w14:paraId="1870A432" w14:textId="77777777" w:rsidR="00B73A7E" w:rsidRDefault="00B73A7E" w:rsidP="00110D07">
            <w:proofErr w:type="spellStart"/>
            <w:r>
              <w:lastRenderedPageBreak/>
              <w:t>Fleshner</w:t>
            </w:r>
            <w:proofErr w:type="spellEnd"/>
            <w:r>
              <w:t xml:space="preserve"> et al. - 1999</w:t>
            </w:r>
            <w:r>
              <w:fldChar w:fldCharType="begin">
                <w:fldData xml:space="preserve">PEVuZE5vdGU+PENpdGU+PEF1dGhvcj5GbGVzaG5lcjwvQXV0aG9yPjxZZWFyPjE5OTk8L1llYXI+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bGVzaG5lcjwvQXV0aG9yPjxZZWFyPjE5OTk8L1llYXI+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26]</w:t>
            </w:r>
            <w:r>
              <w:fldChar w:fldCharType="end"/>
            </w:r>
          </w:p>
        </w:tc>
        <w:tc>
          <w:tcPr>
            <w:tcW w:w="1620" w:type="dxa"/>
          </w:tcPr>
          <w:p w14:paraId="3457C4BE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2623862C" w14:textId="77777777" w:rsidR="00B73A7E" w:rsidRDefault="00B73A7E" w:rsidP="00110D07">
            <w:r>
              <w:t>286 patients with NMIBC</w:t>
            </w:r>
          </w:p>
        </w:tc>
        <w:tc>
          <w:tcPr>
            <w:tcW w:w="1800" w:type="dxa"/>
          </w:tcPr>
          <w:p w14:paraId="3BDF072C" w14:textId="77777777" w:rsidR="00B73A7E" w:rsidRDefault="00B73A7E" w:rsidP="00110D07">
            <w:r>
              <w:t>Recurrence: A</w:t>
            </w:r>
            <w:r w:rsidRPr="00076611">
              <w:t xml:space="preserve"> recurrent lesion in the bladder at least 3 months after </w:t>
            </w:r>
            <w:r w:rsidRPr="00076611">
              <w:lastRenderedPageBreak/>
              <w:t>the initial transurethral resection.</w:t>
            </w:r>
          </w:p>
          <w:p w14:paraId="7622FDDF" w14:textId="77777777" w:rsidR="00B73A7E" w:rsidRDefault="00B73A7E" w:rsidP="00110D07"/>
          <w:p w14:paraId="37723A84" w14:textId="77777777" w:rsidR="00B73A7E" w:rsidRDefault="00B73A7E" w:rsidP="00110D07">
            <w:r>
              <w:t>Progression: T</w:t>
            </w:r>
            <w:r w:rsidRPr="00395F0F">
              <w:t xml:space="preserve">he development of </w:t>
            </w:r>
            <w:r>
              <w:t>MIBC</w:t>
            </w:r>
            <w:r w:rsidRPr="00395F0F">
              <w:t>, the development</w:t>
            </w:r>
            <w:r>
              <w:t xml:space="preserve"> of metastases, or the develop</w:t>
            </w:r>
            <w:r w:rsidRPr="00395F0F">
              <w:t xml:space="preserve">ment of uncontrollable </w:t>
            </w:r>
            <w:r>
              <w:t>NMIBC</w:t>
            </w:r>
            <w:r w:rsidRPr="00395F0F">
              <w:t xml:space="preserve"> that was unamenable to conservative therapy</w:t>
            </w:r>
            <w:r>
              <w:t>.</w:t>
            </w:r>
          </w:p>
        </w:tc>
        <w:tc>
          <w:tcPr>
            <w:tcW w:w="1440" w:type="dxa"/>
          </w:tcPr>
          <w:p w14:paraId="343BA003" w14:textId="77777777" w:rsidR="00B73A7E" w:rsidRDefault="00B73A7E" w:rsidP="00110D07">
            <w:r>
              <w:lastRenderedPageBreak/>
              <w:t>1985-1995</w:t>
            </w:r>
          </w:p>
        </w:tc>
        <w:tc>
          <w:tcPr>
            <w:tcW w:w="1620" w:type="dxa"/>
          </w:tcPr>
          <w:p w14:paraId="6E76668F" w14:textId="77777777" w:rsidR="00B73A7E" w:rsidRDefault="00B73A7E" w:rsidP="00110D07">
            <w:r>
              <w:t>58.7-63.7 (mean)</w:t>
            </w:r>
          </w:p>
        </w:tc>
        <w:tc>
          <w:tcPr>
            <w:tcW w:w="1170" w:type="dxa"/>
          </w:tcPr>
          <w:p w14:paraId="4F496320" w14:textId="77777777" w:rsidR="00B73A7E" w:rsidRDefault="00B73A7E" w:rsidP="00110D07">
            <w:r>
              <w:t>55.2-59.1 months (mean)</w:t>
            </w:r>
          </w:p>
        </w:tc>
        <w:tc>
          <w:tcPr>
            <w:tcW w:w="2070" w:type="dxa"/>
          </w:tcPr>
          <w:p w14:paraId="4D6CA11C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</w:t>
            </w:r>
          </w:p>
          <w:p w14:paraId="5B6D8AE2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Former</w:t>
            </w:r>
          </w:p>
          <w:p w14:paraId="1475E688" w14:textId="77777777" w:rsidR="00B73A7E" w:rsidRDefault="00B73A7E" w:rsidP="00110D07">
            <w:pPr>
              <w:rPr>
                <w:i/>
              </w:rPr>
            </w:pPr>
          </w:p>
          <w:p w14:paraId="0A19AE80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Quitter (pa</w:t>
            </w:r>
            <w:r w:rsidRPr="001A50CD">
              <w:rPr>
                <w:i/>
              </w:rPr>
              <w:t xml:space="preserve"> </w:t>
            </w:r>
            <w:proofErr w:type="spellStart"/>
            <w:r w:rsidRPr="001A50CD">
              <w:rPr>
                <w:i/>
              </w:rPr>
              <w:t>tients</w:t>
            </w:r>
            <w:proofErr w:type="spellEnd"/>
            <w:r w:rsidRPr="001A50CD">
              <w:rPr>
                <w:i/>
              </w:rPr>
              <w:t xml:space="preserve"> </w:t>
            </w:r>
            <w:r>
              <w:rPr>
                <w:i/>
              </w:rPr>
              <w:t xml:space="preserve">with 20 pack-years </w:t>
            </w:r>
            <w:r>
              <w:rPr>
                <w:i/>
              </w:rPr>
              <w:lastRenderedPageBreak/>
              <w:t>of ex</w:t>
            </w:r>
            <w:r w:rsidRPr="001A50CD">
              <w:rPr>
                <w:i/>
              </w:rPr>
              <w:t>posure and who quit smoking between 1 year prior to and up to 3 months following the diagnosis</w:t>
            </w:r>
            <w:r>
              <w:rPr>
                <w:i/>
              </w:rPr>
              <w:t>)</w:t>
            </w:r>
          </w:p>
          <w:p w14:paraId="164815BB" w14:textId="77777777" w:rsidR="00B73A7E" w:rsidRPr="00AF05B6" w:rsidRDefault="00B73A7E" w:rsidP="00110D07">
            <w:pPr>
              <w:rPr>
                <w:lang w:val="fr-FR"/>
              </w:rPr>
            </w:pPr>
            <w:proofErr w:type="spellStart"/>
            <w:r w:rsidRPr="00AF05B6">
              <w:rPr>
                <w:lang w:val="fr-FR"/>
              </w:rPr>
              <w:t>Recurrence</w:t>
            </w:r>
            <w:proofErr w:type="spellEnd"/>
            <w:r w:rsidRPr="00AF05B6">
              <w:rPr>
                <w:lang w:val="fr-FR"/>
              </w:rPr>
              <w:t>: 0.99 (0.77-1.25)</w:t>
            </w:r>
          </w:p>
          <w:p w14:paraId="6676675F" w14:textId="77777777" w:rsidR="00B73A7E" w:rsidRPr="00AF05B6" w:rsidRDefault="00B73A7E" w:rsidP="00110D07">
            <w:pPr>
              <w:rPr>
                <w:lang w:val="fr-FR"/>
              </w:rPr>
            </w:pPr>
            <w:r w:rsidRPr="00AF05B6">
              <w:rPr>
                <w:lang w:val="fr-FR"/>
              </w:rPr>
              <w:t xml:space="preserve">Progression: NS on </w:t>
            </w:r>
            <w:proofErr w:type="spellStart"/>
            <w:r w:rsidRPr="00AF05B6">
              <w:rPr>
                <w:lang w:val="fr-FR"/>
              </w:rPr>
              <w:t>univariable</w:t>
            </w:r>
            <w:proofErr w:type="spellEnd"/>
            <w:r w:rsidRPr="00AF05B6">
              <w:rPr>
                <w:lang w:val="fr-FR"/>
              </w:rPr>
              <w:t xml:space="preserve"> </w:t>
            </w:r>
            <w:proofErr w:type="spellStart"/>
            <w:r w:rsidRPr="00AF05B6">
              <w:rPr>
                <w:lang w:val="fr-FR"/>
              </w:rPr>
              <w:t>analysis</w:t>
            </w:r>
            <w:proofErr w:type="spellEnd"/>
          </w:p>
          <w:p w14:paraId="67688971" w14:textId="77777777" w:rsidR="00B73A7E" w:rsidRPr="00AF05B6" w:rsidRDefault="00B73A7E" w:rsidP="00110D07">
            <w:pPr>
              <w:rPr>
                <w:lang w:val="fr-FR"/>
              </w:rPr>
            </w:pPr>
          </w:p>
          <w:p w14:paraId="306D9D67" w14:textId="77777777" w:rsidR="00B73A7E" w:rsidRPr="00AF05B6" w:rsidRDefault="00B73A7E" w:rsidP="00110D07">
            <w:pPr>
              <w:rPr>
                <w:i/>
                <w:lang w:val="fr-FR"/>
              </w:rPr>
            </w:pPr>
            <w:proofErr w:type="spellStart"/>
            <w:r w:rsidRPr="00AF05B6">
              <w:rPr>
                <w:i/>
                <w:lang w:val="fr-FR"/>
              </w:rPr>
              <w:t>Current</w:t>
            </w:r>
            <w:proofErr w:type="spellEnd"/>
          </w:p>
          <w:p w14:paraId="783C3ABA" w14:textId="77777777" w:rsidR="00B73A7E" w:rsidRPr="00AF05B6" w:rsidRDefault="00B73A7E" w:rsidP="00110D07">
            <w:pPr>
              <w:rPr>
                <w:lang w:val="fr-FR"/>
              </w:rPr>
            </w:pPr>
            <w:proofErr w:type="spellStart"/>
            <w:r w:rsidRPr="00AF05B6">
              <w:rPr>
                <w:lang w:val="fr-FR"/>
              </w:rPr>
              <w:t>Recurrence</w:t>
            </w:r>
            <w:proofErr w:type="spellEnd"/>
            <w:r w:rsidRPr="00AF05B6">
              <w:rPr>
                <w:lang w:val="fr-FR"/>
              </w:rPr>
              <w:t>: 1.40 (1.03-1.91)</w:t>
            </w:r>
          </w:p>
          <w:p w14:paraId="39A5E842" w14:textId="77777777" w:rsidR="00B73A7E" w:rsidRPr="00AF05B6" w:rsidRDefault="00B73A7E" w:rsidP="00110D07">
            <w:pPr>
              <w:rPr>
                <w:lang w:val="fr-FR"/>
              </w:rPr>
            </w:pPr>
            <w:r w:rsidRPr="00AF05B6">
              <w:rPr>
                <w:lang w:val="fr-FR"/>
              </w:rPr>
              <w:t>Progression: MVNA</w:t>
            </w:r>
          </w:p>
        </w:tc>
      </w:tr>
      <w:tr w:rsidR="00B73A7E" w14:paraId="63C105FD" w14:textId="77777777" w:rsidTr="00110D07">
        <w:tc>
          <w:tcPr>
            <w:tcW w:w="1800" w:type="dxa"/>
          </w:tcPr>
          <w:p w14:paraId="286A0739" w14:textId="77777777" w:rsidR="00B73A7E" w:rsidRDefault="00B73A7E" w:rsidP="00110D07">
            <w:r>
              <w:lastRenderedPageBreak/>
              <w:t>Gee et al. – 2008</w:t>
            </w:r>
            <w:r>
              <w:fldChar w:fldCharType="begin">
                <w:fldData xml:space="preserve">PEVuZE5vdGU+PENpdGU+PEF1dGhvcj5HZWU8L0F1dGhvcj48WWVhcj4yMDA5PC9ZZWFyPjxSZWNO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ZWU8L0F1dGhvcj48WWVhcj4yMDA5PC9ZZWFyPjxSZWNO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27]</w:t>
            </w:r>
            <w:r>
              <w:fldChar w:fldCharType="end"/>
            </w:r>
          </w:p>
        </w:tc>
        <w:tc>
          <w:tcPr>
            <w:tcW w:w="1620" w:type="dxa"/>
          </w:tcPr>
          <w:p w14:paraId="06A3DAB8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570A837C" w14:textId="77777777" w:rsidR="00B73A7E" w:rsidRDefault="00B73A7E" w:rsidP="00110D07">
            <w:r>
              <w:t xml:space="preserve">43 patients with NMIBC </w:t>
            </w:r>
          </w:p>
        </w:tc>
        <w:tc>
          <w:tcPr>
            <w:tcW w:w="1800" w:type="dxa"/>
          </w:tcPr>
          <w:p w14:paraId="49630031" w14:textId="77777777" w:rsidR="00B73A7E" w:rsidRDefault="00B73A7E" w:rsidP="00110D07">
            <w:r>
              <w:t>Recurrence: First tumo</w:t>
            </w:r>
            <w:r w:rsidRPr="002E491C">
              <w:t>r recurrence</w:t>
            </w:r>
            <w:r>
              <w:t>.</w:t>
            </w:r>
          </w:p>
          <w:p w14:paraId="760B30F6" w14:textId="77777777" w:rsidR="00B73A7E" w:rsidRDefault="00B73A7E" w:rsidP="00110D07"/>
          <w:p w14:paraId="2662536A" w14:textId="77777777" w:rsidR="00B73A7E" w:rsidRDefault="00B73A7E" w:rsidP="00110D07">
            <w:r>
              <w:t>Progression: P</w:t>
            </w:r>
            <w:r w:rsidRPr="002E491C">
              <w:t>rogression in stage to lamina propria invasion or more</w:t>
            </w:r>
            <w:r>
              <w:t xml:space="preserve"> </w:t>
            </w:r>
            <w:r w:rsidRPr="002E491C">
              <w:t xml:space="preserve">advanced </w:t>
            </w:r>
            <w:r w:rsidRPr="002E491C">
              <w:lastRenderedPageBreak/>
              <w:t>stages.</w:t>
            </w:r>
          </w:p>
        </w:tc>
        <w:tc>
          <w:tcPr>
            <w:tcW w:w="1440" w:type="dxa"/>
          </w:tcPr>
          <w:p w14:paraId="2526E1B3" w14:textId="77777777" w:rsidR="00B73A7E" w:rsidRDefault="00B73A7E" w:rsidP="00110D07">
            <w:r>
              <w:lastRenderedPageBreak/>
              <w:t>1991-2003</w:t>
            </w:r>
          </w:p>
        </w:tc>
        <w:tc>
          <w:tcPr>
            <w:tcW w:w="1620" w:type="dxa"/>
          </w:tcPr>
          <w:p w14:paraId="5FAD61D9" w14:textId="77777777" w:rsidR="00B73A7E" w:rsidRDefault="00B73A7E" w:rsidP="00110D07">
            <w:r>
              <w:t>63-72 (mean)</w:t>
            </w:r>
          </w:p>
        </w:tc>
        <w:tc>
          <w:tcPr>
            <w:tcW w:w="1170" w:type="dxa"/>
          </w:tcPr>
          <w:p w14:paraId="198FA929" w14:textId="77777777" w:rsidR="00B73A7E" w:rsidRDefault="00B73A7E" w:rsidP="00110D07">
            <w:r>
              <w:t>NR</w:t>
            </w:r>
          </w:p>
        </w:tc>
        <w:tc>
          <w:tcPr>
            <w:tcW w:w="2070" w:type="dxa"/>
          </w:tcPr>
          <w:p w14:paraId="37594FE1" w14:textId="77777777" w:rsidR="00B73A7E" w:rsidRDefault="00B73A7E" w:rsidP="00110D07">
            <w:r>
              <w:rPr>
                <w:b/>
              </w:rPr>
              <w:t>Aspirin</w:t>
            </w:r>
          </w:p>
          <w:p w14:paraId="785A373D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use</w:t>
            </w:r>
          </w:p>
          <w:p w14:paraId="38060A75" w14:textId="77777777" w:rsidR="00B73A7E" w:rsidRDefault="00B73A7E" w:rsidP="00110D07">
            <w:r>
              <w:t>Recurrence: 0.179 (0.062-</w:t>
            </w:r>
            <w:r w:rsidRPr="002E491C">
              <w:t>0.516)</w:t>
            </w:r>
          </w:p>
          <w:p w14:paraId="5ACC088A" w14:textId="77777777" w:rsidR="00B73A7E" w:rsidRDefault="00B73A7E" w:rsidP="00110D07">
            <w:r>
              <w:t>Progression: NS on univariable analysis</w:t>
            </w:r>
          </w:p>
          <w:p w14:paraId="60706E66" w14:textId="77777777" w:rsidR="00B73A7E" w:rsidRDefault="00B73A7E" w:rsidP="00110D07"/>
          <w:p w14:paraId="544817D8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</w:t>
            </w:r>
          </w:p>
          <w:p w14:paraId="6CC79CAC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ever</w:t>
            </w:r>
          </w:p>
          <w:p w14:paraId="40D25F35" w14:textId="77777777" w:rsidR="00B73A7E" w:rsidRDefault="00B73A7E" w:rsidP="00110D07">
            <w:pPr>
              <w:rPr>
                <w:i/>
              </w:rPr>
            </w:pPr>
          </w:p>
          <w:p w14:paraId="619B3D4F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Former</w:t>
            </w:r>
          </w:p>
          <w:p w14:paraId="1B8BDD5D" w14:textId="77777777" w:rsidR="00B73A7E" w:rsidRDefault="00B73A7E" w:rsidP="00110D07">
            <w:r>
              <w:t>Recurrence: 3.199 (0.981-</w:t>
            </w:r>
            <w:r w:rsidRPr="001D0C3C">
              <w:t>10.433)</w:t>
            </w:r>
          </w:p>
          <w:p w14:paraId="5FB7EE35" w14:textId="77777777" w:rsidR="00B73A7E" w:rsidRPr="001D0C3C" w:rsidRDefault="00B73A7E" w:rsidP="00110D07"/>
          <w:p w14:paraId="2E3A54A7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urrent</w:t>
            </w:r>
          </w:p>
          <w:p w14:paraId="0ECE45A4" w14:textId="77777777" w:rsidR="00B73A7E" w:rsidRDefault="00B73A7E" w:rsidP="00110D07">
            <w:r>
              <w:t>Recurrence: 0.270 (0.082-</w:t>
            </w:r>
            <w:r w:rsidRPr="001D0C3C">
              <w:t>0.889)</w:t>
            </w:r>
          </w:p>
          <w:p w14:paraId="1A52562F" w14:textId="77777777" w:rsidR="00B73A7E" w:rsidRPr="001D0C3C" w:rsidRDefault="00B73A7E" w:rsidP="00110D07"/>
        </w:tc>
      </w:tr>
      <w:tr w:rsidR="00B73A7E" w14:paraId="2A1F6292" w14:textId="77777777" w:rsidTr="00110D07">
        <w:tc>
          <w:tcPr>
            <w:tcW w:w="1800" w:type="dxa"/>
          </w:tcPr>
          <w:p w14:paraId="7F0FAE99" w14:textId="77777777" w:rsidR="00B73A7E" w:rsidRDefault="00B73A7E" w:rsidP="00110D07">
            <w:proofErr w:type="spellStart"/>
            <w:r>
              <w:lastRenderedPageBreak/>
              <w:t>Gierth</w:t>
            </w:r>
            <w:proofErr w:type="spellEnd"/>
            <w:r>
              <w:t xml:space="preserve"> et al. - 2018</w:t>
            </w:r>
            <w:r>
              <w:fldChar w:fldCharType="begin">
                <w:fldData xml:space="preserve">PEVuZE5vdGU+PENpdGU+PEF1dGhvcj5HaWVydGg8L0F1dGhvcj48WWVhcj4yMDE4PC9ZZWFyPjxS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aWVydGg8L0F1dGhvcj48WWVhcj4yMDE4PC9ZZWFyPjxS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28]</w:t>
            </w:r>
            <w:r>
              <w:fldChar w:fldCharType="end"/>
            </w:r>
          </w:p>
        </w:tc>
        <w:tc>
          <w:tcPr>
            <w:tcW w:w="1620" w:type="dxa"/>
          </w:tcPr>
          <w:p w14:paraId="17AA0ECF" w14:textId="77777777" w:rsidR="00B73A7E" w:rsidRDefault="00B73A7E" w:rsidP="00110D07">
            <w:r>
              <w:t>Prospective cohort</w:t>
            </w:r>
          </w:p>
        </w:tc>
        <w:tc>
          <w:tcPr>
            <w:tcW w:w="1980" w:type="dxa"/>
          </w:tcPr>
          <w:p w14:paraId="7206CBFA" w14:textId="77777777" w:rsidR="00B73A7E" w:rsidRDefault="00B73A7E" w:rsidP="00110D07">
            <w:r>
              <w:t xml:space="preserve">678 patients with NMIBC/MIBC </w:t>
            </w:r>
          </w:p>
        </w:tc>
        <w:tc>
          <w:tcPr>
            <w:tcW w:w="1800" w:type="dxa"/>
          </w:tcPr>
          <w:p w14:paraId="09CC192E" w14:textId="77777777" w:rsidR="00B73A7E" w:rsidRDefault="00B73A7E" w:rsidP="00110D07">
            <w:r>
              <w:t xml:space="preserve">CSM/ACM: </w:t>
            </w:r>
            <w:r w:rsidRPr="00D91E4D">
              <w:t xml:space="preserve">The cause of death was determined by the treating </w:t>
            </w:r>
            <w:r>
              <w:t>physician, by chart review cor</w:t>
            </w:r>
            <w:r w:rsidRPr="00D91E4D">
              <w:t>roborated by death certificates, or by death certificates alone</w:t>
            </w:r>
            <w:r>
              <w:t>.</w:t>
            </w:r>
          </w:p>
        </w:tc>
        <w:tc>
          <w:tcPr>
            <w:tcW w:w="1440" w:type="dxa"/>
          </w:tcPr>
          <w:p w14:paraId="75EEA7CA" w14:textId="77777777" w:rsidR="00B73A7E" w:rsidRDefault="00B73A7E" w:rsidP="00110D07">
            <w:r>
              <w:t>2011</w:t>
            </w:r>
          </w:p>
        </w:tc>
        <w:tc>
          <w:tcPr>
            <w:tcW w:w="1620" w:type="dxa"/>
          </w:tcPr>
          <w:p w14:paraId="5FA7E56B" w14:textId="77777777" w:rsidR="00B73A7E" w:rsidRDefault="00B73A7E" w:rsidP="00110D07">
            <w:r>
              <w:t>70 (median)</w:t>
            </w:r>
          </w:p>
        </w:tc>
        <w:tc>
          <w:tcPr>
            <w:tcW w:w="1170" w:type="dxa"/>
          </w:tcPr>
          <w:p w14:paraId="47192F95" w14:textId="77777777" w:rsidR="00B73A7E" w:rsidRDefault="00B73A7E" w:rsidP="00110D07">
            <w:r>
              <w:t>At least 21 months</w:t>
            </w:r>
          </w:p>
        </w:tc>
        <w:tc>
          <w:tcPr>
            <w:tcW w:w="2070" w:type="dxa"/>
          </w:tcPr>
          <w:p w14:paraId="2C434EAE" w14:textId="77777777" w:rsidR="00B73A7E" w:rsidRDefault="00B73A7E" w:rsidP="00110D07">
            <w:r>
              <w:rPr>
                <w:b/>
              </w:rPr>
              <w:t>BMI</w:t>
            </w:r>
          </w:p>
          <w:p w14:paraId="2D2E441A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&lt;25</w:t>
            </w:r>
          </w:p>
          <w:p w14:paraId="62F75995" w14:textId="77777777" w:rsidR="00B73A7E" w:rsidRDefault="00B73A7E" w:rsidP="00110D07">
            <w:pPr>
              <w:rPr>
                <w:i/>
              </w:rPr>
            </w:pPr>
          </w:p>
          <w:p w14:paraId="4634958D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25-29.9</w:t>
            </w:r>
          </w:p>
          <w:p w14:paraId="6A5A15B1" w14:textId="77777777" w:rsidR="00B73A7E" w:rsidRDefault="00B73A7E" w:rsidP="00110D07">
            <w:r>
              <w:t>CSM: 1.12 (0.73-</w:t>
            </w:r>
            <w:r w:rsidRPr="00D91E4D">
              <w:t>1.71)</w:t>
            </w:r>
          </w:p>
          <w:p w14:paraId="1CFF0E7B" w14:textId="77777777" w:rsidR="00B73A7E" w:rsidRDefault="00B73A7E" w:rsidP="00110D07">
            <w:r>
              <w:t>ACM: 0.80 (0.56-</w:t>
            </w:r>
            <w:r w:rsidRPr="00D91E4D">
              <w:t>1.13)</w:t>
            </w:r>
          </w:p>
          <w:p w14:paraId="7FDB3CBA" w14:textId="77777777" w:rsidR="00B73A7E" w:rsidRPr="00D91E4D" w:rsidRDefault="00B73A7E" w:rsidP="00110D07"/>
          <w:p w14:paraId="18B5A6AE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&gt;30</w:t>
            </w:r>
          </w:p>
          <w:p w14:paraId="0BC82579" w14:textId="77777777" w:rsidR="00B73A7E" w:rsidRDefault="00B73A7E" w:rsidP="00110D07">
            <w:r>
              <w:t>CSM: 0.71 (0.42-</w:t>
            </w:r>
            <w:r w:rsidRPr="00D91E4D">
              <w:t>1.19)</w:t>
            </w:r>
          </w:p>
          <w:p w14:paraId="185258A5" w14:textId="77777777" w:rsidR="00B73A7E" w:rsidRPr="00D91E4D" w:rsidRDefault="00B73A7E" w:rsidP="00110D07">
            <w:r>
              <w:t>ACM: 0.60 (0.39-</w:t>
            </w:r>
            <w:r w:rsidRPr="00D91E4D">
              <w:t>0.92)</w:t>
            </w:r>
          </w:p>
        </w:tc>
      </w:tr>
      <w:tr w:rsidR="00B73A7E" w14:paraId="6AE64FD5" w14:textId="77777777" w:rsidTr="00110D07">
        <w:tc>
          <w:tcPr>
            <w:tcW w:w="1800" w:type="dxa"/>
          </w:tcPr>
          <w:p w14:paraId="11155076" w14:textId="77777777" w:rsidR="00B73A7E" w:rsidRDefault="00B73A7E" w:rsidP="00110D07">
            <w:proofErr w:type="spellStart"/>
            <w:r>
              <w:t>Goossens</w:t>
            </w:r>
            <w:proofErr w:type="spellEnd"/>
            <w:r>
              <w:t xml:space="preserve"> et al. - 2016</w:t>
            </w:r>
            <w:r>
              <w:fldChar w:fldCharType="begin">
                <w:fldData xml:space="preserve">PEVuZE5vdGU+PENpdGU+PEF1dGhvcj5Hb29zc2VuczwvQXV0aG9yPjxZZWFyPjIwMTY8L1llYXI+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29zc2VuczwvQXV0aG9yPjxZZWFyPjIwMTY8L1llYXI+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29]</w:t>
            </w:r>
            <w:r>
              <w:fldChar w:fldCharType="end"/>
            </w:r>
          </w:p>
        </w:tc>
        <w:tc>
          <w:tcPr>
            <w:tcW w:w="1620" w:type="dxa"/>
          </w:tcPr>
          <w:p w14:paraId="79BC750A" w14:textId="77777777" w:rsidR="00B73A7E" w:rsidRDefault="00B73A7E" w:rsidP="00110D07">
            <w:r>
              <w:t>Randomized controlled trial</w:t>
            </w:r>
          </w:p>
        </w:tc>
        <w:tc>
          <w:tcPr>
            <w:tcW w:w="1980" w:type="dxa"/>
          </w:tcPr>
          <w:p w14:paraId="4DE2E6FC" w14:textId="77777777" w:rsidR="00B73A7E" w:rsidRDefault="00B73A7E" w:rsidP="00110D07">
            <w:r>
              <w:t xml:space="preserve">292 patients with NMIBC </w:t>
            </w:r>
          </w:p>
        </w:tc>
        <w:tc>
          <w:tcPr>
            <w:tcW w:w="1800" w:type="dxa"/>
          </w:tcPr>
          <w:p w14:paraId="14C4302F" w14:textId="77777777" w:rsidR="00B73A7E" w:rsidRDefault="00B73A7E" w:rsidP="00110D07">
            <w:r>
              <w:t>Recurrence: The new occurrence of tumor</w:t>
            </w:r>
            <w:r w:rsidRPr="00CC1ADC">
              <w:t xml:space="preserve"> at the same or at a </w:t>
            </w:r>
            <w:r w:rsidRPr="00CC1ADC">
              <w:lastRenderedPageBreak/>
              <w:t>different site as the index cancer.</w:t>
            </w:r>
          </w:p>
          <w:p w14:paraId="45793E5C" w14:textId="77777777" w:rsidR="00B73A7E" w:rsidRDefault="00B73A7E" w:rsidP="00110D07"/>
          <w:p w14:paraId="575A2D9B" w14:textId="77777777" w:rsidR="00B73A7E" w:rsidRDefault="00B73A7E" w:rsidP="00110D07">
            <w:r>
              <w:t>Progression: R</w:t>
            </w:r>
            <w:r w:rsidRPr="00853CEC">
              <w:t>ecu</w:t>
            </w:r>
            <w:r>
              <w:t>rrence with an increase in tumor grade, or an increase in TNM</w:t>
            </w:r>
            <w:r w:rsidRPr="00853CEC">
              <w:t xml:space="preserve"> stage, or a new occu</w:t>
            </w:r>
            <w:r>
              <w:t xml:space="preserve">rrence of carcinoma in situ </w:t>
            </w:r>
            <w:r w:rsidRPr="00853CEC">
              <w:t>in the bladder previously free from such lesions, or a ne</w:t>
            </w:r>
            <w:r>
              <w:t>w occurrence of multiple tumo</w:t>
            </w:r>
            <w:r w:rsidRPr="00853CEC">
              <w:t>rs</w:t>
            </w:r>
            <w:r>
              <w:t xml:space="preserve"> </w:t>
            </w:r>
            <w:r w:rsidRPr="00853CEC">
              <w:t>followi</w:t>
            </w:r>
            <w:r>
              <w:t>ng resection of a solitary tumo</w:t>
            </w:r>
            <w:r w:rsidRPr="00853CEC">
              <w:t xml:space="preserve">r, or the need for a cystectomy because of refractory </w:t>
            </w:r>
            <w:r w:rsidRPr="00853CEC">
              <w:lastRenderedPageBreak/>
              <w:t>disease.</w:t>
            </w:r>
          </w:p>
        </w:tc>
        <w:tc>
          <w:tcPr>
            <w:tcW w:w="1440" w:type="dxa"/>
          </w:tcPr>
          <w:p w14:paraId="39947983" w14:textId="77777777" w:rsidR="00B73A7E" w:rsidRDefault="00B73A7E" w:rsidP="00110D07">
            <w:r>
              <w:lastRenderedPageBreak/>
              <w:t>2009-2013</w:t>
            </w:r>
          </w:p>
        </w:tc>
        <w:tc>
          <w:tcPr>
            <w:tcW w:w="1620" w:type="dxa"/>
          </w:tcPr>
          <w:p w14:paraId="10066724" w14:textId="77777777" w:rsidR="00B73A7E" w:rsidRDefault="00B73A7E" w:rsidP="00110D07">
            <w:r>
              <w:t>68 (median)</w:t>
            </w:r>
          </w:p>
        </w:tc>
        <w:tc>
          <w:tcPr>
            <w:tcW w:w="1170" w:type="dxa"/>
          </w:tcPr>
          <w:p w14:paraId="60AF8DAB" w14:textId="77777777" w:rsidR="00B73A7E" w:rsidRDefault="00B73A7E" w:rsidP="00110D07">
            <w:r>
              <w:t>17.93 months (median)</w:t>
            </w:r>
          </w:p>
        </w:tc>
        <w:tc>
          <w:tcPr>
            <w:tcW w:w="2070" w:type="dxa"/>
          </w:tcPr>
          <w:p w14:paraId="49DABECC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elenium</w:t>
            </w:r>
          </w:p>
          <w:p w14:paraId="67D6849A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Placebo</w:t>
            </w:r>
          </w:p>
          <w:p w14:paraId="2BAA08C0" w14:textId="77777777" w:rsidR="00B73A7E" w:rsidRPr="00A13279" w:rsidRDefault="00B73A7E" w:rsidP="00110D07">
            <w:pPr>
              <w:rPr>
                <w:i/>
              </w:rPr>
            </w:pPr>
            <w:r>
              <w:t>Recurrence: 0.85 (0.56-1.29)</w:t>
            </w:r>
          </w:p>
          <w:p w14:paraId="351E6A71" w14:textId="77777777" w:rsidR="00B73A7E" w:rsidRPr="00B7075A" w:rsidRDefault="00B73A7E" w:rsidP="00110D07">
            <w:r>
              <w:t xml:space="preserve">Progression: 1.48 </w:t>
            </w:r>
            <w:r>
              <w:lastRenderedPageBreak/>
              <w:t>(0.65-3.38)</w:t>
            </w:r>
          </w:p>
        </w:tc>
      </w:tr>
      <w:tr w:rsidR="00B73A7E" w14:paraId="51E65CE5" w14:textId="77777777" w:rsidTr="00110D07">
        <w:tc>
          <w:tcPr>
            <w:tcW w:w="1800" w:type="dxa"/>
          </w:tcPr>
          <w:p w14:paraId="209195F7" w14:textId="77777777" w:rsidR="00B73A7E" w:rsidRDefault="00B73A7E" w:rsidP="00110D07">
            <w:proofErr w:type="spellStart"/>
            <w:r>
              <w:lastRenderedPageBreak/>
              <w:t>Grotenhuis</w:t>
            </w:r>
            <w:proofErr w:type="spellEnd"/>
            <w:r>
              <w:t xml:space="preserve"> et al. - 2014</w:t>
            </w:r>
            <w:r>
              <w:fldChar w:fldCharType="begin">
                <w:fldData xml:space="preserve">PEVuZE5vdGU+PENpdGU+PEF1dGhvcj5Hcm90ZW5odWlzPC9BdXRob3I+PFllYXI+MjAxNTwvWWVh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cm90ZW5odWlzPC9BdXRob3I+PFllYXI+MjAxNTwvWWVh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30]</w:t>
            </w:r>
            <w:r>
              <w:fldChar w:fldCharType="end"/>
            </w:r>
          </w:p>
        </w:tc>
        <w:tc>
          <w:tcPr>
            <w:tcW w:w="1620" w:type="dxa"/>
          </w:tcPr>
          <w:p w14:paraId="0C32FAAD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1AC77F70" w14:textId="77777777" w:rsidR="00B73A7E" w:rsidRDefault="00B73A7E" w:rsidP="00110D07">
            <w:r>
              <w:t>963 patients with NMIBC</w:t>
            </w:r>
          </w:p>
        </w:tc>
        <w:tc>
          <w:tcPr>
            <w:tcW w:w="1800" w:type="dxa"/>
          </w:tcPr>
          <w:p w14:paraId="7270B530" w14:textId="77777777" w:rsidR="00B73A7E" w:rsidRDefault="00B73A7E" w:rsidP="00110D07">
            <w:r>
              <w:t>Recurrence: N</w:t>
            </w:r>
            <w:r w:rsidRPr="00636FA6">
              <w:t>ew, histologically confirmed bladder or prostatic urethra tumor following at least 1 tumor-negative follow-up cystoscopy result or 2 surgical resection sessions for the primary tumor.</w:t>
            </w:r>
          </w:p>
          <w:p w14:paraId="68E3F9E8" w14:textId="77777777" w:rsidR="00B73A7E" w:rsidRDefault="00B73A7E" w:rsidP="00110D07"/>
          <w:p w14:paraId="0CF722B5" w14:textId="77777777" w:rsidR="00B73A7E" w:rsidRDefault="00B73A7E" w:rsidP="00110D07">
            <w:r>
              <w:t xml:space="preserve">Progression: First occurrence of grade progression, stage progression, occurrence of local metastasis or distant metastasis or </w:t>
            </w:r>
            <w:r>
              <w:lastRenderedPageBreak/>
              <w:t>both, and</w:t>
            </w:r>
          </w:p>
          <w:p w14:paraId="7FFB4308" w14:textId="77777777" w:rsidR="00B73A7E" w:rsidRDefault="00B73A7E" w:rsidP="00110D07">
            <w:r>
              <w:t>cystectomy for therapy-resistant disease.</w:t>
            </w:r>
          </w:p>
        </w:tc>
        <w:tc>
          <w:tcPr>
            <w:tcW w:w="1440" w:type="dxa"/>
          </w:tcPr>
          <w:p w14:paraId="65477C78" w14:textId="77777777" w:rsidR="00B73A7E" w:rsidRDefault="00B73A7E" w:rsidP="00110D07">
            <w:r>
              <w:lastRenderedPageBreak/>
              <w:t>1995-2010</w:t>
            </w:r>
          </w:p>
        </w:tc>
        <w:tc>
          <w:tcPr>
            <w:tcW w:w="1620" w:type="dxa"/>
          </w:tcPr>
          <w:p w14:paraId="027EFD76" w14:textId="77777777" w:rsidR="00B73A7E" w:rsidRDefault="00B73A7E" w:rsidP="00110D07">
            <w:r>
              <w:t>61-66 (mean)</w:t>
            </w:r>
          </w:p>
        </w:tc>
        <w:tc>
          <w:tcPr>
            <w:tcW w:w="1170" w:type="dxa"/>
          </w:tcPr>
          <w:p w14:paraId="5CCE40A0" w14:textId="77777777" w:rsidR="00B73A7E" w:rsidRDefault="00B73A7E" w:rsidP="00110D07">
            <w:r>
              <w:t>3.7 years (median)</w:t>
            </w:r>
          </w:p>
        </w:tc>
        <w:tc>
          <w:tcPr>
            <w:tcW w:w="2070" w:type="dxa"/>
          </w:tcPr>
          <w:p w14:paraId="6F923322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</w:t>
            </w:r>
          </w:p>
          <w:p w14:paraId="56C09D9B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ever</w:t>
            </w:r>
          </w:p>
          <w:p w14:paraId="366B1FB2" w14:textId="77777777" w:rsidR="00B73A7E" w:rsidRDefault="00B73A7E" w:rsidP="00110D07">
            <w:pPr>
              <w:rPr>
                <w:i/>
              </w:rPr>
            </w:pPr>
          </w:p>
          <w:p w14:paraId="46ABC814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Ever</w:t>
            </w:r>
          </w:p>
          <w:p w14:paraId="47278DFE" w14:textId="77777777" w:rsidR="00B73A7E" w:rsidRDefault="00B73A7E" w:rsidP="00110D07">
            <w:r>
              <w:t>Recurrence: 1.06 (0.80-</w:t>
            </w:r>
            <w:r w:rsidRPr="00636FA6">
              <w:t>1.41)</w:t>
            </w:r>
          </w:p>
          <w:p w14:paraId="537F243C" w14:textId="77777777" w:rsidR="00B73A7E" w:rsidRPr="00AF05B6" w:rsidRDefault="00B73A7E" w:rsidP="00110D07">
            <w:pPr>
              <w:rPr>
                <w:lang w:val="fr-FR"/>
              </w:rPr>
            </w:pPr>
            <w:r w:rsidRPr="00AF05B6">
              <w:rPr>
                <w:lang w:val="fr-FR"/>
              </w:rPr>
              <w:t>Progression: 1.15 (0.72-1.84)</w:t>
            </w:r>
          </w:p>
          <w:p w14:paraId="4F9DFF44" w14:textId="77777777" w:rsidR="00B73A7E" w:rsidRPr="00AF05B6" w:rsidRDefault="00B73A7E" w:rsidP="00110D07">
            <w:pPr>
              <w:rPr>
                <w:lang w:val="fr-FR"/>
              </w:rPr>
            </w:pPr>
          </w:p>
          <w:p w14:paraId="7B56BC00" w14:textId="77777777" w:rsidR="00B73A7E" w:rsidRPr="00AF05B6" w:rsidRDefault="00B73A7E" w:rsidP="00110D07">
            <w:pPr>
              <w:rPr>
                <w:i/>
                <w:lang w:val="fr-FR"/>
              </w:rPr>
            </w:pPr>
            <w:r w:rsidRPr="00AF05B6">
              <w:rPr>
                <w:i/>
                <w:lang w:val="fr-FR"/>
              </w:rPr>
              <w:t>Former</w:t>
            </w:r>
          </w:p>
          <w:p w14:paraId="49774635" w14:textId="77777777" w:rsidR="00B73A7E" w:rsidRPr="00AF05B6" w:rsidRDefault="00B73A7E" w:rsidP="00110D07">
            <w:pPr>
              <w:rPr>
                <w:lang w:val="fr-FR"/>
              </w:rPr>
            </w:pPr>
            <w:proofErr w:type="spellStart"/>
            <w:r w:rsidRPr="00AF05B6">
              <w:rPr>
                <w:lang w:val="fr-FR"/>
              </w:rPr>
              <w:t>Recurrence</w:t>
            </w:r>
            <w:proofErr w:type="spellEnd"/>
            <w:r w:rsidRPr="00AF05B6">
              <w:rPr>
                <w:lang w:val="fr-FR"/>
              </w:rPr>
              <w:t>: 1.14 (0.85-1.53)</w:t>
            </w:r>
          </w:p>
          <w:p w14:paraId="7FCD42FB" w14:textId="77777777" w:rsidR="00B73A7E" w:rsidRPr="00AF05B6" w:rsidRDefault="00B73A7E" w:rsidP="00110D07">
            <w:pPr>
              <w:rPr>
                <w:lang w:val="fr-FR"/>
              </w:rPr>
            </w:pPr>
            <w:r w:rsidRPr="00AF05B6">
              <w:rPr>
                <w:lang w:val="fr-FR"/>
              </w:rPr>
              <w:t>Progression: 1.36 (0.84-2.21)</w:t>
            </w:r>
          </w:p>
          <w:p w14:paraId="008F8E53" w14:textId="77777777" w:rsidR="00B73A7E" w:rsidRPr="00AF05B6" w:rsidRDefault="00B73A7E" w:rsidP="00110D07">
            <w:pPr>
              <w:rPr>
                <w:i/>
                <w:lang w:val="fr-FR"/>
              </w:rPr>
            </w:pPr>
          </w:p>
          <w:p w14:paraId="1E53B270" w14:textId="77777777" w:rsidR="00B73A7E" w:rsidRPr="00AF05B6" w:rsidRDefault="00B73A7E" w:rsidP="00110D07">
            <w:pPr>
              <w:rPr>
                <w:i/>
                <w:lang w:val="fr-FR"/>
              </w:rPr>
            </w:pPr>
            <w:proofErr w:type="spellStart"/>
            <w:r w:rsidRPr="00AF05B6">
              <w:rPr>
                <w:i/>
                <w:lang w:val="fr-FR"/>
              </w:rPr>
              <w:t>Current</w:t>
            </w:r>
            <w:proofErr w:type="spellEnd"/>
          </w:p>
          <w:p w14:paraId="0BF13394" w14:textId="77777777" w:rsidR="00B73A7E" w:rsidRPr="00AF05B6" w:rsidRDefault="00B73A7E" w:rsidP="00110D07">
            <w:pPr>
              <w:rPr>
                <w:lang w:val="fr-FR"/>
              </w:rPr>
            </w:pPr>
            <w:proofErr w:type="spellStart"/>
            <w:r w:rsidRPr="00AF05B6">
              <w:rPr>
                <w:lang w:val="fr-FR"/>
              </w:rPr>
              <w:t>Recurrence</w:t>
            </w:r>
            <w:proofErr w:type="spellEnd"/>
            <w:r w:rsidRPr="00AF05B6">
              <w:rPr>
                <w:lang w:val="fr-FR"/>
              </w:rPr>
              <w:t>: 0.93 (0.67-1.29)</w:t>
            </w:r>
          </w:p>
          <w:p w14:paraId="3F547F48" w14:textId="77777777" w:rsidR="00B73A7E" w:rsidRDefault="00B73A7E" w:rsidP="00110D07">
            <w:r>
              <w:t>Progression: 0.80 (0.45-</w:t>
            </w:r>
            <w:r w:rsidRPr="00636FA6">
              <w:t>1.42)</w:t>
            </w:r>
          </w:p>
          <w:p w14:paraId="27A3CC6E" w14:textId="77777777" w:rsidR="00B73A7E" w:rsidRPr="00636FA6" w:rsidRDefault="00B73A7E" w:rsidP="00110D07">
            <w:pPr>
              <w:rPr>
                <w:i/>
              </w:rPr>
            </w:pPr>
          </w:p>
        </w:tc>
      </w:tr>
      <w:tr w:rsidR="00B73A7E" w14:paraId="72D904D1" w14:textId="77777777" w:rsidTr="00110D07">
        <w:tc>
          <w:tcPr>
            <w:tcW w:w="1800" w:type="dxa"/>
          </w:tcPr>
          <w:p w14:paraId="0D869B3B" w14:textId="77777777" w:rsidR="00B73A7E" w:rsidRDefault="00B73A7E" w:rsidP="00110D07">
            <w:r>
              <w:lastRenderedPageBreak/>
              <w:t>Hoffman et al. - 2006</w:t>
            </w:r>
            <w:r>
              <w:fldChar w:fldCharType="begin"/>
            </w:r>
            <w:r>
              <w:instrText xml:space="preserve"> ADDIN EN.CITE &lt;EndNote&gt;&lt;Cite&gt;&lt;Author&gt;Hoffmann&lt;/Author&gt;&lt;Year&gt;2006&lt;/Year&gt;&lt;RecNum&gt;33&lt;/RecNum&gt;&lt;DisplayText&gt;&lt;style face="superscript"&gt;[31]&lt;/style&gt;&lt;/DisplayText&gt;&lt;record&gt;&lt;rec-number&gt;33&lt;/rec-number&gt;&lt;foreign-keys&gt;&lt;key app="EN" db-id="t2xzzarf5fastpevffz59dwg05x9092vewef" timestamp="1556594183"&gt;33&lt;/key&gt;&lt;/foreign-keys&gt;&lt;ref-type name="Journal Article"&gt;17&lt;/ref-type&gt;&lt;contributors&gt;&lt;authors&gt;&lt;author&gt;Hoffmann, P.&lt;/author&gt;&lt;author&gt;Roumeguere, T.&lt;/author&gt;&lt;author&gt;Schulman, C.&lt;/author&gt;&lt;author&gt;van Velthoven, R.&lt;/author&gt;&lt;/authors&gt;&lt;/contributors&gt;&lt;titles&gt;&lt;title&gt;Use of statins and outcome of BCG treatment for bladder cancer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2705-7&lt;/pages&gt;&lt;volume&gt;355&lt;/volume&gt;&lt;number&gt;25&lt;/number&gt;&lt;edition&gt;2006/12/22&lt;/edition&gt;&lt;keywords&gt;&lt;keyword&gt;*Adjuvants, Immunologic&lt;/keyword&gt;&lt;keyword&gt;*BCG Vaccine&lt;/keyword&gt;&lt;keyword&gt;Carcinoma in Situ/*therapy&lt;/keyword&gt;&lt;keyword&gt;Cholesterol/blood&lt;/keyword&gt;&lt;keyword&gt;Cytokines/drug effects/urine&lt;/keyword&gt;&lt;keyword&gt;Follow-Up Studies&lt;/keyword&gt;&lt;keyword&gt;Humans&lt;/keyword&gt;&lt;keyword&gt;Hydroxymethylglutaryl-CoA Reductase Inhibitors/*adverse effects&lt;/keyword&gt;&lt;keyword&gt;Neoplasm Recurrence, Local/epidemiology&lt;/keyword&gt;&lt;keyword&gt;Retrospective Studies&lt;/keyword&gt;&lt;keyword&gt;Th1 Cells/drug effects&lt;/keyword&gt;&lt;keyword&gt;Th2 Cells/drug effects&lt;/keyword&gt;&lt;keyword&gt;Treatment Outcome&lt;/keyword&gt;&lt;keyword&gt;Urinary Bladder Neoplasms/*therapy&lt;/keyword&gt;&lt;/keywords&gt;&lt;dates&gt;&lt;year&gt;2006&lt;/year&gt;&lt;pub-dates&gt;&lt;date&gt;Dec 21&lt;/date&gt;&lt;/pub-dates&gt;&lt;/dates&gt;&lt;isbn&gt;0028-4793&lt;/isbn&gt;&lt;accession-num&gt;17183004&lt;/accession-num&gt;&lt;urls&gt;&lt;/urls&gt;&lt;electronic-resource-num&gt;10.1056/NEJMc062714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31]</w:t>
            </w:r>
            <w:r>
              <w:fldChar w:fldCharType="end"/>
            </w:r>
          </w:p>
        </w:tc>
        <w:tc>
          <w:tcPr>
            <w:tcW w:w="1620" w:type="dxa"/>
          </w:tcPr>
          <w:p w14:paraId="7FFDD855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48613408" w14:textId="77777777" w:rsidR="00B73A7E" w:rsidRDefault="00B73A7E" w:rsidP="00110D07">
            <w:r>
              <w:t xml:space="preserve">84 patients with NMIBC </w:t>
            </w:r>
          </w:p>
        </w:tc>
        <w:tc>
          <w:tcPr>
            <w:tcW w:w="1800" w:type="dxa"/>
          </w:tcPr>
          <w:p w14:paraId="5415FA2F" w14:textId="77777777" w:rsidR="00B73A7E" w:rsidRDefault="00B73A7E" w:rsidP="00110D07">
            <w:r>
              <w:t>Recurrence: N</w:t>
            </w:r>
            <w:r w:rsidRPr="00BC1BDD">
              <w:t>umber of total recurrences</w:t>
            </w:r>
            <w:r>
              <w:t>.</w:t>
            </w:r>
          </w:p>
          <w:p w14:paraId="6A2BD0C3" w14:textId="77777777" w:rsidR="00B73A7E" w:rsidRDefault="00B73A7E" w:rsidP="00110D07"/>
          <w:p w14:paraId="2DF4B410" w14:textId="77777777" w:rsidR="00B73A7E" w:rsidRDefault="00B73A7E" w:rsidP="00110D07">
            <w:r>
              <w:t>Progression: T</w:t>
            </w:r>
            <w:r w:rsidRPr="00BC1BDD">
              <w:t>umor progression, the time to cystectomy, and the time to the development of distant metastases.</w:t>
            </w:r>
          </w:p>
        </w:tc>
        <w:tc>
          <w:tcPr>
            <w:tcW w:w="1440" w:type="dxa"/>
          </w:tcPr>
          <w:p w14:paraId="1FACA0E2" w14:textId="77777777" w:rsidR="00B73A7E" w:rsidRDefault="00B73A7E" w:rsidP="00110D07">
            <w:r>
              <w:t>NR</w:t>
            </w:r>
          </w:p>
        </w:tc>
        <w:tc>
          <w:tcPr>
            <w:tcW w:w="1620" w:type="dxa"/>
          </w:tcPr>
          <w:p w14:paraId="3CA4B420" w14:textId="77777777" w:rsidR="00B73A7E" w:rsidRDefault="00B73A7E" w:rsidP="00110D07">
            <w:r>
              <w:t>65 (median)</w:t>
            </w:r>
          </w:p>
        </w:tc>
        <w:tc>
          <w:tcPr>
            <w:tcW w:w="1170" w:type="dxa"/>
          </w:tcPr>
          <w:p w14:paraId="159F080B" w14:textId="77777777" w:rsidR="00B73A7E" w:rsidRDefault="00B73A7E" w:rsidP="00110D07">
            <w:r>
              <w:t>46 months (median)</w:t>
            </w:r>
          </w:p>
        </w:tc>
        <w:tc>
          <w:tcPr>
            <w:tcW w:w="2070" w:type="dxa"/>
          </w:tcPr>
          <w:p w14:paraId="11044E5D" w14:textId="77777777" w:rsidR="00B73A7E" w:rsidRDefault="00B73A7E" w:rsidP="00110D07">
            <w:r>
              <w:rPr>
                <w:b/>
              </w:rPr>
              <w:t>Statins</w:t>
            </w:r>
          </w:p>
          <w:p w14:paraId="6D3EFA62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use</w:t>
            </w:r>
          </w:p>
          <w:p w14:paraId="24186F13" w14:textId="77777777" w:rsidR="00B73A7E" w:rsidRDefault="00B73A7E" w:rsidP="00110D07">
            <w:r>
              <w:t>Recurrence: NS on UV analysis</w:t>
            </w:r>
          </w:p>
          <w:p w14:paraId="5869EDEA" w14:textId="77777777" w:rsidR="00B73A7E" w:rsidRPr="00BC1BDD" w:rsidRDefault="00B73A7E" w:rsidP="00110D07">
            <w:r>
              <w:t>Progression: MVNA</w:t>
            </w:r>
          </w:p>
        </w:tc>
      </w:tr>
      <w:tr w:rsidR="00B73A7E" w14:paraId="74D313DD" w14:textId="77777777" w:rsidTr="00110D07">
        <w:tc>
          <w:tcPr>
            <w:tcW w:w="1800" w:type="dxa"/>
          </w:tcPr>
          <w:p w14:paraId="0A9ACBD4" w14:textId="77777777" w:rsidR="00B73A7E" w:rsidRDefault="00B73A7E" w:rsidP="00110D07">
            <w:proofErr w:type="spellStart"/>
            <w:r>
              <w:t>Holz</w:t>
            </w:r>
            <w:proofErr w:type="spellEnd"/>
            <w:r>
              <w:t xml:space="preserve"> et al. - 2017</w:t>
            </w:r>
            <w:r>
              <w:fldChar w:fldCharType="begin"/>
            </w:r>
            <w:r>
              <w:instrText xml:space="preserve"> ADDIN EN.CITE &lt;EndNote&gt;&lt;Cite&gt;&lt;Author&gt;Holz&lt;/Author&gt;&lt;Year&gt;2017&lt;/Year&gt;&lt;RecNum&gt;112&lt;/RecNum&gt;&lt;DisplayText&gt;&lt;style face="superscript"&gt;[32]&lt;/style&gt;&lt;/DisplayText&gt;&lt;record&gt;&lt;rec-number&gt;112&lt;/rec-number&gt;&lt;foreign-keys&gt;&lt;key app="EN" db-id="t2xzzarf5fastpevffz59dwg05x9092vewef" timestamp="1559145161"&gt;112&lt;/key&gt;&lt;/foreign-keys&gt;&lt;ref-type name="Journal Article"&gt;17&lt;/ref-type&gt;&lt;contributors&gt;&lt;authors&gt;&lt;author&gt;Holz, S.&lt;/author&gt;&lt;author&gt;Albisinni, S.&lt;/author&gt;&lt;author&gt;Gilsoul, J.&lt;/author&gt;&lt;author&gt;Pirson, M.&lt;/author&gt;&lt;author&gt;Duthie, V.&lt;/author&gt;&lt;author&gt;Quackels, T.&lt;/author&gt;&lt;author&gt;Vanden Bossche, M.&lt;/author&gt;&lt;author&gt;Roumeguere, T.&lt;/author&gt;&lt;/authors&gt;&lt;/contributors&gt;&lt;auth-address&gt;Department of Urology, Erasme Hospital, Universite libre de Bruxelles, Belgium.&lt;/auth-address&gt;&lt;titles&gt;&lt;title&gt;Risk factor assessment in high-risk, bacillus Calmette-Guerin-treated, non-muscle-invasive bladder cancer&lt;/title&gt;&lt;secondary-title&gt;Res Rep Urol&lt;/secondary-title&gt;&lt;alt-title&gt;Research and reports in urology&lt;/alt-title&gt;&lt;/titles&gt;&lt;periodical&gt;&lt;full-title&gt;Res Rep Urol&lt;/full-title&gt;&lt;abbr-1&gt;Research and reports in urology&lt;/abbr-1&gt;&lt;/periodical&gt;&lt;alt-periodical&gt;&lt;full-title&gt;Res Rep Urol&lt;/full-title&gt;&lt;abbr-1&gt;Research and reports in urology&lt;/abbr-1&gt;&lt;/alt-periodical&gt;&lt;pages&gt;195-202&lt;/pages&gt;&lt;volume&gt;9&lt;/volume&gt;&lt;edition&gt;2017/10/17&lt;/edition&gt;&lt;keywords&gt;&lt;keyword&gt;Bcg&lt;/keyword&gt;&lt;keyword&gt;bladder cancer&lt;/keyword&gt;&lt;keyword&gt;progression&lt;/keyword&gt;&lt;keyword&gt;recurrence&lt;/keyword&gt;&lt;/keywords&gt;&lt;dates&gt;&lt;year&gt;2017&lt;/year&gt;&lt;/dates&gt;&lt;isbn&gt;2253-2447 (Print)&amp;#xD;2253-2447&lt;/isbn&gt;&lt;accession-num&gt;29034222&lt;/accession-num&gt;&lt;urls&gt;&lt;/urls&gt;&lt;custom2&gt;PMC5628686&lt;/custom2&gt;&lt;electronic-resource-num&gt;10.2147/rru.S143865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32]</w:t>
            </w:r>
            <w:r>
              <w:fldChar w:fldCharType="end"/>
            </w:r>
          </w:p>
        </w:tc>
        <w:tc>
          <w:tcPr>
            <w:tcW w:w="1620" w:type="dxa"/>
          </w:tcPr>
          <w:p w14:paraId="6F8A27E7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2229C959" w14:textId="77777777" w:rsidR="00B73A7E" w:rsidRDefault="00B73A7E" w:rsidP="00110D07">
            <w:r>
              <w:t>123 patients with NMIBC</w:t>
            </w:r>
          </w:p>
        </w:tc>
        <w:tc>
          <w:tcPr>
            <w:tcW w:w="1800" w:type="dxa"/>
          </w:tcPr>
          <w:p w14:paraId="381E1BB2" w14:textId="77777777" w:rsidR="00B73A7E" w:rsidRDefault="00B73A7E" w:rsidP="00110D07">
            <w:r>
              <w:t>Recurrence: R</w:t>
            </w:r>
            <w:r w:rsidRPr="00F63E8F">
              <w:t>eappearance of tumor (any grade and any stage) during follow-up.</w:t>
            </w:r>
          </w:p>
          <w:p w14:paraId="761956A0" w14:textId="77777777" w:rsidR="00B73A7E" w:rsidRDefault="00B73A7E" w:rsidP="00110D07"/>
          <w:p w14:paraId="451D2598" w14:textId="77777777" w:rsidR="00B73A7E" w:rsidRDefault="00B73A7E" w:rsidP="00110D07">
            <w:r>
              <w:t>Progression: P</w:t>
            </w:r>
            <w:r w:rsidRPr="00F63E8F">
              <w:t xml:space="preserve">rogression to </w:t>
            </w:r>
            <w:r>
              <w:lastRenderedPageBreak/>
              <w:t>MIBC,</w:t>
            </w:r>
            <w:r w:rsidRPr="00F63E8F">
              <w:t xml:space="preserve"> development of lymph node</w:t>
            </w:r>
            <w:r>
              <w:t xml:space="preserve"> (N+) disease or distant metas</w:t>
            </w:r>
            <w:r w:rsidRPr="00F63E8F">
              <w:t>tasis (M1).</w:t>
            </w:r>
          </w:p>
        </w:tc>
        <w:tc>
          <w:tcPr>
            <w:tcW w:w="1440" w:type="dxa"/>
          </w:tcPr>
          <w:p w14:paraId="0A382099" w14:textId="77777777" w:rsidR="00B73A7E" w:rsidRDefault="00B73A7E" w:rsidP="00110D07">
            <w:r>
              <w:lastRenderedPageBreak/>
              <w:t>1998-2012</w:t>
            </w:r>
          </w:p>
        </w:tc>
        <w:tc>
          <w:tcPr>
            <w:tcW w:w="1620" w:type="dxa"/>
          </w:tcPr>
          <w:p w14:paraId="26474209" w14:textId="77777777" w:rsidR="00B73A7E" w:rsidRDefault="00B73A7E" w:rsidP="00110D07">
            <w:r>
              <w:t>68 (mean), 69 (median)</w:t>
            </w:r>
          </w:p>
        </w:tc>
        <w:tc>
          <w:tcPr>
            <w:tcW w:w="1170" w:type="dxa"/>
          </w:tcPr>
          <w:p w14:paraId="16BD0C71" w14:textId="77777777" w:rsidR="00B73A7E" w:rsidRDefault="00B73A7E" w:rsidP="00110D07">
            <w:r>
              <w:t>49 months (median)</w:t>
            </w:r>
          </w:p>
        </w:tc>
        <w:tc>
          <w:tcPr>
            <w:tcW w:w="2070" w:type="dxa"/>
          </w:tcPr>
          <w:p w14:paraId="6D93153A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</w:t>
            </w:r>
          </w:p>
          <w:p w14:paraId="3EA24B88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ever</w:t>
            </w:r>
          </w:p>
          <w:p w14:paraId="733864D0" w14:textId="77777777" w:rsidR="00B73A7E" w:rsidRDefault="00B73A7E" w:rsidP="00110D07">
            <w:pPr>
              <w:rPr>
                <w:i/>
              </w:rPr>
            </w:pPr>
          </w:p>
          <w:p w14:paraId="5580798B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Former</w:t>
            </w:r>
          </w:p>
          <w:p w14:paraId="3CC3BE9C" w14:textId="77777777" w:rsidR="00B73A7E" w:rsidRDefault="00B73A7E" w:rsidP="00110D07">
            <w:r>
              <w:t>Recurrence: MVNA</w:t>
            </w:r>
          </w:p>
          <w:p w14:paraId="3C743CD7" w14:textId="77777777" w:rsidR="00B73A7E" w:rsidRPr="00B637A3" w:rsidRDefault="00B73A7E" w:rsidP="00110D07">
            <w:r>
              <w:t>Progression:  NS on univariable analysis</w:t>
            </w:r>
          </w:p>
          <w:p w14:paraId="524ED999" w14:textId="77777777" w:rsidR="00B73A7E" w:rsidRDefault="00B73A7E" w:rsidP="00110D07">
            <w:pPr>
              <w:rPr>
                <w:i/>
              </w:rPr>
            </w:pPr>
          </w:p>
          <w:p w14:paraId="35FEA616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urrent</w:t>
            </w:r>
          </w:p>
          <w:p w14:paraId="05367C3A" w14:textId="77777777" w:rsidR="00B73A7E" w:rsidRDefault="00B73A7E" w:rsidP="00110D07">
            <w:r>
              <w:t>Recurrence: MVNA</w:t>
            </w:r>
          </w:p>
          <w:p w14:paraId="16487592" w14:textId="77777777" w:rsidR="00B73A7E" w:rsidRPr="008233F2" w:rsidRDefault="00B73A7E" w:rsidP="00110D07">
            <w:r>
              <w:t>Progression:  NS on univariable analysis</w:t>
            </w:r>
          </w:p>
        </w:tc>
      </w:tr>
      <w:tr w:rsidR="00B73A7E" w14:paraId="0249ACFF" w14:textId="77777777" w:rsidTr="00110D07">
        <w:tc>
          <w:tcPr>
            <w:tcW w:w="1800" w:type="dxa"/>
          </w:tcPr>
          <w:p w14:paraId="60ADFD78" w14:textId="77777777" w:rsidR="00B73A7E" w:rsidRDefault="00B73A7E" w:rsidP="00110D07">
            <w:r>
              <w:lastRenderedPageBreak/>
              <w:t>Hou et al. - 2017</w:t>
            </w:r>
            <w:r>
              <w:fldChar w:fldCharType="begin">
                <w:fldData xml:space="preserve">PEVuZE5vdGU+PENpdGU+PEF1dGhvcj5Ib3U8L0F1dGhvcj48WWVhcj4yMDE3PC9ZZWFyPjxSZWNO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b3U8L0F1dGhvcj48WWVhcj4yMDE3PC9ZZWFyPjxSZWNO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33]</w:t>
            </w:r>
            <w:r>
              <w:fldChar w:fldCharType="end"/>
            </w:r>
          </w:p>
        </w:tc>
        <w:tc>
          <w:tcPr>
            <w:tcW w:w="1620" w:type="dxa"/>
          </w:tcPr>
          <w:p w14:paraId="0DE1CBEC" w14:textId="77777777" w:rsidR="00B73A7E" w:rsidRDefault="00B73A7E" w:rsidP="00110D07">
            <w:r>
              <w:t>Meta-analysis</w:t>
            </w:r>
          </w:p>
        </w:tc>
        <w:tc>
          <w:tcPr>
            <w:tcW w:w="1980" w:type="dxa"/>
          </w:tcPr>
          <w:p w14:paraId="2A58E2B8" w14:textId="77777777" w:rsidR="00B73A7E" w:rsidRDefault="00B73A7E" w:rsidP="00110D07">
            <w:r>
              <w:t>10,192 patients with NMIBC/MIBC</w:t>
            </w:r>
          </w:p>
        </w:tc>
        <w:tc>
          <w:tcPr>
            <w:tcW w:w="1800" w:type="dxa"/>
          </w:tcPr>
          <w:p w14:paraId="2EFE7959" w14:textId="77777777" w:rsidR="00B73A7E" w:rsidRDefault="00B73A7E" w:rsidP="00110D07">
            <w:r>
              <w:t>Recurrence: ND</w:t>
            </w:r>
          </w:p>
          <w:p w14:paraId="73821043" w14:textId="77777777" w:rsidR="00B73A7E" w:rsidRDefault="00B73A7E" w:rsidP="00110D07"/>
          <w:p w14:paraId="5FB6DEBD" w14:textId="77777777" w:rsidR="00B73A7E" w:rsidRDefault="00B73A7E" w:rsidP="00110D07">
            <w:r>
              <w:t>Progression: ND</w:t>
            </w:r>
          </w:p>
          <w:p w14:paraId="058BD101" w14:textId="77777777" w:rsidR="00B73A7E" w:rsidRDefault="00B73A7E" w:rsidP="00110D07"/>
          <w:p w14:paraId="5FDDCCC2" w14:textId="77777777" w:rsidR="00B73A7E" w:rsidRDefault="00B73A7E" w:rsidP="00110D07">
            <w:r>
              <w:t>CSM: ND</w:t>
            </w:r>
          </w:p>
        </w:tc>
        <w:tc>
          <w:tcPr>
            <w:tcW w:w="1440" w:type="dxa"/>
          </w:tcPr>
          <w:p w14:paraId="5B050D8F" w14:textId="77777777" w:rsidR="00B73A7E" w:rsidRDefault="00B73A7E" w:rsidP="00110D07">
            <w:r>
              <w:t>1995-2015</w:t>
            </w:r>
          </w:p>
        </w:tc>
        <w:tc>
          <w:tcPr>
            <w:tcW w:w="1620" w:type="dxa"/>
          </w:tcPr>
          <w:p w14:paraId="6BE6140B" w14:textId="77777777" w:rsidR="00B73A7E" w:rsidRDefault="00B73A7E" w:rsidP="00110D07">
            <w:r>
              <w:t>61.6-75.0 (mean)</w:t>
            </w:r>
          </w:p>
        </w:tc>
        <w:tc>
          <w:tcPr>
            <w:tcW w:w="1170" w:type="dxa"/>
          </w:tcPr>
          <w:p w14:paraId="749BD5D1" w14:textId="77777777" w:rsidR="00B73A7E" w:rsidRDefault="00B73A7E" w:rsidP="00110D07">
            <w:r>
              <w:t>23.7-80.9 months (mean)</w:t>
            </w:r>
          </w:p>
        </w:tc>
        <w:tc>
          <w:tcPr>
            <w:tcW w:w="2070" w:type="dxa"/>
          </w:tcPr>
          <w:p w14:paraId="19669B74" w14:textId="77777777" w:rsidR="00B73A7E" w:rsidRDefault="00B73A7E" w:rsidP="00110D07">
            <w:r>
              <w:rPr>
                <w:b/>
              </w:rPr>
              <w:t>Smoking</w:t>
            </w:r>
          </w:p>
          <w:p w14:paraId="1066739B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ever</w:t>
            </w:r>
          </w:p>
          <w:p w14:paraId="456DB935" w14:textId="77777777" w:rsidR="00B73A7E" w:rsidRDefault="00B73A7E" w:rsidP="00110D07">
            <w:pPr>
              <w:rPr>
                <w:i/>
              </w:rPr>
            </w:pPr>
          </w:p>
          <w:p w14:paraId="1D66ED10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Former</w:t>
            </w:r>
          </w:p>
          <w:p w14:paraId="10A14B3E" w14:textId="77777777" w:rsidR="00B73A7E" w:rsidRDefault="00B73A7E" w:rsidP="00110D07">
            <w:r>
              <w:t>Recurrence: SSRE 1.22 (1.09-1.37)</w:t>
            </w:r>
          </w:p>
          <w:p w14:paraId="16D0477E" w14:textId="77777777" w:rsidR="00B73A7E" w:rsidRPr="00AF05B6" w:rsidRDefault="00B73A7E" w:rsidP="00110D07">
            <w:pPr>
              <w:rPr>
                <w:lang w:val="fr-FR"/>
              </w:rPr>
            </w:pPr>
            <w:r w:rsidRPr="00AF05B6">
              <w:rPr>
                <w:lang w:val="fr-FR"/>
              </w:rPr>
              <w:t>Progression: SSRE 1.16 (0.92-1.46)</w:t>
            </w:r>
          </w:p>
          <w:p w14:paraId="4F536891" w14:textId="77777777" w:rsidR="00B73A7E" w:rsidRPr="00AF05B6" w:rsidRDefault="00B73A7E" w:rsidP="00110D07">
            <w:pPr>
              <w:rPr>
                <w:lang w:val="fr-FR"/>
              </w:rPr>
            </w:pPr>
            <w:r w:rsidRPr="00AF05B6">
              <w:rPr>
                <w:lang w:val="fr-FR"/>
              </w:rPr>
              <w:t>CSM: SSRE 1.20 (1.03-1.41)</w:t>
            </w:r>
          </w:p>
          <w:p w14:paraId="4DDF5A91" w14:textId="77777777" w:rsidR="00B73A7E" w:rsidRPr="00AF05B6" w:rsidRDefault="00B73A7E" w:rsidP="00110D07">
            <w:pPr>
              <w:rPr>
                <w:lang w:val="fr-FR"/>
              </w:rPr>
            </w:pPr>
          </w:p>
          <w:p w14:paraId="0CA248FE" w14:textId="77777777" w:rsidR="00B73A7E" w:rsidRPr="00AF05B6" w:rsidRDefault="00B73A7E" w:rsidP="00110D07">
            <w:pPr>
              <w:rPr>
                <w:i/>
                <w:lang w:val="fr-FR"/>
              </w:rPr>
            </w:pPr>
            <w:proofErr w:type="spellStart"/>
            <w:r w:rsidRPr="00AF05B6">
              <w:rPr>
                <w:i/>
                <w:lang w:val="fr-FR"/>
              </w:rPr>
              <w:t>Current</w:t>
            </w:r>
            <w:proofErr w:type="spellEnd"/>
          </w:p>
          <w:p w14:paraId="48D6E35B" w14:textId="77777777" w:rsidR="00B73A7E" w:rsidRPr="00AF05B6" w:rsidRDefault="00B73A7E" w:rsidP="00110D07">
            <w:pPr>
              <w:rPr>
                <w:lang w:val="fr-FR"/>
              </w:rPr>
            </w:pPr>
            <w:proofErr w:type="spellStart"/>
            <w:r w:rsidRPr="00AF05B6">
              <w:rPr>
                <w:lang w:val="fr-FR"/>
              </w:rPr>
              <w:t>Recurrence</w:t>
            </w:r>
            <w:proofErr w:type="spellEnd"/>
            <w:r w:rsidRPr="00AF05B6">
              <w:rPr>
                <w:lang w:val="fr-FR"/>
              </w:rPr>
              <w:t>: SSRE 1.23 (1.05-1.45)</w:t>
            </w:r>
          </w:p>
          <w:p w14:paraId="76DD04E7" w14:textId="77777777" w:rsidR="00B73A7E" w:rsidRDefault="00B73A7E" w:rsidP="00110D07">
            <w:r>
              <w:t>Progression: SSRE 1.11 (0.70-1.75)</w:t>
            </w:r>
          </w:p>
          <w:p w14:paraId="181212DF" w14:textId="77777777" w:rsidR="00B73A7E" w:rsidRDefault="00B73A7E" w:rsidP="00110D07">
            <w:r>
              <w:t>CSM: SSRE 1.28 (1.07-1.52)</w:t>
            </w:r>
          </w:p>
          <w:p w14:paraId="086ABFB8" w14:textId="77777777" w:rsidR="00B73A7E" w:rsidRPr="007F3A1D" w:rsidRDefault="00B73A7E" w:rsidP="00110D07"/>
        </w:tc>
      </w:tr>
      <w:tr w:rsidR="00B73A7E" w14:paraId="63A05F2D" w14:textId="77777777" w:rsidTr="00110D07">
        <w:tc>
          <w:tcPr>
            <w:tcW w:w="1800" w:type="dxa"/>
          </w:tcPr>
          <w:p w14:paraId="5F7E5A1F" w14:textId="77777777" w:rsidR="00B73A7E" w:rsidRDefault="00B73A7E" w:rsidP="00110D07">
            <w:r>
              <w:t>Hudson et al. – 1990</w:t>
            </w:r>
            <w:r>
              <w:fldChar w:fldCharType="begin"/>
            </w:r>
            <w:r>
              <w:instrText xml:space="preserve"> ADDIN EN.CITE &lt;EndNote&gt;&lt;Cite&gt;&lt;Author&gt;Hudson&lt;/Author&gt;&lt;Year&gt;1990&lt;/Year&gt;&lt;RecNum&gt;34&lt;/RecNum&gt;&lt;DisplayText&gt;&lt;style face="superscript"&gt;[34]&lt;/style&gt;&lt;/DisplayText&gt;&lt;record&gt;&lt;rec-number&gt;34&lt;/rec-number&gt;&lt;foreign-keys&gt;&lt;key app="EN" db-id="t2xzzarf5fastpevffz59dwg05x9092vewef" timestamp="1556594207"&gt;34&lt;/key&gt;&lt;/foreign-keys&gt;&lt;ref-type name="Journal Article"&gt;17&lt;/ref-type&gt;&lt;contributors&gt;&lt;authors&gt;&lt;author&gt;Hudson, M. A.&lt;/author&gt;&lt;author&gt;Yuan, J. J.&lt;/author&gt;&lt;author&gt;Catalona, W. J.&lt;/author&gt;&lt;author&gt;Ratliff, T. L.&lt;/author&gt;&lt;/authors&gt;&lt;/contributors&gt;&lt;auth-address&gt;Division of Urological Surgery, Washington University, St. Louis, Missouri.&lt;/auth-address&gt;&lt;titles&gt;&lt;title&gt;Adverse impact of fibrin clot inhibitors on intravesical bacillus Calmette-Guerin therapy for superficial bladder tumors&lt;/title&gt;&lt;secondary-title&gt;J Urol&lt;/secondary-title&gt;&lt;alt-title&gt;The Journal of urology&lt;/alt-title&gt;&lt;/titles&gt;&lt;periodical&gt;&lt;full-title&gt;J Urol&lt;/full-title&gt;&lt;abbr-1&gt;The Journal of urology&lt;/abbr-1&gt;&lt;/periodical&gt;&lt;alt-periodical&gt;&lt;full-title&gt;J Urol&lt;/full-title&gt;&lt;abbr-1&gt;The Journal of urology&lt;/abbr-1&gt;&lt;/alt-periodical&gt;&lt;pages&gt;1362-4&lt;/pages&gt;&lt;volume&gt;144&lt;/volume&gt;&lt;number&gt;6&lt;/number&gt;&lt;edition&gt;1990/12/01&lt;/edition&gt;&lt;keywords&gt;&lt;keyword&gt;Administration, Intravesical&lt;/keyword&gt;&lt;keyword&gt;BCG Vaccine/administration &amp;amp; dosage/*antagonists &amp;amp; inhibitors/therapeutic use&lt;/keyword&gt;&lt;keyword&gt;Carcinoma in Situ/*therapy&lt;/keyword&gt;&lt;keyword&gt;Carcinoma, Transitional Cell/*therapy&lt;/keyword&gt;&lt;keyword&gt;Fibrin/*drug effects&lt;/keyword&gt;&lt;keyword&gt;Fibronectins/pharmacology&lt;/keyword&gt;&lt;keyword&gt;Humans&lt;/keyword&gt;&lt;keyword&gt;Neoplasm Recurrence, Local&lt;/keyword&gt;&lt;keyword&gt;Platelet Aggregation Inhibitors/*pharmacology&lt;/keyword&gt;&lt;keyword&gt;Retrospective Studies&lt;/keyword&gt;&lt;keyword&gt;Urinary Bladder Neoplasms/*therapy&lt;/keyword&gt;&lt;keyword&gt;Warfarin/*pharmacology&lt;/keyword&gt;&lt;/keywords&gt;&lt;dates&gt;&lt;year&gt;1990&lt;/year&gt;&lt;pub-dates&gt;&lt;date&gt;Dec&lt;/date&gt;&lt;/pub-dates&gt;&lt;/dates&gt;&lt;isbn&gt;0022-5347 (Print)&amp;#xD;0022-5347&lt;/isbn&gt;&lt;accession-num&gt;2231927&lt;/accession-num&gt;&lt;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34]</w:t>
            </w:r>
            <w:r>
              <w:fldChar w:fldCharType="end"/>
            </w:r>
          </w:p>
        </w:tc>
        <w:tc>
          <w:tcPr>
            <w:tcW w:w="1620" w:type="dxa"/>
          </w:tcPr>
          <w:p w14:paraId="0D544CE8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76170B23" w14:textId="77777777" w:rsidR="00B73A7E" w:rsidRDefault="00B73A7E" w:rsidP="00110D07">
            <w:r>
              <w:t>149 patients with NMIBC</w:t>
            </w:r>
          </w:p>
        </w:tc>
        <w:tc>
          <w:tcPr>
            <w:tcW w:w="1800" w:type="dxa"/>
          </w:tcPr>
          <w:p w14:paraId="6D133A05" w14:textId="77777777" w:rsidR="00B73A7E" w:rsidRDefault="00B73A7E" w:rsidP="00110D07">
            <w:r>
              <w:t xml:space="preserve">Recurrence: Recurrence </w:t>
            </w:r>
            <w:r>
              <w:lastRenderedPageBreak/>
              <w:t>following BCG</w:t>
            </w:r>
          </w:p>
          <w:p w14:paraId="15A5B8D9" w14:textId="77777777" w:rsidR="00B73A7E" w:rsidRDefault="00B73A7E" w:rsidP="00110D07"/>
          <w:p w14:paraId="11B10705" w14:textId="77777777" w:rsidR="00B73A7E" w:rsidRDefault="00B73A7E" w:rsidP="00110D07">
            <w:r>
              <w:t>Progression: Invasive or metastatic disease.</w:t>
            </w:r>
          </w:p>
        </w:tc>
        <w:tc>
          <w:tcPr>
            <w:tcW w:w="1440" w:type="dxa"/>
          </w:tcPr>
          <w:p w14:paraId="4F670868" w14:textId="77777777" w:rsidR="00B73A7E" w:rsidRDefault="00B73A7E" w:rsidP="00110D07">
            <w:r>
              <w:lastRenderedPageBreak/>
              <w:t>1981-1989</w:t>
            </w:r>
          </w:p>
        </w:tc>
        <w:tc>
          <w:tcPr>
            <w:tcW w:w="1620" w:type="dxa"/>
          </w:tcPr>
          <w:p w14:paraId="3EBA6376" w14:textId="77777777" w:rsidR="00B73A7E" w:rsidRDefault="00B73A7E" w:rsidP="00110D07">
            <w:r>
              <w:t>NR</w:t>
            </w:r>
          </w:p>
        </w:tc>
        <w:tc>
          <w:tcPr>
            <w:tcW w:w="1170" w:type="dxa"/>
          </w:tcPr>
          <w:p w14:paraId="0F866C01" w14:textId="77777777" w:rsidR="00B73A7E" w:rsidRDefault="00B73A7E" w:rsidP="00110D07">
            <w:r>
              <w:t xml:space="preserve">29.8 months </w:t>
            </w:r>
            <w:r>
              <w:lastRenderedPageBreak/>
              <w:t>(median)</w:t>
            </w:r>
          </w:p>
        </w:tc>
        <w:tc>
          <w:tcPr>
            <w:tcW w:w="2070" w:type="dxa"/>
          </w:tcPr>
          <w:p w14:paraId="32EA1671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lastRenderedPageBreak/>
              <w:t xml:space="preserve">FCIs (Aspirin, aspirin plus </w:t>
            </w:r>
            <w:proofErr w:type="spellStart"/>
            <w:r>
              <w:rPr>
                <w:b/>
              </w:rPr>
              <w:lastRenderedPageBreak/>
              <w:t>dipyramidole</w:t>
            </w:r>
            <w:proofErr w:type="spellEnd"/>
            <w:r>
              <w:rPr>
                <w:b/>
              </w:rPr>
              <w:t>, indomethacin, ibuprofen, warfarin)</w:t>
            </w:r>
          </w:p>
          <w:p w14:paraId="596BA9BE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use</w:t>
            </w:r>
          </w:p>
          <w:p w14:paraId="125BBCD0" w14:textId="77777777" w:rsidR="00B73A7E" w:rsidRDefault="00B73A7E" w:rsidP="00110D07">
            <w:r>
              <w:t>Recurrence: MVNA</w:t>
            </w:r>
          </w:p>
          <w:p w14:paraId="6467226B" w14:textId="77777777" w:rsidR="00B73A7E" w:rsidRPr="00380F87" w:rsidRDefault="00B73A7E" w:rsidP="00110D07">
            <w:r>
              <w:t>Progression: NS on univariable analysis</w:t>
            </w:r>
          </w:p>
        </w:tc>
      </w:tr>
      <w:tr w:rsidR="00B73A7E" w14:paraId="24D8F915" w14:textId="77777777" w:rsidTr="00110D07">
        <w:tc>
          <w:tcPr>
            <w:tcW w:w="1800" w:type="dxa"/>
          </w:tcPr>
          <w:p w14:paraId="1A70284D" w14:textId="77777777" w:rsidR="00B73A7E" w:rsidRDefault="00B73A7E" w:rsidP="00110D07">
            <w:r>
              <w:lastRenderedPageBreak/>
              <w:t>Hwang et al. - 2011</w:t>
            </w:r>
            <w:r>
              <w:fldChar w:fldCharType="begin">
                <w:fldData xml:space="preserve">PEVuZE5vdGU+PENpdGU+PEF1dGhvcj5Id2FuZzwvQXV0aG9yPjxZZWFyPjIwMTE8L1llYXI+PFJl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d2FuZzwvQXV0aG9yPjxZZWFyPjIwMTE8L1llYXI+PFJl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35]</w:t>
            </w:r>
            <w:r>
              <w:fldChar w:fldCharType="end"/>
            </w:r>
          </w:p>
        </w:tc>
        <w:tc>
          <w:tcPr>
            <w:tcW w:w="1620" w:type="dxa"/>
          </w:tcPr>
          <w:p w14:paraId="5BC6DB7A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76DEB86D" w14:textId="77777777" w:rsidR="00B73A7E" w:rsidRDefault="00B73A7E" w:rsidP="00110D07">
            <w:r>
              <w:t>251 patients with NMIBC</w:t>
            </w:r>
          </w:p>
        </w:tc>
        <w:tc>
          <w:tcPr>
            <w:tcW w:w="1800" w:type="dxa"/>
          </w:tcPr>
          <w:p w14:paraId="59561705" w14:textId="77777777" w:rsidR="00B73A7E" w:rsidRDefault="00B73A7E" w:rsidP="00110D07">
            <w:r>
              <w:t>Recurrence: F</w:t>
            </w:r>
            <w:r w:rsidRPr="00DB35F5">
              <w:t>irst tumor recurrence (regardless of grade or stage)</w:t>
            </w:r>
            <w:r>
              <w:t>.</w:t>
            </w:r>
          </w:p>
          <w:p w14:paraId="56BE0A89" w14:textId="77777777" w:rsidR="00B73A7E" w:rsidRDefault="00B73A7E" w:rsidP="00110D07"/>
          <w:p w14:paraId="53A6FCF0" w14:textId="77777777" w:rsidR="00B73A7E" w:rsidRDefault="00B73A7E" w:rsidP="00110D07">
            <w:r>
              <w:t>Progression: A</w:t>
            </w:r>
            <w:r w:rsidRPr="00DB35F5">
              <w:t>n</w:t>
            </w:r>
            <w:r>
              <w:t>y increase in grade (G1/2 to G3)</w:t>
            </w:r>
            <w:r w:rsidRPr="00DB35F5">
              <w:t xml:space="preserve"> or </w:t>
            </w:r>
            <w:r>
              <w:t>stage (Ta to T1 or T2, T1 to T2).</w:t>
            </w:r>
          </w:p>
        </w:tc>
        <w:tc>
          <w:tcPr>
            <w:tcW w:w="1440" w:type="dxa"/>
          </w:tcPr>
          <w:p w14:paraId="484274DB" w14:textId="77777777" w:rsidR="00B73A7E" w:rsidRDefault="00B73A7E" w:rsidP="00110D07">
            <w:r>
              <w:t>2000-2010</w:t>
            </w:r>
          </w:p>
        </w:tc>
        <w:tc>
          <w:tcPr>
            <w:tcW w:w="1620" w:type="dxa"/>
          </w:tcPr>
          <w:p w14:paraId="3889BE17" w14:textId="77777777" w:rsidR="00B73A7E" w:rsidRDefault="00B73A7E" w:rsidP="00110D07">
            <w:r>
              <w:t>67 (median)</w:t>
            </w:r>
          </w:p>
        </w:tc>
        <w:tc>
          <w:tcPr>
            <w:tcW w:w="1170" w:type="dxa"/>
          </w:tcPr>
          <w:p w14:paraId="174E4B9B" w14:textId="77777777" w:rsidR="00B73A7E" w:rsidRDefault="00B73A7E" w:rsidP="00110D07">
            <w:r>
              <w:t>34 months (median)</w:t>
            </w:r>
          </w:p>
        </w:tc>
        <w:tc>
          <w:tcPr>
            <w:tcW w:w="2070" w:type="dxa"/>
          </w:tcPr>
          <w:p w14:paraId="31B72538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</w:t>
            </w:r>
          </w:p>
          <w:p w14:paraId="5A1B99C1" w14:textId="77777777" w:rsidR="00B73A7E" w:rsidRPr="00B569A1" w:rsidRDefault="00B73A7E" w:rsidP="00110D07">
            <w:pPr>
              <w:rPr>
                <w:bCs/>
                <w:i/>
                <w:iCs/>
              </w:rPr>
            </w:pPr>
            <w:r>
              <w:rPr>
                <w:bCs/>
                <w:i/>
                <w:iCs/>
              </w:rPr>
              <w:t>Ref. = Non-smoker</w:t>
            </w:r>
          </w:p>
          <w:p w14:paraId="6FE654BB" w14:textId="77777777" w:rsidR="00B73A7E" w:rsidRDefault="00B73A7E" w:rsidP="00110D07">
            <w:r>
              <w:t>Recurrence: 1.63 (1.1-2.5)</w:t>
            </w:r>
          </w:p>
          <w:p w14:paraId="724D7F0B" w14:textId="77777777" w:rsidR="00B73A7E" w:rsidRDefault="00B73A7E" w:rsidP="00110D07">
            <w:r>
              <w:t>Progression: NS on univariable analysis</w:t>
            </w:r>
          </w:p>
          <w:p w14:paraId="220FC59B" w14:textId="77777777" w:rsidR="00B73A7E" w:rsidRPr="00B30665" w:rsidRDefault="00B73A7E" w:rsidP="00110D07"/>
          <w:p w14:paraId="521C817B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DMII</w:t>
            </w:r>
          </w:p>
          <w:p w14:paraId="2AA0320A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DMII</w:t>
            </w:r>
          </w:p>
          <w:p w14:paraId="5EAC61C1" w14:textId="77777777" w:rsidR="00B73A7E" w:rsidRDefault="00B73A7E" w:rsidP="00110D07">
            <w:r>
              <w:t>Recurrence: 2.11 (1.4-</w:t>
            </w:r>
            <w:r w:rsidRPr="00B30665">
              <w:t>3.2)</w:t>
            </w:r>
          </w:p>
          <w:p w14:paraId="162F04D4" w14:textId="77777777" w:rsidR="00B73A7E" w:rsidRPr="00B30665" w:rsidRDefault="00B73A7E" w:rsidP="00110D07">
            <w:r>
              <w:t>Progression: 9.35 (3.1-</w:t>
            </w:r>
            <w:r w:rsidRPr="00B30665">
              <w:t>28.6)</w:t>
            </w:r>
          </w:p>
        </w:tc>
      </w:tr>
      <w:tr w:rsidR="00B73A7E" w14:paraId="5B28389B" w14:textId="77777777" w:rsidTr="00110D07">
        <w:tc>
          <w:tcPr>
            <w:tcW w:w="1800" w:type="dxa"/>
          </w:tcPr>
          <w:p w14:paraId="32D859B8" w14:textId="77777777" w:rsidR="00B73A7E" w:rsidRDefault="00B73A7E" w:rsidP="00110D07">
            <w:proofErr w:type="spellStart"/>
            <w:r>
              <w:t>Jochems</w:t>
            </w:r>
            <w:proofErr w:type="spellEnd"/>
            <w:r>
              <w:t xml:space="preserve"> et al. - 2018</w:t>
            </w:r>
            <w:r>
              <w:fldChar w:fldCharType="begin">
                <w:fldData xml:space="preserve">PEVuZE5vdGU+PENpdGU+PEF1dGhvcj5Kb2NoZW1zPC9BdXRob3I+PFllYXI+MjAxODwvWWVhcj48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Kb2NoZW1zPC9BdXRob3I+PFllYXI+MjAxODwvWWVhcj48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36]</w:t>
            </w:r>
            <w:r>
              <w:fldChar w:fldCharType="end"/>
            </w:r>
          </w:p>
        </w:tc>
        <w:tc>
          <w:tcPr>
            <w:tcW w:w="1620" w:type="dxa"/>
          </w:tcPr>
          <w:p w14:paraId="30F6BF70" w14:textId="77777777" w:rsidR="00B73A7E" w:rsidRDefault="00B73A7E" w:rsidP="00110D07">
            <w:r>
              <w:t>Prospective cohort</w:t>
            </w:r>
          </w:p>
        </w:tc>
        <w:tc>
          <w:tcPr>
            <w:tcW w:w="1980" w:type="dxa"/>
          </w:tcPr>
          <w:p w14:paraId="051AEC21" w14:textId="77777777" w:rsidR="00B73A7E" w:rsidRDefault="00B73A7E" w:rsidP="00110D07">
            <w:r>
              <w:t xml:space="preserve">716 patients with NMIBC </w:t>
            </w:r>
          </w:p>
        </w:tc>
        <w:tc>
          <w:tcPr>
            <w:tcW w:w="1800" w:type="dxa"/>
          </w:tcPr>
          <w:p w14:paraId="74E1698E" w14:textId="77777777" w:rsidR="00B73A7E" w:rsidRDefault="00B73A7E" w:rsidP="00110D07">
            <w:r>
              <w:t>Recurrence: T</w:t>
            </w:r>
            <w:r w:rsidRPr="00596DB4">
              <w:t>he new occurrence of</w:t>
            </w:r>
            <w:r>
              <w:t xml:space="preserve"> NMIBC</w:t>
            </w:r>
            <w:r w:rsidRPr="00596DB4">
              <w:t xml:space="preserve"> (stage </w:t>
            </w:r>
            <w:r w:rsidRPr="00596DB4">
              <w:lastRenderedPageBreak/>
              <w:t xml:space="preserve">Ta, T1, or </w:t>
            </w:r>
            <w:proofErr w:type="spellStart"/>
            <w:r w:rsidRPr="00596DB4">
              <w:t>pTis</w:t>
            </w:r>
            <w:proofErr w:type="spellEnd"/>
            <w:r w:rsidRPr="00596DB4">
              <w:t>) at the sam</w:t>
            </w:r>
            <w:r>
              <w:t>e or at a differ</w:t>
            </w:r>
            <w:r w:rsidRPr="00596DB4">
              <w:t>ent site as t</w:t>
            </w:r>
            <w:r>
              <w:t>he initial primary bladder tumo</w:t>
            </w:r>
            <w:r w:rsidRPr="00596DB4">
              <w:t>r and excluding recurrence ide</w:t>
            </w:r>
            <w:r>
              <w:t>ntified at the first check cys</w:t>
            </w:r>
            <w:r w:rsidRPr="00596DB4">
              <w:t>toscopy.</w:t>
            </w:r>
          </w:p>
        </w:tc>
        <w:tc>
          <w:tcPr>
            <w:tcW w:w="1440" w:type="dxa"/>
          </w:tcPr>
          <w:p w14:paraId="069B55F0" w14:textId="77777777" w:rsidR="00B73A7E" w:rsidRDefault="00B73A7E" w:rsidP="00110D07">
            <w:r>
              <w:lastRenderedPageBreak/>
              <w:t>2005-2011</w:t>
            </w:r>
          </w:p>
        </w:tc>
        <w:tc>
          <w:tcPr>
            <w:tcW w:w="1620" w:type="dxa"/>
          </w:tcPr>
          <w:p w14:paraId="103C9AA7" w14:textId="77777777" w:rsidR="00B73A7E" w:rsidRDefault="00B73A7E" w:rsidP="00110D07">
            <w:r>
              <w:t>71 (median)</w:t>
            </w:r>
          </w:p>
        </w:tc>
        <w:tc>
          <w:tcPr>
            <w:tcW w:w="1170" w:type="dxa"/>
          </w:tcPr>
          <w:p w14:paraId="0005B092" w14:textId="77777777" w:rsidR="00B73A7E" w:rsidRPr="00632A0D" w:rsidRDefault="00B73A7E" w:rsidP="00110D07">
            <w:r w:rsidRPr="00632A0D">
              <w:t>3.7 years (mean)</w:t>
            </w:r>
          </w:p>
        </w:tc>
        <w:tc>
          <w:tcPr>
            <w:tcW w:w="2070" w:type="dxa"/>
          </w:tcPr>
          <w:p w14:paraId="7553717B" w14:textId="77777777" w:rsidR="00B73A7E" w:rsidRPr="00632A0D" w:rsidRDefault="00B73A7E" w:rsidP="00110D07">
            <w:pPr>
              <w:rPr>
                <w:b/>
              </w:rPr>
            </w:pPr>
            <w:r w:rsidRPr="00632A0D">
              <w:rPr>
                <w:b/>
              </w:rPr>
              <w:t>Alcohol</w:t>
            </w:r>
          </w:p>
          <w:p w14:paraId="1D356E7A" w14:textId="77777777" w:rsidR="00B73A7E" w:rsidRPr="00632A0D" w:rsidRDefault="00B73A7E" w:rsidP="00110D07">
            <w:pPr>
              <w:rPr>
                <w:i/>
              </w:rPr>
            </w:pPr>
            <w:r w:rsidRPr="00632A0D">
              <w:rPr>
                <w:i/>
              </w:rPr>
              <w:t>Ref. = No use</w:t>
            </w:r>
          </w:p>
          <w:p w14:paraId="25DC0A39" w14:textId="77777777" w:rsidR="00B73A7E" w:rsidRDefault="00B73A7E" w:rsidP="00110D07">
            <w:pPr>
              <w:rPr>
                <w:i/>
              </w:rPr>
            </w:pPr>
          </w:p>
          <w:p w14:paraId="058106A0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25-125mL/day</w:t>
            </w:r>
          </w:p>
          <w:p w14:paraId="41E7DA67" w14:textId="77777777" w:rsidR="00B73A7E" w:rsidRDefault="00B73A7E" w:rsidP="00110D07">
            <w:r>
              <w:lastRenderedPageBreak/>
              <w:t xml:space="preserve">Recurrence: </w:t>
            </w:r>
            <w:r w:rsidRPr="004A763B">
              <w:t>0.90 (0.63-1.27)</w:t>
            </w:r>
          </w:p>
          <w:p w14:paraId="76B276AF" w14:textId="77777777" w:rsidR="00B73A7E" w:rsidRPr="004A763B" w:rsidRDefault="00B73A7E" w:rsidP="00110D07"/>
          <w:p w14:paraId="37800C8A" w14:textId="77777777" w:rsidR="00B73A7E" w:rsidRPr="00632A0D" w:rsidRDefault="00B73A7E" w:rsidP="00110D07">
            <w:pPr>
              <w:rPr>
                <w:i/>
              </w:rPr>
            </w:pPr>
            <w:r w:rsidRPr="00632A0D">
              <w:rPr>
                <w:i/>
              </w:rPr>
              <w:t>&gt;125mL/day</w:t>
            </w:r>
          </w:p>
          <w:p w14:paraId="466DD270" w14:textId="77777777" w:rsidR="00B73A7E" w:rsidRPr="00632A0D" w:rsidRDefault="00B73A7E" w:rsidP="00110D07">
            <w:r w:rsidRPr="00632A0D">
              <w:t xml:space="preserve">Recurrence: </w:t>
            </w:r>
            <w:r w:rsidRPr="004A763B">
              <w:t>0.97 (0.70-1.36)</w:t>
            </w:r>
          </w:p>
          <w:p w14:paraId="7E2EF763" w14:textId="77777777" w:rsidR="00B73A7E" w:rsidRPr="00632A0D" w:rsidRDefault="00B73A7E" w:rsidP="00110D07">
            <w:pPr>
              <w:rPr>
                <w:b/>
              </w:rPr>
            </w:pPr>
          </w:p>
          <w:p w14:paraId="6AD595F6" w14:textId="77777777" w:rsidR="00B73A7E" w:rsidRPr="00632A0D" w:rsidRDefault="00B73A7E" w:rsidP="00110D07">
            <w:r w:rsidRPr="00632A0D">
              <w:rPr>
                <w:b/>
              </w:rPr>
              <w:t>Fluid intake</w:t>
            </w:r>
          </w:p>
          <w:p w14:paraId="1EE6E818" w14:textId="77777777" w:rsidR="00B73A7E" w:rsidRPr="00632A0D" w:rsidRDefault="00B73A7E" w:rsidP="00110D07">
            <w:pPr>
              <w:rPr>
                <w:i/>
              </w:rPr>
            </w:pPr>
            <w:r w:rsidRPr="00632A0D">
              <w:rPr>
                <w:i/>
              </w:rPr>
              <w:t>Ref. = 250-850mL/day</w:t>
            </w:r>
          </w:p>
          <w:p w14:paraId="1B629F96" w14:textId="77777777" w:rsidR="00B73A7E" w:rsidRPr="00632A0D" w:rsidRDefault="00B73A7E" w:rsidP="00110D07"/>
          <w:p w14:paraId="3191002E" w14:textId="77777777" w:rsidR="00B73A7E" w:rsidRPr="00632A0D" w:rsidRDefault="00B73A7E" w:rsidP="00110D07">
            <w:pPr>
              <w:rPr>
                <w:i/>
              </w:rPr>
            </w:pPr>
            <w:r w:rsidRPr="00632A0D">
              <w:rPr>
                <w:i/>
              </w:rPr>
              <w:t>850-1200mL/day</w:t>
            </w:r>
          </w:p>
          <w:p w14:paraId="22C0B184" w14:textId="77777777" w:rsidR="00B73A7E" w:rsidRPr="00632A0D" w:rsidRDefault="00B73A7E" w:rsidP="00110D07">
            <w:r w:rsidRPr="00632A0D">
              <w:t>Recurrence: 1.17 (0.85-1.62)</w:t>
            </w:r>
          </w:p>
          <w:p w14:paraId="5566CF65" w14:textId="77777777" w:rsidR="00B73A7E" w:rsidRPr="00632A0D" w:rsidRDefault="00B73A7E" w:rsidP="00110D07"/>
          <w:p w14:paraId="642F499B" w14:textId="77777777" w:rsidR="00B73A7E" w:rsidRPr="00632A0D" w:rsidRDefault="00B73A7E" w:rsidP="00110D07">
            <w:pPr>
              <w:rPr>
                <w:i/>
              </w:rPr>
            </w:pPr>
            <w:r w:rsidRPr="00632A0D">
              <w:rPr>
                <w:i/>
              </w:rPr>
              <w:t>&gt;1200mL/day</w:t>
            </w:r>
          </w:p>
          <w:p w14:paraId="05279914" w14:textId="77777777" w:rsidR="00B73A7E" w:rsidRPr="00632A0D" w:rsidRDefault="00B73A7E" w:rsidP="00110D07">
            <w:r w:rsidRPr="00632A0D">
              <w:t>Recurrence: 0.98 (0.70-1.38)</w:t>
            </w:r>
          </w:p>
        </w:tc>
      </w:tr>
      <w:tr w:rsidR="00B73A7E" w14:paraId="191CB373" w14:textId="77777777" w:rsidTr="00110D07">
        <w:tc>
          <w:tcPr>
            <w:tcW w:w="1800" w:type="dxa"/>
          </w:tcPr>
          <w:p w14:paraId="31106FD2" w14:textId="77777777" w:rsidR="00B73A7E" w:rsidRDefault="00B73A7E" w:rsidP="00110D07">
            <w:proofErr w:type="spellStart"/>
            <w:r>
              <w:lastRenderedPageBreak/>
              <w:t>Jochems</w:t>
            </w:r>
            <w:proofErr w:type="spellEnd"/>
            <w:r>
              <w:t xml:space="preserve"> et al. - 2018</w:t>
            </w:r>
            <w:r>
              <w:fldChar w:fldCharType="begin">
                <w:fldData xml:space="preserve">PEVuZE5vdGU+PENpdGU+PEF1dGhvcj5Kb2NoZW1zPC9BdXRob3I+PFllYXI+MjAxODwvWWVhcj48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Kb2NoZW1zPC9BdXRob3I+PFllYXI+MjAxODwvWWVhcj48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37]</w:t>
            </w:r>
            <w:r>
              <w:fldChar w:fldCharType="end"/>
            </w:r>
          </w:p>
        </w:tc>
        <w:tc>
          <w:tcPr>
            <w:tcW w:w="1620" w:type="dxa"/>
          </w:tcPr>
          <w:p w14:paraId="5E9E9923" w14:textId="77777777" w:rsidR="00B73A7E" w:rsidRDefault="00B73A7E" w:rsidP="00110D07">
            <w:r>
              <w:t>Prospective cohort</w:t>
            </w:r>
          </w:p>
        </w:tc>
        <w:tc>
          <w:tcPr>
            <w:tcW w:w="1980" w:type="dxa"/>
          </w:tcPr>
          <w:p w14:paraId="0565C95B" w14:textId="77777777" w:rsidR="00B73A7E" w:rsidRDefault="00B73A7E" w:rsidP="00110D07">
            <w:r>
              <w:t xml:space="preserve">728 patients with NMIBC </w:t>
            </w:r>
          </w:p>
        </w:tc>
        <w:tc>
          <w:tcPr>
            <w:tcW w:w="1800" w:type="dxa"/>
          </w:tcPr>
          <w:p w14:paraId="2CEA6248" w14:textId="77777777" w:rsidR="00B73A7E" w:rsidRDefault="00B73A7E" w:rsidP="00110D07">
            <w:r>
              <w:t>Recurrence: T</w:t>
            </w:r>
            <w:r w:rsidRPr="005B5288">
              <w:t xml:space="preserve">he new occurrence of a NMIBC (stage Ta, T1, or </w:t>
            </w:r>
            <w:proofErr w:type="spellStart"/>
            <w:r w:rsidRPr="005B5288">
              <w:t>pTis</w:t>
            </w:r>
            <w:proofErr w:type="spellEnd"/>
            <w:r w:rsidRPr="005B5288">
              <w:t xml:space="preserve">) at the same or at a different site as the initial </w:t>
            </w:r>
            <w:proofErr w:type="spellStart"/>
            <w:r w:rsidRPr="005B5288">
              <w:t>pri</w:t>
            </w:r>
            <w:proofErr w:type="spellEnd"/>
            <w:r w:rsidRPr="005B5288">
              <w:t xml:space="preserve">- </w:t>
            </w:r>
            <w:proofErr w:type="spellStart"/>
            <w:r w:rsidRPr="005B5288">
              <w:t>mary</w:t>
            </w:r>
            <w:proofErr w:type="spellEnd"/>
            <w:r w:rsidRPr="005B5288">
              <w:t xml:space="preserve"> bladder tumor </w:t>
            </w:r>
            <w:r w:rsidRPr="005B5288">
              <w:lastRenderedPageBreak/>
              <w:t>and excluding recurrence identified at the first check cystoscopy.</w:t>
            </w:r>
          </w:p>
        </w:tc>
        <w:tc>
          <w:tcPr>
            <w:tcW w:w="1440" w:type="dxa"/>
          </w:tcPr>
          <w:p w14:paraId="36C91CCE" w14:textId="77777777" w:rsidR="00B73A7E" w:rsidRDefault="00B73A7E" w:rsidP="00110D07">
            <w:r>
              <w:lastRenderedPageBreak/>
              <w:t>2005-2011</w:t>
            </w:r>
          </w:p>
        </w:tc>
        <w:tc>
          <w:tcPr>
            <w:tcW w:w="1620" w:type="dxa"/>
          </w:tcPr>
          <w:p w14:paraId="5C62CA99" w14:textId="77777777" w:rsidR="00B73A7E" w:rsidRDefault="00B73A7E" w:rsidP="00110D07">
            <w:r>
              <w:t>69 (mean)</w:t>
            </w:r>
          </w:p>
        </w:tc>
        <w:tc>
          <w:tcPr>
            <w:tcW w:w="1170" w:type="dxa"/>
          </w:tcPr>
          <w:p w14:paraId="55033F86" w14:textId="77777777" w:rsidR="00B73A7E" w:rsidRDefault="00B73A7E" w:rsidP="00110D07">
            <w:r>
              <w:t>3.7 years (median)</w:t>
            </w:r>
          </w:p>
        </w:tc>
        <w:tc>
          <w:tcPr>
            <w:tcW w:w="2070" w:type="dxa"/>
          </w:tcPr>
          <w:p w14:paraId="78A8DFC0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Fruits and vegetables</w:t>
            </w:r>
          </w:p>
          <w:p w14:paraId="019CD46C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 xml:space="preserve">Ref. = </w:t>
            </w:r>
            <w:proofErr w:type="spellStart"/>
            <w:r>
              <w:rPr>
                <w:i/>
              </w:rPr>
              <w:t>Tertile</w:t>
            </w:r>
            <w:proofErr w:type="spellEnd"/>
            <w:r>
              <w:rPr>
                <w:i/>
              </w:rPr>
              <w:t xml:space="preserve"> 1</w:t>
            </w:r>
          </w:p>
          <w:p w14:paraId="788DD686" w14:textId="77777777" w:rsidR="00B73A7E" w:rsidRDefault="00B73A7E" w:rsidP="00110D07">
            <w:pPr>
              <w:rPr>
                <w:i/>
              </w:rPr>
            </w:pPr>
          </w:p>
          <w:p w14:paraId="746BC1B9" w14:textId="77777777" w:rsidR="00B73A7E" w:rsidRDefault="00B73A7E" w:rsidP="00110D07">
            <w:pPr>
              <w:rPr>
                <w:i/>
              </w:rPr>
            </w:pPr>
            <w:proofErr w:type="spellStart"/>
            <w:r>
              <w:rPr>
                <w:i/>
              </w:rPr>
              <w:t>Tertile</w:t>
            </w:r>
            <w:proofErr w:type="spellEnd"/>
            <w:r>
              <w:rPr>
                <w:i/>
              </w:rPr>
              <w:t xml:space="preserve"> 2</w:t>
            </w:r>
          </w:p>
          <w:p w14:paraId="64F3C2ED" w14:textId="77777777" w:rsidR="00B73A7E" w:rsidRDefault="00B73A7E" w:rsidP="00110D07">
            <w:r>
              <w:t xml:space="preserve">Recurrence: </w:t>
            </w:r>
            <w:r w:rsidRPr="00135E0C">
              <w:t>1.0</w:t>
            </w:r>
            <w:r>
              <w:t>9 (0.79-</w:t>
            </w:r>
            <w:r w:rsidRPr="00135E0C">
              <w:t>1.50)</w:t>
            </w:r>
          </w:p>
          <w:p w14:paraId="7689ED83" w14:textId="77777777" w:rsidR="00B73A7E" w:rsidRDefault="00B73A7E" w:rsidP="00110D07"/>
          <w:p w14:paraId="2469BE9E" w14:textId="77777777" w:rsidR="00B73A7E" w:rsidRDefault="00B73A7E" w:rsidP="00110D07">
            <w:proofErr w:type="spellStart"/>
            <w:r>
              <w:rPr>
                <w:i/>
              </w:rPr>
              <w:t>Tertile</w:t>
            </w:r>
            <w:proofErr w:type="spellEnd"/>
            <w:r>
              <w:rPr>
                <w:i/>
              </w:rPr>
              <w:t xml:space="preserve"> 3</w:t>
            </w:r>
            <w:r>
              <w:br/>
              <w:t xml:space="preserve">Recurrence: 1.07 </w:t>
            </w:r>
            <w:r>
              <w:lastRenderedPageBreak/>
              <w:t>(0.78-</w:t>
            </w:r>
            <w:r w:rsidRPr="00135E0C">
              <w:t>1.47)</w:t>
            </w:r>
          </w:p>
          <w:p w14:paraId="07C268FA" w14:textId="77777777" w:rsidR="00B73A7E" w:rsidRDefault="00B73A7E" w:rsidP="00110D07"/>
          <w:p w14:paraId="4841ED6D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 xml:space="preserve">Total fruits </w:t>
            </w:r>
          </w:p>
          <w:p w14:paraId="243E47B0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 xml:space="preserve">Ref. = </w:t>
            </w:r>
            <w:proofErr w:type="spellStart"/>
            <w:r>
              <w:rPr>
                <w:i/>
              </w:rPr>
              <w:t>Tertile</w:t>
            </w:r>
            <w:proofErr w:type="spellEnd"/>
            <w:r>
              <w:rPr>
                <w:i/>
              </w:rPr>
              <w:t xml:space="preserve"> 1</w:t>
            </w:r>
          </w:p>
          <w:p w14:paraId="045103A8" w14:textId="77777777" w:rsidR="00B73A7E" w:rsidRDefault="00B73A7E" w:rsidP="00110D07">
            <w:pPr>
              <w:rPr>
                <w:i/>
              </w:rPr>
            </w:pPr>
          </w:p>
          <w:p w14:paraId="3305F9E8" w14:textId="77777777" w:rsidR="00B73A7E" w:rsidRDefault="00B73A7E" w:rsidP="00110D07">
            <w:pPr>
              <w:rPr>
                <w:i/>
              </w:rPr>
            </w:pPr>
            <w:proofErr w:type="spellStart"/>
            <w:r>
              <w:rPr>
                <w:i/>
              </w:rPr>
              <w:t>Tertile</w:t>
            </w:r>
            <w:proofErr w:type="spellEnd"/>
            <w:r>
              <w:rPr>
                <w:i/>
              </w:rPr>
              <w:t xml:space="preserve"> 2</w:t>
            </w:r>
          </w:p>
          <w:p w14:paraId="075103C4" w14:textId="77777777" w:rsidR="00B73A7E" w:rsidRDefault="00B73A7E" w:rsidP="00110D07">
            <w:r>
              <w:t>Recurrence: 1.22 (0.89-</w:t>
            </w:r>
            <w:r w:rsidRPr="00CD3B22">
              <w:t>1.69)</w:t>
            </w:r>
          </w:p>
          <w:p w14:paraId="4A0A1872" w14:textId="77777777" w:rsidR="00B73A7E" w:rsidRDefault="00B73A7E" w:rsidP="00110D07"/>
          <w:p w14:paraId="0058A7A2" w14:textId="77777777" w:rsidR="00B73A7E" w:rsidRDefault="00B73A7E" w:rsidP="00110D07">
            <w:proofErr w:type="spellStart"/>
            <w:r>
              <w:rPr>
                <w:i/>
              </w:rPr>
              <w:t>Tertile</w:t>
            </w:r>
            <w:proofErr w:type="spellEnd"/>
            <w:r>
              <w:rPr>
                <w:i/>
              </w:rPr>
              <w:t xml:space="preserve"> 3</w:t>
            </w:r>
            <w:r>
              <w:br/>
              <w:t>Recurrence: 0.85 (0.63-</w:t>
            </w:r>
            <w:r w:rsidRPr="00CD3B22">
              <w:t>1.14)</w:t>
            </w:r>
          </w:p>
          <w:p w14:paraId="642399A3" w14:textId="77777777" w:rsidR="00B73A7E" w:rsidRDefault="00B73A7E" w:rsidP="00110D07"/>
          <w:p w14:paraId="44C9ED5D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Total vegetables</w:t>
            </w:r>
          </w:p>
          <w:p w14:paraId="11A3E746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 xml:space="preserve">Ref. = </w:t>
            </w:r>
            <w:proofErr w:type="spellStart"/>
            <w:r>
              <w:rPr>
                <w:i/>
              </w:rPr>
              <w:t>Tertile</w:t>
            </w:r>
            <w:proofErr w:type="spellEnd"/>
            <w:r>
              <w:rPr>
                <w:i/>
              </w:rPr>
              <w:t xml:space="preserve"> 1</w:t>
            </w:r>
          </w:p>
          <w:p w14:paraId="57EC1DC7" w14:textId="77777777" w:rsidR="00B73A7E" w:rsidRDefault="00B73A7E" w:rsidP="00110D07">
            <w:pPr>
              <w:rPr>
                <w:i/>
              </w:rPr>
            </w:pPr>
          </w:p>
          <w:p w14:paraId="183F41B9" w14:textId="77777777" w:rsidR="00B73A7E" w:rsidRDefault="00B73A7E" w:rsidP="00110D07">
            <w:pPr>
              <w:rPr>
                <w:i/>
              </w:rPr>
            </w:pPr>
            <w:proofErr w:type="spellStart"/>
            <w:r>
              <w:rPr>
                <w:i/>
              </w:rPr>
              <w:t>Tertile</w:t>
            </w:r>
            <w:proofErr w:type="spellEnd"/>
            <w:r>
              <w:rPr>
                <w:i/>
              </w:rPr>
              <w:t xml:space="preserve"> 2</w:t>
            </w:r>
          </w:p>
          <w:p w14:paraId="4DC9154C" w14:textId="77777777" w:rsidR="00B73A7E" w:rsidRDefault="00B73A7E" w:rsidP="00110D07">
            <w:r>
              <w:t>Recurrence: 0.97 (0.70-</w:t>
            </w:r>
            <w:r w:rsidRPr="005675D0">
              <w:t>1.33)</w:t>
            </w:r>
          </w:p>
          <w:p w14:paraId="3642DC34" w14:textId="77777777" w:rsidR="00B73A7E" w:rsidRDefault="00B73A7E" w:rsidP="00110D07"/>
          <w:p w14:paraId="3E067754" w14:textId="77777777" w:rsidR="00B73A7E" w:rsidRPr="00135E0C" w:rsidRDefault="00B73A7E" w:rsidP="00110D07">
            <w:proofErr w:type="spellStart"/>
            <w:r>
              <w:rPr>
                <w:i/>
              </w:rPr>
              <w:t>Tertile</w:t>
            </w:r>
            <w:proofErr w:type="spellEnd"/>
            <w:r>
              <w:rPr>
                <w:i/>
              </w:rPr>
              <w:t xml:space="preserve"> 3</w:t>
            </w:r>
            <w:r>
              <w:br/>
              <w:t>Recurrence: 1.02 (0.74-</w:t>
            </w:r>
            <w:r w:rsidRPr="005675D0">
              <w:t>1.41)</w:t>
            </w:r>
          </w:p>
        </w:tc>
      </w:tr>
      <w:tr w:rsidR="00B73A7E" w14:paraId="6429F205" w14:textId="77777777" w:rsidTr="00110D07">
        <w:tc>
          <w:tcPr>
            <w:tcW w:w="1800" w:type="dxa"/>
          </w:tcPr>
          <w:p w14:paraId="7D1D05C3" w14:textId="77777777" w:rsidR="00B73A7E" w:rsidRDefault="00B73A7E" w:rsidP="00110D07">
            <w:proofErr w:type="spellStart"/>
            <w:r>
              <w:lastRenderedPageBreak/>
              <w:t>Kamat</w:t>
            </w:r>
            <w:proofErr w:type="spellEnd"/>
            <w:r>
              <w:t xml:space="preserve"> et al. - 2007</w:t>
            </w:r>
            <w:r>
              <w:fldChar w:fldCharType="begin"/>
            </w:r>
            <w:r>
              <w:instrText xml:space="preserve"> ADDIN EN.CITE &lt;EndNote&gt;&lt;Cite&gt;&lt;Author&gt;Kamat&lt;/Author&gt;&lt;Year&gt;2007&lt;/Year&gt;&lt;RecNum&gt;35&lt;/RecNum&gt;&lt;DisplayText&gt;&lt;style face="superscript"&gt;[38]&lt;/style&gt;&lt;/DisplayText&gt;&lt;record&gt;&lt;rec-number&gt;35&lt;/rec-number&gt;&lt;foreign-keys&gt;&lt;key app="EN" db-id="t2xzzarf5fastpevffz59dwg05x9092vewef" timestamp="1556594249"&gt;35&lt;/key&gt;&lt;/foreign-keys&gt;&lt;ref-type name="Journal Article"&gt;17&lt;/ref-type&gt;&lt;contributors&gt;&lt;authors&gt;&lt;author&gt;Kamat, A. M.&lt;/author&gt;&lt;author&gt;Wu, X.&lt;/author&gt;&lt;/authors&gt;&lt;/contributors&gt;&lt;titles&gt;&lt;title&gt;Statins and the effect of BCG on bladder cancer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1276; author reply 1276-7&lt;/pages&gt;&lt;volume&gt;356&lt;/volume&gt;&lt;number&gt;12&lt;/number&gt;&lt;edition&gt;2007/03/23&lt;/edition&gt;&lt;keywords&gt;&lt;keyword&gt;*Adjuvants, Immunologic&lt;/keyword&gt;&lt;keyword&gt;*BCG Vaccine&lt;/keyword&gt;&lt;keyword&gt;Disease Progression&lt;/keyword&gt;&lt;keyword&gt;Follow-Up Studies&lt;/keyword&gt;&lt;keyword&gt;Humans&lt;/keyword&gt;&lt;keyword&gt;Hydroxymethylglutaryl-CoA Reductase Inhibitors/*adverse effects&lt;/keyword&gt;&lt;keyword&gt;Incidence&lt;/keyword&gt;&lt;keyword&gt;Neoplasm Recurrence, Local/epidemiology&lt;/keyword&gt;&lt;keyword&gt;Treatment Outcome&lt;/keyword&gt;&lt;keyword&gt;Urinary Bladder Neoplasms/*therapy&lt;/keyword&gt;&lt;/keywords&gt;&lt;dates&gt;&lt;year&gt;2007&lt;/year&gt;&lt;pub-dates&gt;&lt;date&gt;Mar 22&lt;/date&gt;&lt;/pub-dates&gt;&lt;/dates&gt;&lt;isbn&gt;0028-4793&lt;/isbn&gt;&lt;accession-num&gt;17377172&lt;/accession-num&gt;&lt;urls&gt;&lt;/urls&gt;&lt;electronic-resource-num&gt;10.1056/NEJMc070117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38]</w:t>
            </w:r>
            <w:r>
              <w:fldChar w:fldCharType="end"/>
            </w:r>
          </w:p>
        </w:tc>
        <w:tc>
          <w:tcPr>
            <w:tcW w:w="1620" w:type="dxa"/>
          </w:tcPr>
          <w:p w14:paraId="5D72F283" w14:textId="77777777" w:rsidR="00B73A7E" w:rsidRDefault="00B73A7E" w:rsidP="00110D07">
            <w:r>
              <w:t>ND</w:t>
            </w:r>
          </w:p>
        </w:tc>
        <w:tc>
          <w:tcPr>
            <w:tcW w:w="1980" w:type="dxa"/>
          </w:tcPr>
          <w:p w14:paraId="1DCE825B" w14:textId="77777777" w:rsidR="00B73A7E" w:rsidRDefault="00B73A7E" w:rsidP="00110D07">
            <w:r>
              <w:t>156 patients with NMIBC</w:t>
            </w:r>
          </w:p>
        </w:tc>
        <w:tc>
          <w:tcPr>
            <w:tcW w:w="1800" w:type="dxa"/>
          </w:tcPr>
          <w:p w14:paraId="166B8CB7" w14:textId="77777777" w:rsidR="00B73A7E" w:rsidRDefault="00B73A7E" w:rsidP="00110D07">
            <w:r>
              <w:t>Recurrence: ND</w:t>
            </w:r>
          </w:p>
          <w:p w14:paraId="3702100A" w14:textId="77777777" w:rsidR="00B73A7E" w:rsidRDefault="00B73A7E" w:rsidP="00110D07"/>
          <w:p w14:paraId="652E1504" w14:textId="77777777" w:rsidR="00B73A7E" w:rsidRDefault="00B73A7E" w:rsidP="00110D07">
            <w:r>
              <w:t>Progression: ND</w:t>
            </w:r>
          </w:p>
          <w:p w14:paraId="33E91BF0" w14:textId="77777777" w:rsidR="00B73A7E" w:rsidRDefault="00B73A7E" w:rsidP="00110D07"/>
          <w:p w14:paraId="10E185BB" w14:textId="77777777" w:rsidR="00B73A7E" w:rsidRDefault="00B73A7E" w:rsidP="00110D07">
            <w:r>
              <w:t>ACM: ND</w:t>
            </w:r>
          </w:p>
        </w:tc>
        <w:tc>
          <w:tcPr>
            <w:tcW w:w="1440" w:type="dxa"/>
          </w:tcPr>
          <w:p w14:paraId="36D40B9C" w14:textId="77777777" w:rsidR="00B73A7E" w:rsidRDefault="00B73A7E" w:rsidP="00110D07">
            <w:r>
              <w:t>NR</w:t>
            </w:r>
          </w:p>
        </w:tc>
        <w:tc>
          <w:tcPr>
            <w:tcW w:w="1620" w:type="dxa"/>
          </w:tcPr>
          <w:p w14:paraId="7FCE2DBE" w14:textId="77777777" w:rsidR="00B73A7E" w:rsidRDefault="00B73A7E" w:rsidP="00110D07">
            <w:r>
              <w:t>NR</w:t>
            </w:r>
          </w:p>
        </w:tc>
        <w:tc>
          <w:tcPr>
            <w:tcW w:w="1170" w:type="dxa"/>
          </w:tcPr>
          <w:p w14:paraId="23BDDC91" w14:textId="77777777" w:rsidR="00B73A7E" w:rsidRDefault="00B73A7E" w:rsidP="00110D07">
            <w:r>
              <w:t>56 months (median)</w:t>
            </w:r>
          </w:p>
        </w:tc>
        <w:tc>
          <w:tcPr>
            <w:tcW w:w="2070" w:type="dxa"/>
          </w:tcPr>
          <w:p w14:paraId="45C37AF8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tatins</w:t>
            </w:r>
          </w:p>
          <w:p w14:paraId="77516331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use</w:t>
            </w:r>
          </w:p>
          <w:p w14:paraId="08574C9C" w14:textId="77777777" w:rsidR="00B73A7E" w:rsidRDefault="00B73A7E" w:rsidP="00110D07">
            <w:r>
              <w:t>Recurrence: NS on univariable analysis</w:t>
            </w:r>
          </w:p>
          <w:p w14:paraId="1822AF40" w14:textId="77777777" w:rsidR="00B73A7E" w:rsidRDefault="00B73A7E" w:rsidP="00110D07">
            <w:r>
              <w:lastRenderedPageBreak/>
              <w:t>Progression: NS on univariable analysis</w:t>
            </w:r>
          </w:p>
          <w:p w14:paraId="05A9F508" w14:textId="77777777" w:rsidR="00B73A7E" w:rsidRPr="0055457E" w:rsidRDefault="00B73A7E" w:rsidP="00110D07">
            <w:r>
              <w:t>ACM: NS on univariable analysis</w:t>
            </w:r>
          </w:p>
        </w:tc>
      </w:tr>
      <w:tr w:rsidR="00B73A7E" w14:paraId="066AB32D" w14:textId="77777777" w:rsidTr="00110D07">
        <w:tc>
          <w:tcPr>
            <w:tcW w:w="1800" w:type="dxa"/>
          </w:tcPr>
          <w:p w14:paraId="383699E9" w14:textId="77777777" w:rsidR="00B73A7E" w:rsidRDefault="00B73A7E" w:rsidP="00110D07">
            <w:r>
              <w:lastRenderedPageBreak/>
              <w:t>Kashif Khan et al. - 2014</w:t>
            </w:r>
            <w:r>
              <w:fldChar w:fldCharType="begin"/>
            </w:r>
            <w:r>
              <w:instrText xml:space="preserve"> ADDIN EN.CITE &lt;EndNote&gt;&lt;Cite&gt;&lt;Author&gt;Kashif Khan&lt;/Author&gt;&lt;Year&gt;2014&lt;/Year&gt;&lt;RecNum&gt;114&lt;/RecNum&gt;&lt;DisplayText&gt;&lt;style face="superscript"&gt;[39]&lt;/style&gt;&lt;/DisplayText&gt;&lt;record&gt;&lt;rec-number&gt;114&lt;/rec-number&gt;&lt;foreign-keys&gt;&lt;key app="EN" db-id="t2xzzarf5fastpevffz59dwg05x9092vewef" timestamp="1559145201"&gt;114&lt;/key&gt;&lt;/foreign-keys&gt;&lt;ref-type name="Journal Article"&gt;17&lt;/ref-type&gt;&lt;contributors&gt;&lt;authors&gt;&lt;author&gt;Kashif Khan, M.&lt;/author&gt;&lt;author&gt;Ahmed, I.&lt;/author&gt;&lt;author&gt;Raza, S. J.&lt;/author&gt;&lt;/authors&gt;&lt;/contributors&gt;&lt;auth-address&gt;Muhammad Kashif Khan, FCPS, Shaukat Khanum Memorial Cancer Hospital &amp;amp; Research Center Lahore, Lahore - Pakistan.&amp;#xD;Irfan Ahmed, FRCS, Shaukat Khanum Memorial Cancer Hospital &amp;amp; Research Center Lahore, Lahore - Pakistan.&amp;#xD;Syed Johar Raza, FCPS, Shaukat Khanum Memorial Cancer Hospital &amp;amp; Research Center Lahore, Lahore - Pakistan.&lt;/auth-address&gt;&lt;titles&gt;&lt;title&gt;Factors effecting recurrence and progression of high grade non invasive bladder cancer treated by intravesical BCG&lt;/title&gt;&lt;secondary-title&gt;Pak J Med Sci&lt;/secondary-title&gt;&lt;alt-title&gt;Pakistan journal of medical sciences&lt;/alt-title&gt;&lt;/titles&gt;&lt;periodical&gt;&lt;full-title&gt;Pak J Med Sci&lt;/full-title&gt;&lt;abbr-1&gt;Pakistan journal of medical sciences&lt;/abbr-1&gt;&lt;/periodical&gt;&lt;alt-periodical&gt;&lt;full-title&gt;Pak J Med Sci&lt;/full-title&gt;&lt;abbr-1&gt;Pakistan journal of medical sciences&lt;/abbr-1&gt;&lt;/alt-periodical&gt;&lt;pages&gt;326-30&lt;/pages&gt;&lt;volume&gt;30&lt;/volume&gt;&lt;number&gt;2&lt;/number&gt;&lt;edition&gt;2014/04/29&lt;/edition&gt;&lt;keywords&gt;&lt;keyword&gt;Bcg&lt;/keyword&gt;&lt;keyword&gt;High grade&lt;/keyword&gt;&lt;keyword&gt;Non-muscle invasive bladder cancer&lt;/keyword&gt;&lt;keyword&gt;Progression&lt;/keyword&gt;&lt;keyword&gt;Recurrence&lt;/keyword&gt;&lt;/keywords&gt;&lt;dates&gt;&lt;year&gt;2014&lt;/year&gt;&lt;pub-dates&gt;&lt;date&gt;Mar&lt;/date&gt;&lt;/pub-dates&gt;&lt;/dates&gt;&lt;isbn&gt;1682-024X (Print)&amp;#xD;1681-715x&lt;/isbn&gt;&lt;accession-num&gt;24772136&lt;/accession-num&gt;&lt;urls&gt;&lt;/urls&gt;&lt;custom2&gt;PMC3999003&lt;/custom2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39]</w:t>
            </w:r>
            <w:r>
              <w:fldChar w:fldCharType="end"/>
            </w:r>
          </w:p>
        </w:tc>
        <w:tc>
          <w:tcPr>
            <w:tcW w:w="1620" w:type="dxa"/>
          </w:tcPr>
          <w:p w14:paraId="21BB4F4C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29DDCD4F" w14:textId="77777777" w:rsidR="00B73A7E" w:rsidRDefault="00B73A7E" w:rsidP="00110D07">
            <w:r>
              <w:t>64 patients with NMIBC</w:t>
            </w:r>
          </w:p>
        </w:tc>
        <w:tc>
          <w:tcPr>
            <w:tcW w:w="1800" w:type="dxa"/>
          </w:tcPr>
          <w:p w14:paraId="3D1A1A1B" w14:textId="77777777" w:rsidR="00B73A7E" w:rsidRDefault="00B73A7E" w:rsidP="00110D07">
            <w:r>
              <w:t>Recurrence: Tumors of the same initial stage at cystoscopy.</w:t>
            </w:r>
          </w:p>
          <w:p w14:paraId="2D683F72" w14:textId="77777777" w:rsidR="00B73A7E" w:rsidRDefault="00B73A7E" w:rsidP="00110D07"/>
          <w:p w14:paraId="1356D6C0" w14:textId="77777777" w:rsidR="00B73A7E" w:rsidRDefault="00B73A7E" w:rsidP="00110D07">
            <w:r>
              <w:t>Progression: T</w:t>
            </w:r>
            <w:r w:rsidRPr="006D5449">
              <w:t>umor involved the detrusor muscle, had nodal or distant metastasis.</w:t>
            </w:r>
          </w:p>
        </w:tc>
        <w:tc>
          <w:tcPr>
            <w:tcW w:w="1440" w:type="dxa"/>
          </w:tcPr>
          <w:p w14:paraId="05795188" w14:textId="77777777" w:rsidR="00B73A7E" w:rsidRDefault="00B73A7E" w:rsidP="00110D07">
            <w:r>
              <w:t>2008-2012</w:t>
            </w:r>
          </w:p>
        </w:tc>
        <w:tc>
          <w:tcPr>
            <w:tcW w:w="1620" w:type="dxa"/>
          </w:tcPr>
          <w:p w14:paraId="1A39705A" w14:textId="77777777" w:rsidR="00B73A7E" w:rsidRDefault="00B73A7E" w:rsidP="00110D07">
            <w:r>
              <w:t>59.86 (mean)</w:t>
            </w:r>
          </w:p>
        </w:tc>
        <w:tc>
          <w:tcPr>
            <w:tcW w:w="1170" w:type="dxa"/>
          </w:tcPr>
          <w:p w14:paraId="2897EB0A" w14:textId="77777777" w:rsidR="00B73A7E" w:rsidRDefault="00B73A7E" w:rsidP="00110D07">
            <w:r>
              <w:t>28.36 months (mean)</w:t>
            </w:r>
          </w:p>
        </w:tc>
        <w:tc>
          <w:tcPr>
            <w:tcW w:w="2070" w:type="dxa"/>
          </w:tcPr>
          <w:p w14:paraId="672096E7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</w:t>
            </w:r>
          </w:p>
          <w:p w14:paraId="684A0591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n-smoker</w:t>
            </w:r>
          </w:p>
          <w:p w14:paraId="7AC469DB" w14:textId="77777777" w:rsidR="00B73A7E" w:rsidRDefault="00B73A7E" w:rsidP="00110D07">
            <w:r>
              <w:t>Recurrence: NS on univariable analysis</w:t>
            </w:r>
          </w:p>
          <w:p w14:paraId="5C1E031F" w14:textId="77777777" w:rsidR="00B73A7E" w:rsidRPr="00FD1F71" w:rsidRDefault="00B73A7E" w:rsidP="00110D07">
            <w:r>
              <w:t xml:space="preserve">Progression: OR </w:t>
            </w:r>
            <w:r w:rsidRPr="00FD1F71">
              <w:t>4.02 (1.01-15.88)</w:t>
            </w:r>
          </w:p>
        </w:tc>
      </w:tr>
      <w:tr w:rsidR="00B73A7E" w14:paraId="6713F0A5" w14:textId="77777777" w:rsidTr="00110D07">
        <w:tc>
          <w:tcPr>
            <w:tcW w:w="1800" w:type="dxa"/>
          </w:tcPr>
          <w:p w14:paraId="466882F0" w14:textId="77777777" w:rsidR="00B73A7E" w:rsidRDefault="00B73A7E" w:rsidP="00110D07">
            <w:r>
              <w:t>Kelly et al. - 2019</w:t>
            </w:r>
            <w:r>
              <w:fldChar w:fldCharType="begin">
                <w:fldData xml:space="preserve">PEVuZE5vdGU+PENpdGU+PEF1dGhvcj5LZWxseTwvQXV0aG9yPjxZZWFyPjIwMTk8L1llYXI+PFJl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ZWxseTwvQXV0aG9yPjxZZWFyPjIwMTk8L1llYXI+PFJl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40]</w:t>
            </w:r>
            <w:r>
              <w:fldChar w:fldCharType="end"/>
            </w:r>
          </w:p>
        </w:tc>
        <w:tc>
          <w:tcPr>
            <w:tcW w:w="1620" w:type="dxa"/>
          </w:tcPr>
          <w:p w14:paraId="327416DE" w14:textId="77777777" w:rsidR="00B73A7E" w:rsidRDefault="00B73A7E" w:rsidP="00110D07">
            <w:r>
              <w:t>Randomized controlled trial</w:t>
            </w:r>
          </w:p>
        </w:tc>
        <w:tc>
          <w:tcPr>
            <w:tcW w:w="1980" w:type="dxa"/>
          </w:tcPr>
          <w:p w14:paraId="2A9E08C8" w14:textId="77777777" w:rsidR="00B73A7E" w:rsidRDefault="00B73A7E" w:rsidP="00110D07">
            <w:r>
              <w:t xml:space="preserve">427 patients with NMIBC </w:t>
            </w:r>
          </w:p>
        </w:tc>
        <w:tc>
          <w:tcPr>
            <w:tcW w:w="1800" w:type="dxa"/>
          </w:tcPr>
          <w:p w14:paraId="0BC3BB19" w14:textId="77777777" w:rsidR="00B73A7E" w:rsidRDefault="00B73A7E" w:rsidP="00110D07">
            <w:r>
              <w:t>Recurrence: C</w:t>
            </w:r>
            <w:r w:rsidRPr="002946A3">
              <w:t>onfirmation of cancer recurrence</w:t>
            </w:r>
            <w:r>
              <w:t xml:space="preserve"> by cystoscopy.</w:t>
            </w:r>
          </w:p>
        </w:tc>
        <w:tc>
          <w:tcPr>
            <w:tcW w:w="1440" w:type="dxa"/>
          </w:tcPr>
          <w:p w14:paraId="6EED6AC5" w14:textId="77777777" w:rsidR="00B73A7E" w:rsidRDefault="00B73A7E" w:rsidP="00110D07">
            <w:r>
              <w:t>2007-2012</w:t>
            </w:r>
          </w:p>
        </w:tc>
        <w:tc>
          <w:tcPr>
            <w:tcW w:w="1620" w:type="dxa"/>
          </w:tcPr>
          <w:p w14:paraId="25260CB7" w14:textId="77777777" w:rsidR="00B73A7E" w:rsidRDefault="00B73A7E" w:rsidP="00110D07">
            <w:r>
              <w:t>67 (median)</w:t>
            </w:r>
          </w:p>
        </w:tc>
        <w:tc>
          <w:tcPr>
            <w:tcW w:w="1170" w:type="dxa"/>
          </w:tcPr>
          <w:p w14:paraId="3FC299C7" w14:textId="77777777" w:rsidR="00B73A7E" w:rsidRDefault="00B73A7E" w:rsidP="00110D07">
            <w:r>
              <w:t>44 months (median)</w:t>
            </w:r>
          </w:p>
        </w:tc>
        <w:tc>
          <w:tcPr>
            <w:tcW w:w="2070" w:type="dxa"/>
          </w:tcPr>
          <w:p w14:paraId="27924435" w14:textId="77777777" w:rsidR="00B73A7E" w:rsidRDefault="00B73A7E" w:rsidP="00110D07">
            <w:r>
              <w:rPr>
                <w:b/>
              </w:rPr>
              <w:t>Celecoxib</w:t>
            </w:r>
          </w:p>
          <w:p w14:paraId="314F61B9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Placebo</w:t>
            </w:r>
          </w:p>
          <w:p w14:paraId="4D64C016" w14:textId="77777777" w:rsidR="00B73A7E" w:rsidRDefault="00B73A7E" w:rsidP="00110D07">
            <w:r>
              <w:t>Recurrence: 0.82 (0.60-1.12)</w:t>
            </w:r>
          </w:p>
          <w:p w14:paraId="2D29E994" w14:textId="77777777" w:rsidR="00B73A7E" w:rsidRDefault="00B73A7E" w:rsidP="00110D07">
            <w:r>
              <w:t>Progression: 10% versus 9.7% (log-rank p=0.8)</w:t>
            </w:r>
          </w:p>
          <w:p w14:paraId="3BF2A796" w14:textId="77777777" w:rsidR="00B73A7E" w:rsidRPr="00563844" w:rsidRDefault="00B73A7E" w:rsidP="00110D07">
            <w:r>
              <w:t>ACM: 1.21 (0.68-</w:t>
            </w:r>
            <w:r w:rsidRPr="005819DC">
              <w:t>2.15</w:t>
            </w:r>
            <w:r>
              <w:t>)</w:t>
            </w:r>
          </w:p>
        </w:tc>
      </w:tr>
      <w:tr w:rsidR="00B73A7E" w14:paraId="24C398F2" w14:textId="77777777" w:rsidTr="00110D07">
        <w:tc>
          <w:tcPr>
            <w:tcW w:w="1800" w:type="dxa"/>
          </w:tcPr>
          <w:p w14:paraId="0303CAE7" w14:textId="77777777" w:rsidR="00B73A7E" w:rsidRDefault="00B73A7E" w:rsidP="00110D07">
            <w:proofErr w:type="spellStart"/>
            <w:r>
              <w:t>Kluth</w:t>
            </w:r>
            <w:proofErr w:type="spellEnd"/>
            <w:r>
              <w:t xml:space="preserve"> et al. - </w:t>
            </w:r>
            <w:r>
              <w:lastRenderedPageBreak/>
              <w:t>2013</w:t>
            </w:r>
            <w:r>
              <w:fldChar w:fldCharType="begin">
                <w:fldData xml:space="preserve">PEVuZE5vdGU+PENpdGU+PEF1dGhvcj5LbHV0aDwvQXV0aG9yPjxZZWFyPjIwMTM8L1llYXI+PFJl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bHV0aDwvQXV0aG9yPjxZZWFyPjIwMTM8L1llYXI+PFJl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41]</w:t>
            </w:r>
            <w:r>
              <w:fldChar w:fldCharType="end"/>
            </w:r>
          </w:p>
        </w:tc>
        <w:tc>
          <w:tcPr>
            <w:tcW w:w="1620" w:type="dxa"/>
          </w:tcPr>
          <w:p w14:paraId="438BB50B" w14:textId="77777777" w:rsidR="00B73A7E" w:rsidRDefault="00B73A7E" w:rsidP="00110D07">
            <w:r>
              <w:lastRenderedPageBreak/>
              <w:t xml:space="preserve">Retrospective </w:t>
            </w:r>
            <w:r>
              <w:lastRenderedPageBreak/>
              <w:t>cohort</w:t>
            </w:r>
          </w:p>
        </w:tc>
        <w:tc>
          <w:tcPr>
            <w:tcW w:w="1980" w:type="dxa"/>
          </w:tcPr>
          <w:p w14:paraId="61AD3885" w14:textId="77777777" w:rsidR="00B73A7E" w:rsidRDefault="00B73A7E" w:rsidP="00110D07">
            <w:r>
              <w:lastRenderedPageBreak/>
              <w:t xml:space="preserve">892 patients with </w:t>
            </w:r>
            <w:r>
              <w:lastRenderedPageBreak/>
              <w:t xml:space="preserve">NMIBC </w:t>
            </w:r>
          </w:p>
        </w:tc>
        <w:tc>
          <w:tcPr>
            <w:tcW w:w="1800" w:type="dxa"/>
          </w:tcPr>
          <w:p w14:paraId="4D5E28C6" w14:textId="77777777" w:rsidR="00B73A7E" w:rsidRDefault="00B73A7E" w:rsidP="00110D07">
            <w:r>
              <w:lastRenderedPageBreak/>
              <w:t xml:space="preserve">Recurrence: </w:t>
            </w:r>
            <w:r>
              <w:lastRenderedPageBreak/>
              <w:t xml:space="preserve">First tumor relapse in bladder or prostatic urethra regardless of tumor stage. </w:t>
            </w:r>
          </w:p>
          <w:p w14:paraId="304F0155" w14:textId="77777777" w:rsidR="00B73A7E" w:rsidRDefault="00B73A7E" w:rsidP="00110D07"/>
          <w:p w14:paraId="61F2E5B4" w14:textId="77777777" w:rsidR="00B73A7E" w:rsidRDefault="00B73A7E" w:rsidP="00110D07">
            <w:r>
              <w:t>Progression: Tumor relapse at tumor stage T2 or higher in the bladder or prostate.</w:t>
            </w:r>
          </w:p>
          <w:p w14:paraId="3E6323B3" w14:textId="77777777" w:rsidR="00B73A7E" w:rsidRDefault="00B73A7E" w:rsidP="00110D07"/>
          <w:p w14:paraId="7C5D66C9" w14:textId="77777777" w:rsidR="00B73A7E" w:rsidRDefault="00B73A7E" w:rsidP="00110D07">
            <w:r>
              <w:t xml:space="preserve">CSM/ACM: The cause of death was determined by treating physicians, by chart review corroborated by death certificates or by death certificates alone. </w:t>
            </w:r>
          </w:p>
        </w:tc>
        <w:tc>
          <w:tcPr>
            <w:tcW w:w="1440" w:type="dxa"/>
          </w:tcPr>
          <w:p w14:paraId="263D2847" w14:textId="77777777" w:rsidR="00B73A7E" w:rsidRDefault="00B73A7E" w:rsidP="00110D07">
            <w:r>
              <w:lastRenderedPageBreak/>
              <w:t>1996-2007</w:t>
            </w:r>
          </w:p>
        </w:tc>
        <w:tc>
          <w:tcPr>
            <w:tcW w:w="1620" w:type="dxa"/>
          </w:tcPr>
          <w:p w14:paraId="133EFDFE" w14:textId="77777777" w:rsidR="00B73A7E" w:rsidRDefault="00B73A7E" w:rsidP="00110D07">
            <w:r>
              <w:t>68 (median)</w:t>
            </w:r>
          </w:p>
        </w:tc>
        <w:tc>
          <w:tcPr>
            <w:tcW w:w="1170" w:type="dxa"/>
          </w:tcPr>
          <w:p w14:paraId="72A2B6B6" w14:textId="77777777" w:rsidR="00B73A7E" w:rsidRDefault="00B73A7E" w:rsidP="00110D07">
            <w:r>
              <w:t xml:space="preserve">42.8 </w:t>
            </w:r>
            <w:r>
              <w:lastRenderedPageBreak/>
              <w:t>months (median)</w:t>
            </w:r>
          </w:p>
        </w:tc>
        <w:tc>
          <w:tcPr>
            <w:tcW w:w="2070" w:type="dxa"/>
          </w:tcPr>
          <w:p w14:paraId="67486238" w14:textId="77777777" w:rsidR="00B73A7E" w:rsidRPr="00AF05B6" w:rsidRDefault="00B73A7E" w:rsidP="00110D07">
            <w:pPr>
              <w:rPr>
                <w:lang w:val="fr-FR"/>
              </w:rPr>
            </w:pPr>
            <w:r w:rsidRPr="00AF05B6">
              <w:rPr>
                <w:b/>
                <w:lang w:val="fr-FR"/>
              </w:rPr>
              <w:lastRenderedPageBreak/>
              <w:t>BMI</w:t>
            </w:r>
          </w:p>
          <w:p w14:paraId="5EECF328" w14:textId="77777777" w:rsidR="00B73A7E" w:rsidRPr="00AF05B6" w:rsidRDefault="00B73A7E" w:rsidP="00110D07">
            <w:pPr>
              <w:rPr>
                <w:lang w:val="fr-FR"/>
              </w:rPr>
            </w:pPr>
            <w:proofErr w:type="spellStart"/>
            <w:r w:rsidRPr="00AF05B6">
              <w:rPr>
                <w:i/>
                <w:lang w:val="fr-FR"/>
              </w:rPr>
              <w:lastRenderedPageBreak/>
              <w:t>Continuous</w:t>
            </w:r>
            <w:proofErr w:type="spellEnd"/>
          </w:p>
          <w:p w14:paraId="43392630" w14:textId="77777777" w:rsidR="00B73A7E" w:rsidRPr="00AF05B6" w:rsidRDefault="00B73A7E" w:rsidP="00110D07">
            <w:pPr>
              <w:rPr>
                <w:lang w:val="fr-FR"/>
              </w:rPr>
            </w:pPr>
            <w:proofErr w:type="spellStart"/>
            <w:r w:rsidRPr="00AF05B6">
              <w:rPr>
                <w:lang w:val="fr-FR"/>
              </w:rPr>
              <w:t>Recurrence</w:t>
            </w:r>
            <w:proofErr w:type="spellEnd"/>
            <w:r w:rsidRPr="00AF05B6">
              <w:rPr>
                <w:lang w:val="fr-FR"/>
              </w:rPr>
              <w:t>: 1.07 (1.04-1.09)</w:t>
            </w:r>
          </w:p>
          <w:p w14:paraId="027AE56B" w14:textId="77777777" w:rsidR="00B73A7E" w:rsidRPr="00AF05B6" w:rsidRDefault="00B73A7E" w:rsidP="00110D07">
            <w:pPr>
              <w:rPr>
                <w:lang w:val="fr-FR"/>
              </w:rPr>
            </w:pPr>
            <w:r w:rsidRPr="00AF05B6">
              <w:rPr>
                <w:lang w:val="fr-FR"/>
              </w:rPr>
              <w:t>Progression: 1.08 (1.04-1.12)</w:t>
            </w:r>
          </w:p>
          <w:p w14:paraId="3FBFF584" w14:textId="77777777" w:rsidR="00B73A7E" w:rsidRPr="00AF05B6" w:rsidRDefault="00B73A7E" w:rsidP="00110D07">
            <w:pPr>
              <w:rPr>
                <w:lang w:val="fr-FR"/>
              </w:rPr>
            </w:pPr>
            <w:r w:rsidRPr="00AF05B6">
              <w:rPr>
                <w:lang w:val="fr-FR"/>
              </w:rPr>
              <w:t>CSM: 1.29 (1.20-1.37)</w:t>
            </w:r>
          </w:p>
          <w:p w14:paraId="423A92E9" w14:textId="77777777" w:rsidR="00B73A7E" w:rsidRDefault="00B73A7E" w:rsidP="00110D07">
            <w:r>
              <w:t>ACM: 1.06 (1.04-</w:t>
            </w:r>
            <w:r w:rsidRPr="003F6C16">
              <w:t>1.09</w:t>
            </w:r>
            <w:r>
              <w:t>)</w:t>
            </w:r>
          </w:p>
          <w:p w14:paraId="5C22C9D6" w14:textId="77777777" w:rsidR="00B73A7E" w:rsidRDefault="00B73A7E" w:rsidP="00110D07"/>
          <w:p w14:paraId="3DA604BD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&lt;30</w:t>
            </w:r>
          </w:p>
          <w:p w14:paraId="25109304" w14:textId="77777777" w:rsidR="00B73A7E" w:rsidRDefault="00B73A7E" w:rsidP="00110D07">
            <w:pPr>
              <w:rPr>
                <w:i/>
              </w:rPr>
            </w:pPr>
          </w:p>
          <w:p w14:paraId="07E4B774" w14:textId="77777777" w:rsidR="00B73A7E" w:rsidRDefault="00B73A7E" w:rsidP="00110D07">
            <w:pPr>
              <w:rPr>
                <w:i/>
                <w:u w:val="single"/>
              </w:rPr>
            </w:pPr>
            <w:r w:rsidRPr="00283202">
              <w:rPr>
                <w:rFonts w:ascii="Arial" w:hAnsi="Arial" w:cs="Arial"/>
                <w:color w:val="222222"/>
                <w:shd w:val="clear" w:color="auto" w:fill="FFFFFF"/>
              </w:rPr>
              <w:t>≥</w:t>
            </w:r>
            <w:r>
              <w:rPr>
                <w:i/>
              </w:rPr>
              <w:t>30</w:t>
            </w:r>
          </w:p>
          <w:p w14:paraId="6C5E9D0D" w14:textId="77777777" w:rsidR="00B73A7E" w:rsidRDefault="00B73A7E" w:rsidP="00110D07">
            <w:r>
              <w:t>Recurrence: 2.66 (</w:t>
            </w:r>
            <w:r w:rsidRPr="00372C98">
              <w:t>2.12</w:t>
            </w:r>
            <w:r>
              <w:t>-</w:t>
            </w:r>
            <w:r w:rsidRPr="00372C98">
              <w:t>3.32</w:t>
            </w:r>
            <w:r>
              <w:t>)</w:t>
            </w:r>
          </w:p>
          <w:p w14:paraId="04BBF99B" w14:textId="77777777" w:rsidR="00B73A7E" w:rsidRDefault="00B73A7E" w:rsidP="00110D07">
            <w:r>
              <w:t>Progression: 1.49 (1.00-2</w:t>
            </w:r>
            <w:r w:rsidRPr="00372C98">
              <w:t>.21</w:t>
            </w:r>
            <w:r>
              <w:t>)</w:t>
            </w:r>
          </w:p>
          <w:p w14:paraId="3A6368C7" w14:textId="77777777" w:rsidR="00B73A7E" w:rsidRDefault="00B73A7E" w:rsidP="00110D07">
            <w:r>
              <w:t>CSM: 3.15 (1.74-</w:t>
            </w:r>
            <w:r w:rsidRPr="00372C98">
              <w:t>5.67</w:t>
            </w:r>
            <w:r>
              <w:t>)</w:t>
            </w:r>
          </w:p>
          <w:p w14:paraId="12B78059" w14:textId="77777777" w:rsidR="00B73A7E" w:rsidRPr="00372C98" w:rsidRDefault="00B73A7E" w:rsidP="00110D07">
            <w:r>
              <w:t>ACM: 1.42 (1.06-</w:t>
            </w:r>
            <w:r w:rsidRPr="00372C98">
              <w:t>1.92</w:t>
            </w:r>
            <w:r>
              <w:t>)</w:t>
            </w:r>
          </w:p>
        </w:tc>
      </w:tr>
      <w:tr w:rsidR="00B73A7E" w14:paraId="291832EB" w14:textId="77777777" w:rsidTr="00110D07">
        <w:tc>
          <w:tcPr>
            <w:tcW w:w="1800" w:type="dxa"/>
          </w:tcPr>
          <w:p w14:paraId="7ECF41BE" w14:textId="77777777" w:rsidR="00B73A7E" w:rsidRDefault="00B73A7E" w:rsidP="00110D07">
            <w:r>
              <w:lastRenderedPageBreak/>
              <w:t xml:space="preserve">Koch et al. - </w:t>
            </w:r>
            <w:r>
              <w:lastRenderedPageBreak/>
              <w:t>1986</w:t>
            </w:r>
            <w:r>
              <w:fldChar w:fldCharType="begin"/>
            </w:r>
            <w:r>
              <w:instrText xml:space="preserve"> ADDIN EN.CITE &lt;EndNote&gt;&lt;Cite&gt;&lt;Author&gt;Koch&lt;/Author&gt;&lt;Year&gt;1986&lt;/Year&gt;&lt;RecNum&gt;106&lt;/RecNum&gt;&lt;DisplayText&gt;&lt;style face="superscript"&gt;[42]&lt;/style&gt;&lt;/DisplayText&gt;&lt;record&gt;&lt;rec-number&gt;106&lt;/rec-number&gt;&lt;foreign-keys&gt;&lt;key app="EN" db-id="t2xzzarf5fastpevffz59dwg05x9092vewef" timestamp="1558645494"&gt;106&lt;/key&gt;&lt;/foreign-keys&gt;&lt;ref-type name="Journal Article"&gt;17&lt;/ref-type&gt;&lt;contributors&gt;&lt;authors&gt;&lt;author&gt;Koch, M.&lt;/author&gt;&lt;author&gt;Hill, G. B.&lt;/author&gt;&lt;author&gt;McPhee, M. S.&lt;/author&gt;&lt;/authors&gt;&lt;/contributors&gt;&lt;titles&gt;&lt;title&gt;Factors affecting recurrence rates in superficial bladder cancer&lt;/title&gt;&lt;secondary-title&gt;J Natl Cancer Inst&lt;/secondary-title&gt;&lt;alt-title&gt;Journal of the National Cancer Institute&lt;/alt-title&gt;&lt;/titles&gt;&lt;periodical&gt;&lt;full-title&gt;J Natl Cancer Inst&lt;/full-title&gt;&lt;abbr-1&gt;Journal of the National Cancer Institute&lt;/abbr-1&gt;&lt;/periodical&gt;&lt;alt-periodical&gt;&lt;full-title&gt;J Natl Cancer Inst&lt;/full-title&gt;&lt;abbr-1&gt;Journal of the National Cancer Institute&lt;/abbr-1&gt;&lt;/alt-periodical&gt;&lt;pages&gt;1025-9&lt;/pages&gt;&lt;volume&gt;76&lt;/volume&gt;&lt;number&gt;6&lt;/number&gt;&lt;edition&gt;1986/06/01&lt;/edition&gt;&lt;keywords&gt;&lt;keyword&gt;Adolescent&lt;/keyword&gt;&lt;keyword&gt;Adult&lt;/keyword&gt;&lt;keyword&gt;Aged&lt;/keyword&gt;&lt;keyword&gt;Child&lt;/keyword&gt;&lt;keyword&gt;Child, Preschool&lt;/keyword&gt;&lt;keyword&gt;Female&lt;/keyword&gt;&lt;keyword&gt;Humans&lt;/keyword&gt;&lt;keyword&gt;Infant&lt;/keyword&gt;&lt;keyword&gt;Infant, Newborn&lt;/keyword&gt;&lt;keyword&gt;Male&lt;/keyword&gt;&lt;keyword&gt;Middle Aged&lt;/keyword&gt;&lt;keyword&gt;Neoplasm Recurrence, Local/*etiology&lt;/keyword&gt;&lt;keyword&gt;Risk&lt;/keyword&gt;&lt;keyword&gt;Smoking&lt;/keyword&gt;&lt;keyword&gt;Time Factors&lt;/keyword&gt;&lt;keyword&gt;Urinary Bladder Neoplasms/*etiology/mortality&lt;/keyword&gt;&lt;/keywords&gt;&lt;dates&gt;&lt;year&gt;1986&lt;/year&gt;&lt;pub-dates&gt;&lt;date&gt;Jun&lt;/date&gt;&lt;/pub-dates&gt;&lt;/dates&gt;&lt;isbn&gt;0027-8874 (Print)&amp;#xD;0027-8874&lt;/isbn&gt;&lt;accession-num&gt;3458939&lt;/accession-num&gt;&lt;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42]</w:t>
            </w:r>
            <w:r>
              <w:fldChar w:fldCharType="end"/>
            </w:r>
          </w:p>
        </w:tc>
        <w:tc>
          <w:tcPr>
            <w:tcW w:w="1620" w:type="dxa"/>
          </w:tcPr>
          <w:p w14:paraId="701A2150" w14:textId="77777777" w:rsidR="00B73A7E" w:rsidRDefault="00B73A7E" w:rsidP="00110D07">
            <w:r>
              <w:lastRenderedPageBreak/>
              <w:t xml:space="preserve">Prospective </w:t>
            </w:r>
            <w:r>
              <w:lastRenderedPageBreak/>
              <w:t>cohort</w:t>
            </w:r>
          </w:p>
        </w:tc>
        <w:tc>
          <w:tcPr>
            <w:tcW w:w="1980" w:type="dxa"/>
          </w:tcPr>
          <w:p w14:paraId="357CEDAE" w14:textId="77777777" w:rsidR="00B73A7E" w:rsidRDefault="00B73A7E" w:rsidP="00110D07">
            <w:r>
              <w:lastRenderedPageBreak/>
              <w:t xml:space="preserve">761 patients with </w:t>
            </w:r>
            <w:r>
              <w:lastRenderedPageBreak/>
              <w:t xml:space="preserve">NMIBC </w:t>
            </w:r>
          </w:p>
        </w:tc>
        <w:tc>
          <w:tcPr>
            <w:tcW w:w="1800" w:type="dxa"/>
          </w:tcPr>
          <w:p w14:paraId="14B6EA2E" w14:textId="77777777" w:rsidR="00B73A7E" w:rsidRDefault="00B73A7E" w:rsidP="00110D07">
            <w:r>
              <w:lastRenderedPageBreak/>
              <w:t xml:space="preserve">Recurrence: </w:t>
            </w:r>
            <w:r>
              <w:lastRenderedPageBreak/>
              <w:t xml:space="preserve">Histologically-proven diagnosis. </w:t>
            </w:r>
          </w:p>
        </w:tc>
        <w:tc>
          <w:tcPr>
            <w:tcW w:w="1440" w:type="dxa"/>
          </w:tcPr>
          <w:p w14:paraId="4842A281" w14:textId="77777777" w:rsidR="00B73A7E" w:rsidRDefault="00B73A7E" w:rsidP="00110D07">
            <w:r>
              <w:lastRenderedPageBreak/>
              <w:t>1977-1983</w:t>
            </w:r>
          </w:p>
        </w:tc>
        <w:tc>
          <w:tcPr>
            <w:tcW w:w="1620" w:type="dxa"/>
          </w:tcPr>
          <w:p w14:paraId="3F6106C1" w14:textId="77777777" w:rsidR="00B73A7E" w:rsidRDefault="00B73A7E" w:rsidP="00110D07">
            <w:r>
              <w:t xml:space="preserve">Mean/median </w:t>
            </w:r>
            <w:r>
              <w:lastRenderedPageBreak/>
              <w:t>NR</w:t>
            </w:r>
          </w:p>
        </w:tc>
        <w:tc>
          <w:tcPr>
            <w:tcW w:w="1170" w:type="dxa"/>
          </w:tcPr>
          <w:p w14:paraId="084CF66E" w14:textId="77777777" w:rsidR="00B73A7E" w:rsidRDefault="00B73A7E" w:rsidP="00110D07">
            <w:r>
              <w:lastRenderedPageBreak/>
              <w:t xml:space="preserve">59 </w:t>
            </w:r>
            <w:r>
              <w:lastRenderedPageBreak/>
              <w:t>months (median)</w:t>
            </w:r>
          </w:p>
        </w:tc>
        <w:tc>
          <w:tcPr>
            <w:tcW w:w="2070" w:type="dxa"/>
          </w:tcPr>
          <w:p w14:paraId="0B96850C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lastRenderedPageBreak/>
              <w:t xml:space="preserve">Artificial </w:t>
            </w:r>
            <w:r>
              <w:rPr>
                <w:b/>
              </w:rPr>
              <w:lastRenderedPageBreak/>
              <w:t>sweeteners</w:t>
            </w:r>
          </w:p>
          <w:p w14:paraId="287AE1D8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use</w:t>
            </w:r>
          </w:p>
          <w:p w14:paraId="0D36F60F" w14:textId="77777777" w:rsidR="00B73A7E" w:rsidRDefault="00B73A7E" w:rsidP="00110D07">
            <w:r>
              <w:t xml:space="preserve">Recurrence: NS (hazard ratio NA) </w:t>
            </w:r>
          </w:p>
          <w:p w14:paraId="108A6815" w14:textId="77777777" w:rsidR="00B73A7E" w:rsidRDefault="00B73A7E" w:rsidP="00110D07"/>
          <w:p w14:paraId="28C79DCF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Chemical exposure</w:t>
            </w:r>
          </w:p>
          <w:p w14:paraId="0CFDE02D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exposure</w:t>
            </w:r>
          </w:p>
          <w:p w14:paraId="028DC6E3" w14:textId="77777777" w:rsidR="00B73A7E" w:rsidRPr="001B5CF6" w:rsidRDefault="00B73A7E" w:rsidP="00110D07">
            <w:r>
              <w:t xml:space="preserve">Recurrence: NS (hazard ratio NR) </w:t>
            </w:r>
          </w:p>
          <w:p w14:paraId="1413B035" w14:textId="77777777" w:rsidR="00B73A7E" w:rsidRPr="001B5CF6" w:rsidRDefault="00B73A7E" w:rsidP="00110D07">
            <w:pPr>
              <w:rPr>
                <w:b/>
              </w:rPr>
            </w:pPr>
          </w:p>
          <w:p w14:paraId="525BAE82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Coffee</w:t>
            </w:r>
          </w:p>
          <w:p w14:paraId="2242861F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use</w:t>
            </w:r>
          </w:p>
          <w:p w14:paraId="6D202561" w14:textId="77777777" w:rsidR="00B73A7E" w:rsidRPr="001B5CF6" w:rsidRDefault="00B73A7E" w:rsidP="00110D07">
            <w:r>
              <w:t xml:space="preserve">Recurrence: NS (hazard ratio NR) </w:t>
            </w:r>
          </w:p>
          <w:p w14:paraId="0546FD71" w14:textId="77777777" w:rsidR="00B73A7E" w:rsidRDefault="00B73A7E" w:rsidP="00110D07">
            <w:pPr>
              <w:rPr>
                <w:i/>
              </w:rPr>
            </w:pPr>
          </w:p>
          <w:p w14:paraId="0F758DA1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</w:t>
            </w:r>
          </w:p>
          <w:p w14:paraId="2BC70818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n-smoker</w:t>
            </w:r>
          </w:p>
          <w:p w14:paraId="0D8E59D0" w14:textId="77777777" w:rsidR="00B73A7E" w:rsidRPr="001B5CF6" w:rsidRDefault="00B73A7E" w:rsidP="00110D07">
            <w:r>
              <w:t xml:space="preserve">Recurrence: NS (hazard ratio NR) </w:t>
            </w:r>
          </w:p>
        </w:tc>
      </w:tr>
      <w:tr w:rsidR="00B73A7E" w14:paraId="4410C987" w14:textId="77777777" w:rsidTr="00110D07">
        <w:tc>
          <w:tcPr>
            <w:tcW w:w="1800" w:type="dxa"/>
          </w:tcPr>
          <w:p w14:paraId="2066173F" w14:textId="77777777" w:rsidR="00B73A7E" w:rsidRDefault="00B73A7E" w:rsidP="00110D07">
            <w:r>
              <w:lastRenderedPageBreak/>
              <w:t>Korkes et al. - 2010</w:t>
            </w:r>
            <w:r>
              <w:fldChar w:fldCharType="begin"/>
            </w:r>
            <w:r>
              <w:instrText xml:space="preserve"> ADDIN EN.CITE &lt;EndNote&gt;&lt;Cite&gt;&lt;Author&gt;Korkes&lt;/Author&gt;&lt;Year&gt;2010&lt;/Year&gt;&lt;RecNum&gt;116&lt;/RecNum&gt;&lt;DisplayText&gt;&lt;style face="superscript"&gt;[43]&lt;/style&gt;&lt;/DisplayText&gt;&lt;record&gt;&lt;rec-number&gt;116&lt;/rec-number&gt;&lt;foreign-keys&gt;&lt;key app="EN" db-id="t2xzzarf5fastpevffz59dwg05x9092vewef" timestamp="1559145244"&gt;116&lt;/key&gt;&lt;/foreign-keys&gt;&lt;ref-type name="Journal Article"&gt;17&lt;/ref-type&gt;&lt;contributors&gt;&lt;authors&gt;&lt;author&gt;Korkes, Fernando&lt;/author&gt;&lt;author&gt;Juliano, César Augusto Braz&lt;/author&gt;&lt;author&gt;Bunduky, Maria Alice Peluso&lt;/author&gt;&lt;author&gt;Costa, Ana Carolina Duarte Martins&lt;/author&gt;&lt;author&gt;Castro, Marilia Germanos de&lt;/author&gt;&lt;/authors&gt;&lt;/contributors&gt;&lt;titles&gt;&lt;title&gt;Amount of tobacco consumption is associated with superficial bladder cancer progression&lt;/title&gt;&lt;secondary-title&gt;Einstein (São Paulo)&lt;/secondary-title&gt;&lt;/titles&gt;&lt;periodical&gt;&lt;full-title&gt;Einstein (São Paulo)&lt;/full-title&gt;&lt;/periodical&gt;&lt;pages&gt;473-476&lt;/pages&gt;&lt;volume&gt;8&lt;/volume&gt;&lt;dates&gt;&lt;year&gt;2010&lt;/year&gt;&lt;/dates&gt;&lt;publisher&gt;scielo&lt;/publisher&gt;&lt;isbn&gt;1679-4508&lt;/isbn&gt;&lt;urls&gt;&lt;/urls&gt;&lt;/record&gt;&lt;/Cite&gt;&lt;/EndNote&gt;</w:instrText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43]</w:t>
            </w:r>
            <w:r>
              <w:fldChar w:fldCharType="end"/>
            </w:r>
          </w:p>
        </w:tc>
        <w:tc>
          <w:tcPr>
            <w:tcW w:w="1620" w:type="dxa"/>
          </w:tcPr>
          <w:p w14:paraId="0796965F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37135CC1" w14:textId="77777777" w:rsidR="00B73A7E" w:rsidRDefault="00B73A7E" w:rsidP="00110D07">
            <w:r>
              <w:t>99 patients with NMIBC</w:t>
            </w:r>
          </w:p>
        </w:tc>
        <w:tc>
          <w:tcPr>
            <w:tcW w:w="1800" w:type="dxa"/>
          </w:tcPr>
          <w:p w14:paraId="7CDA3253" w14:textId="77777777" w:rsidR="00B73A7E" w:rsidRDefault="00B73A7E" w:rsidP="00110D07">
            <w:r>
              <w:t>Recurrence: ND</w:t>
            </w:r>
          </w:p>
          <w:p w14:paraId="59C98EAA" w14:textId="77777777" w:rsidR="00B73A7E" w:rsidRDefault="00B73A7E" w:rsidP="00110D07"/>
          <w:p w14:paraId="2472FAFB" w14:textId="77777777" w:rsidR="00B73A7E" w:rsidRDefault="00B73A7E" w:rsidP="00110D07">
            <w:r>
              <w:t>Progression: Progression to MIBC</w:t>
            </w:r>
          </w:p>
          <w:p w14:paraId="6A13463F" w14:textId="77777777" w:rsidR="00B73A7E" w:rsidRDefault="00B73A7E" w:rsidP="00110D07"/>
          <w:p w14:paraId="007AE1A4" w14:textId="77777777" w:rsidR="00B73A7E" w:rsidRDefault="00B73A7E" w:rsidP="00110D07">
            <w:r>
              <w:t>CSM: ND</w:t>
            </w:r>
          </w:p>
        </w:tc>
        <w:tc>
          <w:tcPr>
            <w:tcW w:w="1440" w:type="dxa"/>
          </w:tcPr>
          <w:p w14:paraId="052F02A2" w14:textId="77777777" w:rsidR="00B73A7E" w:rsidRDefault="00B73A7E" w:rsidP="00110D07">
            <w:r>
              <w:t>1994-2000</w:t>
            </w:r>
          </w:p>
        </w:tc>
        <w:tc>
          <w:tcPr>
            <w:tcW w:w="1620" w:type="dxa"/>
          </w:tcPr>
          <w:p w14:paraId="7784C137" w14:textId="77777777" w:rsidR="00B73A7E" w:rsidRDefault="00B73A7E" w:rsidP="00110D07">
            <w:r>
              <w:t>67 (mean)</w:t>
            </w:r>
          </w:p>
        </w:tc>
        <w:tc>
          <w:tcPr>
            <w:tcW w:w="1170" w:type="dxa"/>
          </w:tcPr>
          <w:p w14:paraId="3AF54171" w14:textId="77777777" w:rsidR="00B73A7E" w:rsidRDefault="00B73A7E" w:rsidP="00110D07">
            <w:r>
              <w:t>49.3 months (median)</w:t>
            </w:r>
          </w:p>
        </w:tc>
        <w:tc>
          <w:tcPr>
            <w:tcW w:w="2070" w:type="dxa"/>
          </w:tcPr>
          <w:p w14:paraId="6DDC5A33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 - categorical</w:t>
            </w:r>
          </w:p>
          <w:p w14:paraId="397D41AD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 xml:space="preserve">Ref. = Never </w:t>
            </w:r>
          </w:p>
          <w:p w14:paraId="154D5A19" w14:textId="77777777" w:rsidR="00B73A7E" w:rsidRDefault="00B73A7E" w:rsidP="00110D07">
            <w:pPr>
              <w:rPr>
                <w:i/>
              </w:rPr>
            </w:pPr>
          </w:p>
          <w:p w14:paraId="5386392A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urrent</w:t>
            </w:r>
          </w:p>
          <w:p w14:paraId="5F4BD00E" w14:textId="77777777" w:rsidR="00B73A7E" w:rsidRPr="007968B0" w:rsidRDefault="00B73A7E" w:rsidP="00110D07">
            <w:r>
              <w:t>Progression: NS on univariable analysis</w:t>
            </w:r>
          </w:p>
          <w:p w14:paraId="7A799415" w14:textId="77777777" w:rsidR="00B73A7E" w:rsidRDefault="00B73A7E" w:rsidP="00110D07">
            <w:pPr>
              <w:rPr>
                <w:i/>
              </w:rPr>
            </w:pPr>
          </w:p>
          <w:p w14:paraId="2532D228" w14:textId="77777777" w:rsidR="00B73A7E" w:rsidRPr="007968B0" w:rsidRDefault="00B73A7E" w:rsidP="00110D07">
            <w:r>
              <w:t xml:space="preserve">NS on Chi-square between former smokers, </w:t>
            </w:r>
            <w:r w:rsidRPr="007968B0">
              <w:t xml:space="preserve">Early-quitters (quit </w:t>
            </w:r>
            <w:r w:rsidRPr="006022F5">
              <w:rPr>
                <w:i/>
              </w:rPr>
              <w:t>≤</w:t>
            </w:r>
            <w:r w:rsidRPr="007968B0">
              <w:t>1 year after diagnosis)</w:t>
            </w:r>
            <w:r>
              <w:t xml:space="preserve">, </w:t>
            </w:r>
            <w:r w:rsidRPr="007968B0">
              <w:t>Late-quitters (quit &gt;1 year after diagnosis)</w:t>
            </w:r>
            <w:r>
              <w:t>, and current smokers</w:t>
            </w:r>
          </w:p>
          <w:p w14:paraId="29B50AFF" w14:textId="77777777" w:rsidR="00B73A7E" w:rsidRDefault="00B73A7E" w:rsidP="00110D07">
            <w:pPr>
              <w:rPr>
                <w:i/>
              </w:rPr>
            </w:pPr>
          </w:p>
          <w:p w14:paraId="21739089" w14:textId="77777777" w:rsidR="00B73A7E" w:rsidRDefault="00B73A7E" w:rsidP="00110D07">
            <w:pPr>
              <w:rPr>
                <w:b/>
                <w:i/>
              </w:rPr>
            </w:pPr>
            <w:r>
              <w:rPr>
                <w:b/>
                <w:i/>
              </w:rPr>
              <w:t>Smoking – cumulative</w:t>
            </w:r>
          </w:p>
          <w:p w14:paraId="697C9E93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&lt;60 pack years</w:t>
            </w:r>
          </w:p>
          <w:p w14:paraId="6CDC6031" w14:textId="77777777" w:rsidR="00B73A7E" w:rsidRDefault="00B73A7E" w:rsidP="00110D07">
            <w:pPr>
              <w:rPr>
                <w:i/>
              </w:rPr>
            </w:pPr>
          </w:p>
          <w:p w14:paraId="5D631C21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&gt;60 pack years</w:t>
            </w:r>
          </w:p>
          <w:p w14:paraId="3E3B0038" w14:textId="77777777" w:rsidR="00B73A7E" w:rsidRDefault="00B73A7E" w:rsidP="00110D07">
            <w:r>
              <w:t>Progression: MVNA</w:t>
            </w:r>
          </w:p>
          <w:p w14:paraId="78844333" w14:textId="77777777" w:rsidR="00B73A7E" w:rsidRPr="003C5556" w:rsidRDefault="00B73A7E" w:rsidP="00110D07">
            <w:r>
              <w:t>CSM: NS on univariable analysis</w:t>
            </w:r>
          </w:p>
          <w:p w14:paraId="0512FA16" w14:textId="77777777" w:rsidR="00B73A7E" w:rsidRPr="003C5556" w:rsidRDefault="00B73A7E" w:rsidP="00110D07">
            <w:pPr>
              <w:rPr>
                <w:i/>
              </w:rPr>
            </w:pPr>
          </w:p>
        </w:tc>
      </w:tr>
      <w:tr w:rsidR="00B73A7E" w14:paraId="76CD81FF" w14:textId="77777777" w:rsidTr="00110D07">
        <w:tc>
          <w:tcPr>
            <w:tcW w:w="1800" w:type="dxa"/>
          </w:tcPr>
          <w:p w14:paraId="531007F9" w14:textId="77777777" w:rsidR="00B73A7E" w:rsidRDefault="00B73A7E" w:rsidP="00110D07">
            <w:proofErr w:type="spellStart"/>
            <w:r>
              <w:lastRenderedPageBreak/>
              <w:t>Koshiaris</w:t>
            </w:r>
            <w:proofErr w:type="spellEnd"/>
            <w:r>
              <w:t xml:space="preserve"> et al. - 2017</w:t>
            </w:r>
            <w:r>
              <w:fldChar w:fldCharType="begin">
                <w:fldData xml:space="preserve">PEVuZE5vdGU+PENpdGU+PEF1dGhvcj5Lb3NoaWFyaXM8L0F1dGhvcj48WWVhcj4yMDE3PC9ZZWFy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b3NoaWFyaXM8L0F1dGhvcj48WWVhcj4yMDE3PC9ZZWFy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44]</w:t>
            </w:r>
            <w:r>
              <w:fldChar w:fldCharType="end"/>
            </w:r>
          </w:p>
        </w:tc>
        <w:tc>
          <w:tcPr>
            <w:tcW w:w="1620" w:type="dxa"/>
          </w:tcPr>
          <w:p w14:paraId="290EC3AF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3675DD74" w14:textId="77777777" w:rsidR="00B73A7E" w:rsidRDefault="00B73A7E" w:rsidP="00110D07">
            <w:r>
              <w:t>1,733 patients with bladder cancer (stage unspecified)</w:t>
            </w:r>
          </w:p>
        </w:tc>
        <w:tc>
          <w:tcPr>
            <w:tcW w:w="1800" w:type="dxa"/>
          </w:tcPr>
          <w:p w14:paraId="62BD6C8D" w14:textId="77777777" w:rsidR="00B73A7E" w:rsidRDefault="00B73A7E" w:rsidP="00110D07">
            <w:r>
              <w:t xml:space="preserve">CSM/ACM: </w:t>
            </w:r>
            <w:r w:rsidRPr="00482EC7">
              <w:t>Clinical Practice Research Datalink</w:t>
            </w:r>
            <w:r w:rsidRPr="00BC11DE">
              <w:t xml:space="preserve"> record </w:t>
            </w:r>
            <w:r w:rsidRPr="00BC11DE">
              <w:lastRenderedPageBreak/>
              <w:t>and also from the UK national system of recording death provided by the Office for National Statistics</w:t>
            </w:r>
            <w:r>
              <w:t>.</w:t>
            </w:r>
          </w:p>
        </w:tc>
        <w:tc>
          <w:tcPr>
            <w:tcW w:w="1440" w:type="dxa"/>
          </w:tcPr>
          <w:p w14:paraId="17FA4D05" w14:textId="77777777" w:rsidR="00B73A7E" w:rsidRDefault="00B73A7E" w:rsidP="00110D07">
            <w:r>
              <w:lastRenderedPageBreak/>
              <w:t>1999-2013</w:t>
            </w:r>
          </w:p>
        </w:tc>
        <w:tc>
          <w:tcPr>
            <w:tcW w:w="1620" w:type="dxa"/>
          </w:tcPr>
          <w:p w14:paraId="78696C97" w14:textId="77777777" w:rsidR="00B73A7E" w:rsidRDefault="00B73A7E" w:rsidP="00110D07">
            <w:r>
              <w:t>65.39-67.49 (mean)</w:t>
            </w:r>
          </w:p>
        </w:tc>
        <w:tc>
          <w:tcPr>
            <w:tcW w:w="1170" w:type="dxa"/>
          </w:tcPr>
          <w:p w14:paraId="7F77CA66" w14:textId="77777777" w:rsidR="00B73A7E" w:rsidRDefault="00B73A7E" w:rsidP="00110D07">
            <w:r>
              <w:t>NR</w:t>
            </w:r>
          </w:p>
        </w:tc>
        <w:tc>
          <w:tcPr>
            <w:tcW w:w="2070" w:type="dxa"/>
          </w:tcPr>
          <w:p w14:paraId="319C9A79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</w:t>
            </w:r>
          </w:p>
          <w:p w14:paraId="5FDEF1B1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Quitters</w:t>
            </w:r>
          </w:p>
          <w:p w14:paraId="06EAF60F" w14:textId="77777777" w:rsidR="00B73A7E" w:rsidRDefault="00B73A7E" w:rsidP="00110D07">
            <w:pPr>
              <w:rPr>
                <w:i/>
              </w:rPr>
            </w:pPr>
          </w:p>
          <w:p w14:paraId="7EEE605B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urrent</w:t>
            </w:r>
          </w:p>
          <w:p w14:paraId="19F38B22" w14:textId="77777777" w:rsidR="00B73A7E" w:rsidRDefault="00B73A7E" w:rsidP="00110D07">
            <w:r>
              <w:lastRenderedPageBreak/>
              <w:t>CSM: 1.14 (0.71-</w:t>
            </w:r>
            <w:r w:rsidRPr="007E1DF3">
              <w:t>1.83)</w:t>
            </w:r>
          </w:p>
          <w:p w14:paraId="2F2D456F" w14:textId="77777777" w:rsidR="00B73A7E" w:rsidRPr="007E1DF3" w:rsidRDefault="00B73A7E" w:rsidP="00110D07">
            <w:r>
              <w:t>ACM: 0.86 (0.44-</w:t>
            </w:r>
            <w:r w:rsidRPr="007E1DF3">
              <w:t>1.65)</w:t>
            </w:r>
          </w:p>
        </w:tc>
      </w:tr>
      <w:tr w:rsidR="00B73A7E" w14:paraId="17DE90C3" w14:textId="77777777" w:rsidTr="00110D07">
        <w:tc>
          <w:tcPr>
            <w:tcW w:w="1800" w:type="dxa"/>
          </w:tcPr>
          <w:p w14:paraId="45010933" w14:textId="77777777" w:rsidR="00B73A7E" w:rsidRDefault="00B73A7E" w:rsidP="00110D07">
            <w:r>
              <w:lastRenderedPageBreak/>
              <w:t>Lacombe et al. - 2016</w:t>
            </w:r>
            <w:r>
              <w:fldChar w:fldCharType="begin">
                <w:fldData xml:space="preserve">PEVuZE5vdGU+PENpdGU+PEF1dGhvcj5MYWNvbWJlPC9BdXRob3I+PFllYXI+MjAxNjwvWWVhcj48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YWNvbWJlPC9BdXRob3I+PFllYXI+MjAxNjwvWWVhcj48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45]</w:t>
            </w:r>
            <w:r>
              <w:fldChar w:fldCharType="end"/>
            </w:r>
          </w:p>
        </w:tc>
        <w:tc>
          <w:tcPr>
            <w:tcW w:w="1620" w:type="dxa"/>
          </w:tcPr>
          <w:p w14:paraId="53CAC337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24AFFF15" w14:textId="77777777" w:rsidR="00B73A7E" w:rsidRDefault="00B73A7E" w:rsidP="00110D07">
            <w:r>
              <w:t>189 patients with NMIBC</w:t>
            </w:r>
          </w:p>
        </w:tc>
        <w:tc>
          <w:tcPr>
            <w:tcW w:w="1800" w:type="dxa"/>
          </w:tcPr>
          <w:p w14:paraId="0ED983E7" w14:textId="77777777" w:rsidR="00B73A7E" w:rsidRDefault="00B73A7E" w:rsidP="00110D07">
            <w:r>
              <w:t xml:space="preserve">Recurrence: </w:t>
            </w:r>
            <w:r w:rsidRPr="001D507B">
              <w:t>a pathologically confirmed (at re-TURBT) new tumor(s) identified during cystoscopy follow-up after TURBT</w:t>
            </w:r>
            <w:r>
              <w:t>.</w:t>
            </w:r>
          </w:p>
        </w:tc>
        <w:tc>
          <w:tcPr>
            <w:tcW w:w="1440" w:type="dxa"/>
          </w:tcPr>
          <w:p w14:paraId="49A5DC08" w14:textId="77777777" w:rsidR="00B73A7E" w:rsidRDefault="00B73A7E" w:rsidP="00110D07">
            <w:r>
              <w:t>1990-1992, 1997-2002</w:t>
            </w:r>
          </w:p>
        </w:tc>
        <w:tc>
          <w:tcPr>
            <w:tcW w:w="1620" w:type="dxa"/>
          </w:tcPr>
          <w:p w14:paraId="7AF6F1B3" w14:textId="77777777" w:rsidR="00B73A7E" w:rsidRDefault="00B73A7E" w:rsidP="00110D07">
            <w:r>
              <w:t>62.8 (mean)</w:t>
            </w:r>
          </w:p>
        </w:tc>
        <w:tc>
          <w:tcPr>
            <w:tcW w:w="1170" w:type="dxa"/>
          </w:tcPr>
          <w:p w14:paraId="6EA35536" w14:textId="77777777" w:rsidR="00B73A7E" w:rsidRDefault="00B73A7E" w:rsidP="00110D07">
            <w:r>
              <w:t>5.6 years (mean)</w:t>
            </w:r>
          </w:p>
        </w:tc>
        <w:tc>
          <w:tcPr>
            <w:tcW w:w="2070" w:type="dxa"/>
          </w:tcPr>
          <w:p w14:paraId="0B08FC1F" w14:textId="77777777" w:rsidR="00B73A7E" w:rsidRDefault="00B73A7E" w:rsidP="00110D07">
            <w:r>
              <w:rPr>
                <w:b/>
              </w:rPr>
              <w:t>Smoking</w:t>
            </w:r>
          </w:p>
          <w:p w14:paraId="72BCDC58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ever</w:t>
            </w:r>
          </w:p>
          <w:p w14:paraId="525E06D1" w14:textId="77777777" w:rsidR="00B73A7E" w:rsidRDefault="00B73A7E" w:rsidP="00110D07">
            <w:pPr>
              <w:rPr>
                <w:i/>
              </w:rPr>
            </w:pPr>
          </w:p>
          <w:p w14:paraId="7C385AA9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Former</w:t>
            </w:r>
          </w:p>
          <w:p w14:paraId="18FB0453" w14:textId="77777777" w:rsidR="00B73A7E" w:rsidRDefault="00B73A7E" w:rsidP="00110D07">
            <w:r>
              <w:t>Recurrence:</w:t>
            </w:r>
          </w:p>
          <w:p w14:paraId="70E1B299" w14:textId="77777777" w:rsidR="00B73A7E" w:rsidRDefault="00B73A7E" w:rsidP="00110D07">
            <w:r>
              <w:t>2.76 (1.03-</w:t>
            </w:r>
            <w:r w:rsidRPr="001D507B">
              <w:t>7.40)</w:t>
            </w:r>
          </w:p>
          <w:p w14:paraId="1D8D9E9B" w14:textId="77777777" w:rsidR="00B73A7E" w:rsidRPr="001D507B" w:rsidRDefault="00B73A7E" w:rsidP="00110D07"/>
          <w:p w14:paraId="5D0A6012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urrent</w:t>
            </w:r>
          </w:p>
          <w:p w14:paraId="7214827B" w14:textId="77777777" w:rsidR="00B73A7E" w:rsidRPr="001D507B" w:rsidRDefault="00B73A7E" w:rsidP="00110D07">
            <w:r>
              <w:t>Recurrence: 2.93 (1.08-</w:t>
            </w:r>
            <w:r w:rsidRPr="001D507B">
              <w:t>7.94)</w:t>
            </w:r>
          </w:p>
        </w:tc>
      </w:tr>
      <w:tr w:rsidR="00B73A7E" w14:paraId="516F8E11" w14:textId="77777777" w:rsidTr="00110D07">
        <w:tc>
          <w:tcPr>
            <w:tcW w:w="1800" w:type="dxa"/>
          </w:tcPr>
          <w:p w14:paraId="506447DB" w14:textId="77777777" w:rsidR="00B73A7E" w:rsidRDefault="00B73A7E" w:rsidP="00110D07">
            <w:proofErr w:type="spellStart"/>
            <w:r>
              <w:t>Lamm</w:t>
            </w:r>
            <w:proofErr w:type="spellEnd"/>
            <w:r>
              <w:t xml:space="preserve"> et al. - 1994</w:t>
            </w:r>
            <w:r>
              <w:fldChar w:fldCharType="begin"/>
            </w:r>
            <w:r>
              <w:instrText xml:space="preserve"> ADDIN EN.CITE &lt;EndNote&gt;&lt;Cite&gt;&lt;Author&gt;Lamm&lt;/Author&gt;&lt;Year&gt;1994&lt;/Year&gt;&lt;RecNum&gt;50&lt;/RecNum&gt;&lt;DisplayText&gt;&lt;style face="superscript"&gt;[46]&lt;/style&gt;&lt;/DisplayText&gt;&lt;record&gt;&lt;rec-number&gt;50&lt;/rec-number&gt;&lt;foreign-keys&gt;&lt;key app="EN" db-id="t2xzzarf5fastpevffz59dwg05x9092vewef" timestamp="1556594633"&gt;50&lt;/key&gt;&lt;/foreign-keys&gt;&lt;ref-type name="Journal Article"&gt;17&lt;/ref-type&gt;&lt;contributors&gt;&lt;authors&gt;&lt;author&gt;Lamm, D. L.&lt;/author&gt;&lt;author&gt;Riggs, D. R.&lt;/author&gt;&lt;author&gt;Shriver, J. S.&lt;/author&gt;&lt;author&gt;vanGilder, P. F.&lt;/author&gt;&lt;author&gt;Rach, J. F.&lt;/author&gt;&lt;author&gt;DeHaven, J. I.&lt;/author&gt;&lt;/authors&gt;&lt;/contributors&gt;&lt;auth-address&gt;Department of Urology, West Virginia University School of Medicine, Morgantown.&lt;/auth-address&gt;&lt;titles&gt;&lt;title&gt;Megadose vitamins in bladder cancer: a double-blind clinical trial&lt;/title&gt;&lt;secondary-title&gt;J Urol&lt;/secondary-title&gt;&lt;alt-title&gt;The Journal of urology&lt;/alt-title&gt;&lt;/titles&gt;&lt;periodical&gt;&lt;full-title&gt;J Urol&lt;/full-title&gt;&lt;abbr-1&gt;The Journal of urology&lt;/abbr-1&gt;&lt;/periodical&gt;&lt;alt-periodical&gt;&lt;full-title&gt;J Urol&lt;/full-title&gt;&lt;abbr-1&gt;The Journal of urology&lt;/abbr-1&gt;&lt;/alt-periodical&gt;&lt;pages&gt;21-6&lt;/pages&gt;&lt;volume&gt;151&lt;/volume&gt;&lt;number&gt;1&lt;/number&gt;&lt;edition&gt;1994/01/01&lt;/edition&gt;&lt;keywords&gt;&lt;keyword&gt;Aged&lt;/keyword&gt;&lt;keyword&gt;BCG Vaccine/*therapeutic use&lt;/keyword&gt;&lt;keyword&gt;Carcinoma, Transitional Cell/prevention &amp;amp; control/*therapy&lt;/keyword&gt;&lt;keyword&gt;Double-Blind Method&lt;/keyword&gt;&lt;keyword&gt;Female&lt;/keyword&gt;&lt;keyword&gt;Follow-Up Studies&lt;/keyword&gt;&lt;keyword&gt;Humans&lt;/keyword&gt;&lt;keyword&gt;Male&lt;/keyword&gt;&lt;keyword&gt;Neoplasm Recurrence, Local/epidemiology/*prevention &amp;amp; control&lt;/keyword&gt;&lt;keyword&gt;Urinary Bladder Neoplasms/prevention &amp;amp; control/*therapy&lt;/keyword&gt;&lt;keyword&gt;Vitamins/administration &amp;amp; dosage/*therapeutic use&lt;/keyword&gt;&lt;/keywords&gt;&lt;dates&gt;&lt;year&gt;1994&lt;/year&gt;&lt;pub-dates&gt;&lt;date&gt;Jan&lt;/date&gt;&lt;/pub-dates&gt;&lt;/dates&gt;&lt;isbn&gt;0022-5347 (Print)&amp;#xD;0022-5347&lt;/isbn&gt;&lt;accession-num&gt;8254816&lt;/accession-num&gt;&lt;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46]</w:t>
            </w:r>
            <w:r>
              <w:fldChar w:fldCharType="end"/>
            </w:r>
          </w:p>
        </w:tc>
        <w:tc>
          <w:tcPr>
            <w:tcW w:w="1620" w:type="dxa"/>
          </w:tcPr>
          <w:p w14:paraId="32256D2F" w14:textId="77777777" w:rsidR="00B73A7E" w:rsidRDefault="00B73A7E" w:rsidP="00110D07">
            <w:r>
              <w:t>Randomized controlled trial</w:t>
            </w:r>
          </w:p>
        </w:tc>
        <w:tc>
          <w:tcPr>
            <w:tcW w:w="1980" w:type="dxa"/>
          </w:tcPr>
          <w:p w14:paraId="60DA68A2" w14:textId="77777777" w:rsidR="00B73A7E" w:rsidRDefault="00B73A7E" w:rsidP="00110D07">
            <w:r>
              <w:t>65 patients with bladder cancer (stage unspecified)</w:t>
            </w:r>
          </w:p>
        </w:tc>
        <w:tc>
          <w:tcPr>
            <w:tcW w:w="1800" w:type="dxa"/>
          </w:tcPr>
          <w:p w14:paraId="35ECF069" w14:textId="77777777" w:rsidR="00B73A7E" w:rsidRDefault="00B73A7E" w:rsidP="00110D07">
            <w:r>
              <w:t xml:space="preserve">Recurrence: Presence of recurrent tumors resected </w:t>
            </w:r>
            <w:proofErr w:type="spellStart"/>
            <w:r>
              <w:t>transurethrally</w:t>
            </w:r>
            <w:proofErr w:type="spellEnd"/>
            <w:r>
              <w:t xml:space="preserve"> and confirmed by microscopic examination.</w:t>
            </w:r>
          </w:p>
          <w:p w14:paraId="5DCFB2A7" w14:textId="77777777" w:rsidR="00B73A7E" w:rsidRDefault="00B73A7E" w:rsidP="00110D07"/>
          <w:p w14:paraId="04058797" w14:textId="77777777" w:rsidR="00B73A7E" w:rsidRDefault="00B73A7E" w:rsidP="00110D07">
            <w:r>
              <w:lastRenderedPageBreak/>
              <w:t>ACM: ND</w:t>
            </w:r>
          </w:p>
        </w:tc>
        <w:tc>
          <w:tcPr>
            <w:tcW w:w="1440" w:type="dxa"/>
          </w:tcPr>
          <w:p w14:paraId="632F53F1" w14:textId="77777777" w:rsidR="00B73A7E" w:rsidRDefault="00B73A7E" w:rsidP="00110D07">
            <w:r>
              <w:lastRenderedPageBreak/>
              <w:t>1985-1992</w:t>
            </w:r>
          </w:p>
        </w:tc>
        <w:tc>
          <w:tcPr>
            <w:tcW w:w="1620" w:type="dxa"/>
          </w:tcPr>
          <w:p w14:paraId="29B42536" w14:textId="77777777" w:rsidR="00B73A7E" w:rsidRDefault="00B73A7E" w:rsidP="00110D07">
            <w:r>
              <w:t>65.9-68.1 (mean)</w:t>
            </w:r>
          </w:p>
        </w:tc>
        <w:tc>
          <w:tcPr>
            <w:tcW w:w="1170" w:type="dxa"/>
          </w:tcPr>
          <w:p w14:paraId="7F04483A" w14:textId="77777777" w:rsidR="00B73A7E" w:rsidRDefault="00B73A7E" w:rsidP="00110D07">
            <w:r>
              <w:t>45 months (mean)</w:t>
            </w:r>
          </w:p>
        </w:tc>
        <w:tc>
          <w:tcPr>
            <w:tcW w:w="2070" w:type="dxa"/>
          </w:tcPr>
          <w:p w14:paraId="6253E170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Megadose multivitamins</w:t>
            </w:r>
          </w:p>
          <w:p w14:paraId="46FC7601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Recommended daily allowance</w:t>
            </w:r>
          </w:p>
          <w:p w14:paraId="5E47E8EA" w14:textId="77777777" w:rsidR="00B73A7E" w:rsidRDefault="00B73A7E" w:rsidP="00110D07">
            <w:r>
              <w:t xml:space="preserve">Recurrence (5-year estimates): 80% (intervention) versus 40% (control) </w:t>
            </w:r>
            <w:r>
              <w:lastRenderedPageBreak/>
              <w:t>(p=0.0014)</w:t>
            </w:r>
          </w:p>
          <w:p w14:paraId="07BF5013" w14:textId="77777777" w:rsidR="00B73A7E" w:rsidRPr="006F3A7C" w:rsidRDefault="00B73A7E" w:rsidP="00110D07">
            <w:r>
              <w:t>ACM (survival rate): 76% (intervention) versus 74% (control) (NS)</w:t>
            </w:r>
          </w:p>
        </w:tc>
      </w:tr>
      <w:tr w:rsidR="00B73A7E" w14:paraId="2072621D" w14:textId="77777777" w:rsidTr="00110D07">
        <w:tc>
          <w:tcPr>
            <w:tcW w:w="1800" w:type="dxa"/>
          </w:tcPr>
          <w:p w14:paraId="3FA9FF9D" w14:textId="77777777" w:rsidR="00B73A7E" w:rsidRDefault="00B73A7E" w:rsidP="00110D07">
            <w:r>
              <w:lastRenderedPageBreak/>
              <w:t>Lammers et al. - 2011</w:t>
            </w:r>
            <w:r>
              <w:fldChar w:fldCharType="begin">
                <w:fldData xml:space="preserve">PEVuZE5vdGU+PENpdGU+PEF1dGhvcj5MYW1tZXJzPC9BdXRob3I+PFllYXI+MjAxMTwvWWVhcj48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YW1tZXJzPC9BdXRob3I+PFllYXI+MjAxMTwvWWVhcj48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47]</w:t>
            </w:r>
            <w:r>
              <w:fldChar w:fldCharType="end"/>
            </w:r>
          </w:p>
        </w:tc>
        <w:tc>
          <w:tcPr>
            <w:tcW w:w="1620" w:type="dxa"/>
          </w:tcPr>
          <w:p w14:paraId="77BFF0EA" w14:textId="77777777" w:rsidR="00B73A7E" w:rsidRDefault="00B73A7E" w:rsidP="00110D07">
            <w:r>
              <w:t>Prospective cohort</w:t>
            </w:r>
          </w:p>
        </w:tc>
        <w:tc>
          <w:tcPr>
            <w:tcW w:w="1980" w:type="dxa"/>
          </w:tcPr>
          <w:p w14:paraId="198A3AC5" w14:textId="77777777" w:rsidR="00B73A7E" w:rsidRDefault="00B73A7E" w:rsidP="00110D07">
            <w:r>
              <w:t>718 patients with NMIBC</w:t>
            </w:r>
          </w:p>
        </w:tc>
        <w:tc>
          <w:tcPr>
            <w:tcW w:w="1800" w:type="dxa"/>
          </w:tcPr>
          <w:p w14:paraId="66FD517C" w14:textId="77777777" w:rsidR="00B73A7E" w:rsidRDefault="00B73A7E" w:rsidP="00110D07">
            <w:r>
              <w:t>Recurrence: Recurrence during treatment period, recurrence after treatment period, and occurrence of CIS.</w:t>
            </w:r>
          </w:p>
        </w:tc>
        <w:tc>
          <w:tcPr>
            <w:tcW w:w="1440" w:type="dxa"/>
          </w:tcPr>
          <w:p w14:paraId="1F2BEB8C" w14:textId="77777777" w:rsidR="00B73A7E" w:rsidRDefault="00B73A7E" w:rsidP="00110D07">
            <w:r>
              <w:t>1998-2004</w:t>
            </w:r>
          </w:p>
        </w:tc>
        <w:tc>
          <w:tcPr>
            <w:tcW w:w="1620" w:type="dxa"/>
          </w:tcPr>
          <w:p w14:paraId="72F82A1B" w14:textId="77777777" w:rsidR="00B73A7E" w:rsidRDefault="00B73A7E" w:rsidP="00110D07">
            <w:r>
              <w:t>66.2-66.6 (mean)</w:t>
            </w:r>
          </w:p>
        </w:tc>
        <w:tc>
          <w:tcPr>
            <w:tcW w:w="1170" w:type="dxa"/>
          </w:tcPr>
          <w:p w14:paraId="35743C41" w14:textId="77777777" w:rsidR="00B73A7E" w:rsidRDefault="00B73A7E" w:rsidP="00110D07">
            <w:r>
              <w:t>2.5 years (mean)</w:t>
            </w:r>
          </w:p>
        </w:tc>
        <w:tc>
          <w:tcPr>
            <w:tcW w:w="2070" w:type="dxa"/>
          </w:tcPr>
          <w:p w14:paraId="47385990" w14:textId="77777777" w:rsidR="00B73A7E" w:rsidRDefault="00B73A7E" w:rsidP="00110D07">
            <w:r>
              <w:rPr>
                <w:b/>
              </w:rPr>
              <w:t>Smoking</w:t>
            </w:r>
          </w:p>
          <w:p w14:paraId="57D0BBE2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ever</w:t>
            </w:r>
          </w:p>
          <w:p w14:paraId="7DC4AD62" w14:textId="77777777" w:rsidR="00B73A7E" w:rsidRDefault="00B73A7E" w:rsidP="00110D07">
            <w:pPr>
              <w:rPr>
                <w:i/>
              </w:rPr>
            </w:pPr>
          </w:p>
          <w:p w14:paraId="7D3C7219" w14:textId="77777777" w:rsidR="00B73A7E" w:rsidRDefault="00B73A7E" w:rsidP="00110D07">
            <w:r>
              <w:rPr>
                <w:i/>
              </w:rPr>
              <w:t>Current/former</w:t>
            </w:r>
          </w:p>
          <w:p w14:paraId="12F21FB2" w14:textId="77777777" w:rsidR="00B73A7E" w:rsidRDefault="00B73A7E" w:rsidP="00110D07">
            <w:r>
              <w:t>Recurrence (</w:t>
            </w:r>
            <w:r w:rsidRPr="00BA4739">
              <w:t>European Organization for Research and Treatment of Cancer</w:t>
            </w:r>
            <w:r>
              <w:t xml:space="preserve"> risk factors included in multivariable analysis): 1.47 (1.00-</w:t>
            </w:r>
            <w:r w:rsidRPr="00BA4739">
              <w:t>2.15</w:t>
            </w:r>
            <w:r>
              <w:t xml:space="preserve">) </w:t>
            </w:r>
          </w:p>
          <w:p w14:paraId="6DB6B7D1" w14:textId="77777777" w:rsidR="00B73A7E" w:rsidRDefault="00B73A7E" w:rsidP="00110D07"/>
          <w:p w14:paraId="15B6CA0F" w14:textId="77777777" w:rsidR="00B73A7E" w:rsidRPr="00BA4739" w:rsidRDefault="00B73A7E" w:rsidP="00110D07">
            <w:r>
              <w:t xml:space="preserve">Recurrence (Club </w:t>
            </w:r>
            <w:proofErr w:type="spellStart"/>
            <w:r>
              <w:t>Urologico</w:t>
            </w:r>
            <w:proofErr w:type="spellEnd"/>
            <w:r>
              <w:t xml:space="preserve"> </w:t>
            </w:r>
            <w:proofErr w:type="spellStart"/>
            <w:r>
              <w:t>Espanol</w:t>
            </w:r>
            <w:proofErr w:type="spellEnd"/>
            <w:r>
              <w:t xml:space="preserve"> de </w:t>
            </w:r>
            <w:proofErr w:type="spellStart"/>
            <w:r>
              <w:t>Tratamiento</w:t>
            </w:r>
            <w:proofErr w:type="spellEnd"/>
            <w:r>
              <w:t xml:space="preserve"> </w:t>
            </w:r>
            <w:proofErr w:type="spellStart"/>
            <w:r>
              <w:t>Oncolo</w:t>
            </w:r>
            <w:r w:rsidRPr="00BA4739">
              <w:t>gico</w:t>
            </w:r>
            <w:proofErr w:type="spellEnd"/>
            <w:r>
              <w:t xml:space="preserve"> risk factors included in multivariable analysis): 1.57 </w:t>
            </w:r>
            <w:r>
              <w:lastRenderedPageBreak/>
              <w:t>(1.06-</w:t>
            </w:r>
            <w:r w:rsidRPr="00BA4739">
              <w:t>2.31</w:t>
            </w:r>
            <w:r>
              <w:t>)</w:t>
            </w:r>
          </w:p>
        </w:tc>
      </w:tr>
      <w:tr w:rsidR="00B73A7E" w14:paraId="2589E495" w14:textId="77777777" w:rsidTr="00110D07">
        <w:tc>
          <w:tcPr>
            <w:tcW w:w="1800" w:type="dxa"/>
          </w:tcPr>
          <w:p w14:paraId="5F2AC302" w14:textId="77777777" w:rsidR="00B73A7E" w:rsidRDefault="00B73A7E" w:rsidP="00110D07">
            <w:r>
              <w:lastRenderedPageBreak/>
              <w:t>Lee et al. - 2011</w:t>
            </w:r>
            <w:r>
              <w:fldChar w:fldCharType="begin"/>
            </w:r>
            <w:r>
              <w:instrText xml:space="preserve"> ADDIN EN.CITE &lt;EndNote&gt;&lt;Cite&gt;&lt;Author&gt;Lee&lt;/Author&gt;&lt;Year&gt;2012&lt;/Year&gt;&lt;RecNum&gt;120&lt;/RecNum&gt;&lt;DisplayText&gt;&lt;style face="superscript"&gt;[48]&lt;/style&gt;&lt;/DisplayText&gt;&lt;record&gt;&lt;rec-number&gt;120&lt;/rec-number&gt;&lt;foreign-keys&gt;&lt;key app="EN" db-id="t2xzzarf5fastpevffz59dwg05x9092vewef" timestamp="1559145333"&gt;120&lt;/key&gt;&lt;/foreign-keys&gt;&lt;ref-type name="Journal Article"&gt;17&lt;/ref-type&gt;&lt;contributors&gt;&lt;authors&gt;&lt;author&gt;Lee, C.&lt;/author&gt;&lt;author&gt;Kim, K. H.&lt;/author&gt;&lt;author&gt;You, D.&lt;/author&gt;&lt;author&gt;Jeong, I. G.&lt;/author&gt;&lt;author&gt;Hong, B.&lt;/author&gt;&lt;author&gt;Hong, J. H.&lt;/author&gt;&lt;author&gt;Ahn, H.&lt;/author&gt;&lt;author&gt;Kim, C. S.&lt;/author&gt;&lt;/authors&gt;&lt;/contributors&gt;&lt;auth-address&gt;Department of Urology, Asan Medical Center, University of Ulsan College of Medicine, Seoul, Korea.&lt;/auth-address&gt;&lt;titles&gt;&lt;title&gt;Smoking and survival after radical cystectomy for bladder cancer&lt;/title&gt;&lt;secondary-title&gt;Urology&lt;/secondary-title&gt;&lt;alt-title&gt;Urology&lt;/alt-title&gt;&lt;/titles&gt;&lt;periodical&gt;&lt;full-title&gt;Urology&lt;/full-title&gt;&lt;abbr-1&gt;Urology&lt;/abbr-1&gt;&lt;/periodical&gt;&lt;alt-periodical&gt;&lt;full-title&gt;Urology&lt;/full-title&gt;&lt;abbr-1&gt;Urology&lt;/abbr-1&gt;&lt;/alt-periodical&gt;&lt;pages&gt;1307-12&lt;/pages&gt;&lt;volume&gt;80&lt;/volume&gt;&lt;number&gt;6&lt;/number&gt;&lt;edition&gt;2012/10/10&lt;/edition&gt;&lt;keywords&gt;&lt;keyword&gt;Aged&lt;/keyword&gt;&lt;keyword&gt;Cystectomy&lt;/keyword&gt;&lt;keyword&gt;Disease-Free Survival&lt;/keyword&gt;&lt;keyword&gt;Female&lt;/keyword&gt;&lt;keyword&gt;Humans&lt;/keyword&gt;&lt;keyword&gt;Male&lt;/keyword&gt;&lt;keyword&gt;Middle Aged&lt;/keyword&gt;&lt;keyword&gt;Multivariate Analysis&lt;/keyword&gt;&lt;keyword&gt;Prognosis&lt;/keyword&gt;&lt;keyword&gt;Proportional Hazards Models&lt;/keyword&gt;&lt;keyword&gt;Retrospective Studies&lt;/keyword&gt;&lt;keyword&gt;Risk Factors&lt;/keyword&gt;&lt;keyword&gt;Smoking/*epidemiology&lt;/keyword&gt;&lt;keyword&gt;Urinary Bladder Neoplasms/*epidemiology/*mortality/surgery&lt;/keyword&gt;&lt;/keywords&gt;&lt;dates&gt;&lt;year&gt;2012&lt;/year&gt;&lt;pub-dates&gt;&lt;date&gt;Dec&lt;/date&gt;&lt;/pub-dates&gt;&lt;/dates&gt;&lt;isbn&gt;0090-4295&lt;/isbn&gt;&lt;accession-num&gt;23044645&lt;/accession-num&gt;&lt;urls&gt;&lt;/urls&gt;&lt;electronic-resource-num&gt;10.1016/j.urology.2012.08.026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A1139E">
              <w:rPr>
                <w:noProof/>
                <w:vertAlign w:val="superscript"/>
              </w:rPr>
              <w:t>[48]</w:t>
            </w:r>
            <w:r>
              <w:fldChar w:fldCharType="end"/>
            </w:r>
            <w:r>
              <w:t>****</w:t>
            </w:r>
          </w:p>
        </w:tc>
        <w:tc>
          <w:tcPr>
            <w:tcW w:w="1620" w:type="dxa"/>
          </w:tcPr>
          <w:p w14:paraId="068800B7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2A902FEB" w14:textId="77777777" w:rsidR="00B73A7E" w:rsidRDefault="00B73A7E" w:rsidP="00110D07">
            <w:r>
              <w:t>602 patients with NMIBC/MIBC</w:t>
            </w:r>
          </w:p>
        </w:tc>
        <w:tc>
          <w:tcPr>
            <w:tcW w:w="1800" w:type="dxa"/>
          </w:tcPr>
          <w:p w14:paraId="788B1020" w14:textId="77777777" w:rsidR="00B73A7E" w:rsidRPr="00E14129" w:rsidRDefault="00B73A7E" w:rsidP="00110D07">
            <w:r>
              <w:t>Recurrence/progression: L</w:t>
            </w:r>
            <w:r w:rsidRPr="00E14129">
              <w:t xml:space="preserve">ocal recurrence at or below the common iliac bifurcation or distant metastasis documented by imaging and biopsy, if indicated. </w:t>
            </w:r>
          </w:p>
          <w:p w14:paraId="09F69FF4" w14:textId="77777777" w:rsidR="00B73A7E" w:rsidRDefault="00B73A7E" w:rsidP="00110D07"/>
        </w:tc>
        <w:tc>
          <w:tcPr>
            <w:tcW w:w="1440" w:type="dxa"/>
          </w:tcPr>
          <w:p w14:paraId="5562FEB9" w14:textId="77777777" w:rsidR="00B73A7E" w:rsidRDefault="00B73A7E" w:rsidP="00110D07">
            <w:r>
              <w:t>1989-2008</w:t>
            </w:r>
          </w:p>
        </w:tc>
        <w:tc>
          <w:tcPr>
            <w:tcW w:w="1620" w:type="dxa"/>
          </w:tcPr>
          <w:p w14:paraId="51D2EA0E" w14:textId="77777777" w:rsidR="00B73A7E" w:rsidRDefault="00B73A7E" w:rsidP="00110D07">
            <w:r>
              <w:t>60.5-64.3 (mean)</w:t>
            </w:r>
          </w:p>
        </w:tc>
        <w:tc>
          <w:tcPr>
            <w:tcW w:w="1170" w:type="dxa"/>
          </w:tcPr>
          <w:p w14:paraId="2369F5AD" w14:textId="77777777" w:rsidR="00B73A7E" w:rsidRDefault="00B73A7E" w:rsidP="00110D07">
            <w:r>
              <w:t>56 months (median)</w:t>
            </w:r>
          </w:p>
        </w:tc>
        <w:tc>
          <w:tcPr>
            <w:tcW w:w="2070" w:type="dxa"/>
          </w:tcPr>
          <w:p w14:paraId="3302B87A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 - binary</w:t>
            </w:r>
          </w:p>
          <w:p w14:paraId="0A6BF6DE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n-smoker</w:t>
            </w:r>
          </w:p>
          <w:p w14:paraId="6AEA4E41" w14:textId="77777777" w:rsidR="00B73A7E" w:rsidRDefault="00B73A7E" w:rsidP="00110D07">
            <w:r>
              <w:t xml:space="preserve">Recurrence/progression: </w:t>
            </w:r>
            <w:r w:rsidRPr="00E14129">
              <w:t>0.94</w:t>
            </w:r>
            <w:r>
              <w:t xml:space="preserve"> (p=0.697)</w:t>
            </w:r>
          </w:p>
          <w:p w14:paraId="39C908E0" w14:textId="77777777" w:rsidR="00B73A7E" w:rsidRDefault="00B73A7E" w:rsidP="00110D07">
            <w:r>
              <w:t xml:space="preserve">CSS: </w:t>
            </w:r>
            <w:r w:rsidRPr="00E14129">
              <w:t>1.10</w:t>
            </w:r>
            <w:r>
              <w:t xml:space="preserve"> (p=0.587)</w:t>
            </w:r>
          </w:p>
          <w:p w14:paraId="70665D8D" w14:textId="77777777" w:rsidR="00B73A7E" w:rsidRDefault="00B73A7E" w:rsidP="00110D07">
            <w:r>
              <w:t xml:space="preserve">ACM: </w:t>
            </w:r>
            <w:r w:rsidRPr="00E14129">
              <w:t>1.01</w:t>
            </w:r>
            <w:r>
              <w:t xml:space="preserve"> (p=0.930)</w:t>
            </w:r>
          </w:p>
          <w:p w14:paraId="221FE4CF" w14:textId="77777777" w:rsidR="00B73A7E" w:rsidRDefault="00B73A7E" w:rsidP="00110D07"/>
          <w:p w14:paraId="3C9992F8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 – categorical</w:t>
            </w:r>
          </w:p>
          <w:p w14:paraId="6AA80FA7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ever</w:t>
            </w:r>
          </w:p>
          <w:p w14:paraId="4C6D7885" w14:textId="77777777" w:rsidR="00B73A7E" w:rsidRDefault="00B73A7E" w:rsidP="00110D07">
            <w:pPr>
              <w:rPr>
                <w:i/>
              </w:rPr>
            </w:pPr>
          </w:p>
          <w:p w14:paraId="1EB57404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Former</w:t>
            </w:r>
          </w:p>
          <w:p w14:paraId="32306DEF" w14:textId="77777777" w:rsidR="00B73A7E" w:rsidRDefault="00B73A7E" w:rsidP="00110D07">
            <w:r>
              <w:t>Recurrence/progression: 0.93 (0.66-</w:t>
            </w:r>
            <w:r w:rsidRPr="00E14129">
              <w:t>1.29)</w:t>
            </w:r>
          </w:p>
          <w:p w14:paraId="06F6314F" w14:textId="77777777" w:rsidR="00B73A7E" w:rsidRDefault="00B73A7E" w:rsidP="00110D07">
            <w:r>
              <w:t xml:space="preserve">CSS: </w:t>
            </w:r>
            <w:r w:rsidRPr="00E14129">
              <w:t>1.21 (0.86-1.70)</w:t>
            </w:r>
          </w:p>
          <w:p w14:paraId="2DCE621E" w14:textId="77777777" w:rsidR="00B73A7E" w:rsidRPr="00E14129" w:rsidRDefault="00B73A7E" w:rsidP="00110D07"/>
          <w:p w14:paraId="6196D823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urrent</w:t>
            </w:r>
          </w:p>
          <w:p w14:paraId="72EE9C3D" w14:textId="77777777" w:rsidR="00B73A7E" w:rsidRDefault="00B73A7E" w:rsidP="00110D07">
            <w:r>
              <w:t xml:space="preserve">Recurrence/progression: </w:t>
            </w:r>
            <w:r w:rsidRPr="00E14129">
              <w:t>0.91 (0.63-1.31)</w:t>
            </w:r>
          </w:p>
          <w:p w14:paraId="46ECD515" w14:textId="77777777" w:rsidR="00B73A7E" w:rsidRDefault="00B73A7E" w:rsidP="00110D07">
            <w:r>
              <w:t xml:space="preserve">CSS: </w:t>
            </w:r>
            <w:r w:rsidRPr="00E14129">
              <w:t>0.94 (0.64-1.37)</w:t>
            </w:r>
          </w:p>
          <w:p w14:paraId="06B76977" w14:textId="77777777" w:rsidR="00B73A7E" w:rsidRDefault="00B73A7E" w:rsidP="00110D07"/>
          <w:p w14:paraId="45559DBF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 – cumulative</w:t>
            </w:r>
          </w:p>
          <w:p w14:paraId="009185FA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ever</w:t>
            </w:r>
          </w:p>
          <w:p w14:paraId="69CD7646" w14:textId="77777777" w:rsidR="00B73A7E" w:rsidRDefault="00B73A7E" w:rsidP="00110D07">
            <w:pPr>
              <w:rPr>
                <w:i/>
              </w:rPr>
            </w:pPr>
          </w:p>
          <w:p w14:paraId="0A3F4CF3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&lt;10 pack-years</w:t>
            </w:r>
          </w:p>
          <w:p w14:paraId="3977CC56" w14:textId="77777777" w:rsidR="00B73A7E" w:rsidRDefault="00B73A7E" w:rsidP="00110D07">
            <w:r>
              <w:t xml:space="preserve">Recurrence/progression: </w:t>
            </w:r>
            <w:r w:rsidRPr="00CF110C">
              <w:t>1.55 (0.74-3.27)</w:t>
            </w:r>
          </w:p>
          <w:p w14:paraId="43E6D2B6" w14:textId="77777777" w:rsidR="00B73A7E" w:rsidRPr="00CF110C" w:rsidRDefault="00B73A7E" w:rsidP="00110D07">
            <w:r>
              <w:t xml:space="preserve">CSS: </w:t>
            </w:r>
            <w:r w:rsidRPr="000B60B5">
              <w:t>1.38 (0.58-3.28)</w:t>
            </w:r>
          </w:p>
          <w:p w14:paraId="092E774C" w14:textId="77777777" w:rsidR="00B73A7E" w:rsidRDefault="00B73A7E" w:rsidP="00110D07">
            <w:pPr>
              <w:rPr>
                <w:i/>
              </w:rPr>
            </w:pPr>
          </w:p>
          <w:p w14:paraId="56A356A8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&lt;20 pack-years</w:t>
            </w:r>
          </w:p>
          <w:p w14:paraId="53403FC6" w14:textId="77777777" w:rsidR="00B73A7E" w:rsidRDefault="00B73A7E" w:rsidP="00110D07">
            <w:r>
              <w:t xml:space="preserve">Recurrence/progression: </w:t>
            </w:r>
            <w:r w:rsidRPr="00CF110C">
              <w:t>0.59 (0.30-1.16)</w:t>
            </w:r>
          </w:p>
          <w:p w14:paraId="62DB797A" w14:textId="77777777" w:rsidR="00B73A7E" w:rsidRPr="00CF110C" w:rsidRDefault="00B73A7E" w:rsidP="00110D07">
            <w:r>
              <w:t xml:space="preserve">CSS: </w:t>
            </w:r>
            <w:r w:rsidRPr="000B60B5">
              <w:t>0.68 (0.34-1.39)</w:t>
            </w:r>
          </w:p>
          <w:p w14:paraId="18D02267" w14:textId="77777777" w:rsidR="00B73A7E" w:rsidRDefault="00B73A7E" w:rsidP="00110D07"/>
          <w:p w14:paraId="03C47E2C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&lt;30 pack-years</w:t>
            </w:r>
          </w:p>
          <w:p w14:paraId="24290CAB" w14:textId="77777777" w:rsidR="00B73A7E" w:rsidRDefault="00B73A7E" w:rsidP="00110D07">
            <w:r>
              <w:t xml:space="preserve">Recurrence/progression: </w:t>
            </w:r>
            <w:r w:rsidRPr="000B60B5">
              <w:t>0.91 (0.50-1.65)</w:t>
            </w:r>
          </w:p>
          <w:p w14:paraId="55D7B5D1" w14:textId="77777777" w:rsidR="00B73A7E" w:rsidRPr="00CF110C" w:rsidRDefault="00B73A7E" w:rsidP="00110D07">
            <w:r>
              <w:t xml:space="preserve">CSS: </w:t>
            </w:r>
            <w:r w:rsidRPr="000B60B5">
              <w:t>1.02 (0.56-1.85)</w:t>
            </w:r>
          </w:p>
          <w:p w14:paraId="4F66E785" w14:textId="77777777" w:rsidR="00B73A7E" w:rsidRDefault="00B73A7E" w:rsidP="00110D07"/>
          <w:p w14:paraId="39CCB5EE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&lt;40 pack-years</w:t>
            </w:r>
          </w:p>
          <w:p w14:paraId="7D6C326A" w14:textId="77777777" w:rsidR="00B73A7E" w:rsidRDefault="00B73A7E" w:rsidP="00110D07">
            <w:r>
              <w:t>Recurrence/progr</w:t>
            </w:r>
            <w:r>
              <w:lastRenderedPageBreak/>
              <w:t xml:space="preserve">ession: </w:t>
            </w:r>
            <w:r w:rsidRPr="000B60B5">
              <w:t>0.98 (0.55-1.74)</w:t>
            </w:r>
          </w:p>
          <w:p w14:paraId="3AD70D3C" w14:textId="77777777" w:rsidR="00B73A7E" w:rsidRPr="00CF110C" w:rsidRDefault="00B73A7E" w:rsidP="00110D07">
            <w:r>
              <w:t xml:space="preserve">CSS: </w:t>
            </w:r>
            <w:r w:rsidRPr="000B60B5">
              <w:t>1.15 (0.65-2.02)</w:t>
            </w:r>
          </w:p>
          <w:p w14:paraId="67239308" w14:textId="77777777" w:rsidR="00B73A7E" w:rsidRDefault="00B73A7E" w:rsidP="00110D07"/>
          <w:p w14:paraId="5ACC8ABF" w14:textId="77777777" w:rsidR="00B73A7E" w:rsidRDefault="00B73A7E" w:rsidP="00110D07">
            <w:pPr>
              <w:rPr>
                <w:i/>
              </w:rPr>
            </w:pPr>
            <w:r w:rsidRPr="00283202">
              <w:rPr>
                <w:rFonts w:ascii="Arial" w:hAnsi="Arial" w:cs="Arial"/>
                <w:color w:val="222222"/>
                <w:shd w:val="clear" w:color="auto" w:fill="FFFFFF"/>
              </w:rPr>
              <w:t>≥</w:t>
            </w:r>
            <w:r>
              <w:rPr>
                <w:i/>
              </w:rPr>
              <w:t>40 pack-years</w:t>
            </w:r>
          </w:p>
          <w:p w14:paraId="73F3B05A" w14:textId="77777777" w:rsidR="00B73A7E" w:rsidRDefault="00B73A7E" w:rsidP="00110D07">
            <w:r>
              <w:t xml:space="preserve">Recurrence/progression: </w:t>
            </w:r>
            <w:r w:rsidRPr="000B60B5">
              <w:t>0.86 (0.56-1.31)</w:t>
            </w:r>
          </w:p>
          <w:p w14:paraId="66C16D45" w14:textId="77777777" w:rsidR="00B73A7E" w:rsidRPr="00D7409D" w:rsidRDefault="00B73A7E" w:rsidP="00110D07">
            <w:r>
              <w:t xml:space="preserve">CSS: </w:t>
            </w:r>
            <w:r w:rsidRPr="000B60B5">
              <w:t>0.95 (0.61-1.48)</w:t>
            </w:r>
          </w:p>
        </w:tc>
      </w:tr>
      <w:tr w:rsidR="00B73A7E" w14:paraId="586716BF" w14:textId="77777777" w:rsidTr="00110D07">
        <w:tc>
          <w:tcPr>
            <w:tcW w:w="1800" w:type="dxa"/>
          </w:tcPr>
          <w:p w14:paraId="3612ECEA" w14:textId="77777777" w:rsidR="00B73A7E" w:rsidRDefault="00B73A7E" w:rsidP="00110D07">
            <w:proofErr w:type="spellStart"/>
            <w:r>
              <w:lastRenderedPageBreak/>
              <w:t>Leibovici</w:t>
            </w:r>
            <w:proofErr w:type="spellEnd"/>
            <w:r>
              <w:t xml:space="preserve"> et al. – 2015</w:t>
            </w:r>
            <w:r>
              <w:fldChar w:fldCharType="begin">
                <w:fldData xml:space="preserve">PEVuZE5vdGU+PENpdGU+PEF1dGhvcj5MZWlib3ZpY2k8L0F1dGhvcj48WWVhcj4yMDA1PC9ZZWFy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ZWlib3ZpY2k8L0F1dGhvcj48WWVhcj4yMDA1PC9ZZWFy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49]</w:t>
            </w:r>
            <w:r>
              <w:fldChar w:fldCharType="end"/>
            </w:r>
          </w:p>
        </w:tc>
        <w:tc>
          <w:tcPr>
            <w:tcW w:w="1620" w:type="dxa"/>
          </w:tcPr>
          <w:p w14:paraId="0F179D1C" w14:textId="77777777" w:rsidR="00B73A7E" w:rsidRDefault="00B73A7E" w:rsidP="00110D07">
            <w:r>
              <w:t>Case-control</w:t>
            </w:r>
          </w:p>
        </w:tc>
        <w:tc>
          <w:tcPr>
            <w:tcW w:w="1980" w:type="dxa"/>
          </w:tcPr>
          <w:p w14:paraId="17F2F552" w14:textId="77777777" w:rsidR="00B73A7E" w:rsidRDefault="00B73A7E" w:rsidP="00110D07">
            <w:r>
              <w:t>519 patients with NMIBC and 505 healthy control participants</w:t>
            </w:r>
          </w:p>
        </w:tc>
        <w:tc>
          <w:tcPr>
            <w:tcW w:w="1800" w:type="dxa"/>
          </w:tcPr>
          <w:p w14:paraId="5EB9FC77" w14:textId="77777777" w:rsidR="00B73A7E" w:rsidRDefault="00B73A7E" w:rsidP="00110D07">
            <w:r>
              <w:t>Recurrence: N</w:t>
            </w:r>
            <w:r w:rsidRPr="000A1A85">
              <w:t>ewly found bladder tumor following a previous negative follow-up cystoscopy</w:t>
            </w:r>
            <w:r>
              <w:t>.</w:t>
            </w:r>
          </w:p>
          <w:p w14:paraId="20174B7B" w14:textId="77777777" w:rsidR="00B73A7E" w:rsidRDefault="00B73A7E" w:rsidP="00110D07"/>
          <w:p w14:paraId="38B776E4" w14:textId="77777777" w:rsidR="00B73A7E" w:rsidRDefault="00B73A7E" w:rsidP="00110D07">
            <w:r>
              <w:t>Progression: T</w:t>
            </w:r>
            <w:r w:rsidRPr="000A1A85">
              <w:t xml:space="preserve">he transition from </w:t>
            </w:r>
            <w:r>
              <w:t>NMIBC to MIBC</w:t>
            </w:r>
            <w:r w:rsidRPr="000A1A85">
              <w:t xml:space="preserve"> or metastatic disease.</w:t>
            </w:r>
          </w:p>
        </w:tc>
        <w:tc>
          <w:tcPr>
            <w:tcW w:w="1440" w:type="dxa"/>
          </w:tcPr>
          <w:p w14:paraId="7158CE0F" w14:textId="77777777" w:rsidR="00B73A7E" w:rsidRDefault="00B73A7E" w:rsidP="00110D07">
            <w:r>
              <w:t>1995-2003</w:t>
            </w:r>
          </w:p>
        </w:tc>
        <w:tc>
          <w:tcPr>
            <w:tcW w:w="1620" w:type="dxa"/>
          </w:tcPr>
          <w:p w14:paraId="76E60F5B" w14:textId="77777777" w:rsidR="00B73A7E" w:rsidRDefault="00B73A7E" w:rsidP="00110D07">
            <w:r>
              <w:t>62.3-65.7 (mean)</w:t>
            </w:r>
          </w:p>
        </w:tc>
        <w:tc>
          <w:tcPr>
            <w:tcW w:w="1170" w:type="dxa"/>
          </w:tcPr>
          <w:p w14:paraId="72E80446" w14:textId="77777777" w:rsidR="00B73A7E" w:rsidRDefault="00B73A7E" w:rsidP="00110D07">
            <w:r>
              <w:t>20.8 months (median)</w:t>
            </w:r>
          </w:p>
        </w:tc>
        <w:tc>
          <w:tcPr>
            <w:tcW w:w="2070" w:type="dxa"/>
          </w:tcPr>
          <w:p w14:paraId="49F8F920" w14:textId="77777777" w:rsidR="00B73A7E" w:rsidRDefault="00B73A7E" w:rsidP="00110D07">
            <w:r>
              <w:rPr>
                <w:b/>
              </w:rPr>
              <w:t>Smoking - categorical</w:t>
            </w:r>
          </w:p>
          <w:p w14:paraId="6F7A18AA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ever</w:t>
            </w:r>
          </w:p>
          <w:p w14:paraId="3A111C02" w14:textId="77777777" w:rsidR="00B73A7E" w:rsidRDefault="00B73A7E" w:rsidP="00110D07">
            <w:pPr>
              <w:rPr>
                <w:i/>
              </w:rPr>
            </w:pPr>
          </w:p>
          <w:p w14:paraId="3D6C4215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Former</w:t>
            </w:r>
          </w:p>
          <w:p w14:paraId="7D2FF2CC" w14:textId="77777777" w:rsidR="00B73A7E" w:rsidRDefault="00B73A7E" w:rsidP="00110D07">
            <w:r>
              <w:t>Recurrence: 1.11 (0.73-</w:t>
            </w:r>
            <w:r w:rsidRPr="00A317A5">
              <w:t>1.70</w:t>
            </w:r>
            <w:r>
              <w:t>)</w:t>
            </w:r>
          </w:p>
          <w:p w14:paraId="33826DC7" w14:textId="77777777" w:rsidR="00B73A7E" w:rsidRPr="00AF05B6" w:rsidRDefault="00B73A7E" w:rsidP="00110D07">
            <w:pPr>
              <w:rPr>
                <w:lang w:val="fr-FR"/>
              </w:rPr>
            </w:pPr>
            <w:r w:rsidRPr="00AF05B6">
              <w:rPr>
                <w:lang w:val="fr-FR"/>
              </w:rPr>
              <w:t>Progression: 1.30 (0.53-3.16)</w:t>
            </w:r>
          </w:p>
          <w:p w14:paraId="2DBA33E6" w14:textId="77777777" w:rsidR="00B73A7E" w:rsidRPr="00AF05B6" w:rsidRDefault="00B73A7E" w:rsidP="00110D07">
            <w:pPr>
              <w:rPr>
                <w:i/>
                <w:lang w:val="fr-FR"/>
              </w:rPr>
            </w:pPr>
          </w:p>
          <w:p w14:paraId="5B65D8C4" w14:textId="77777777" w:rsidR="00B73A7E" w:rsidRPr="00AF05B6" w:rsidRDefault="00B73A7E" w:rsidP="00110D07">
            <w:pPr>
              <w:rPr>
                <w:i/>
                <w:lang w:val="fr-FR"/>
              </w:rPr>
            </w:pPr>
            <w:proofErr w:type="spellStart"/>
            <w:r w:rsidRPr="00AF05B6">
              <w:rPr>
                <w:i/>
                <w:lang w:val="fr-FR"/>
              </w:rPr>
              <w:t>Current</w:t>
            </w:r>
            <w:proofErr w:type="spellEnd"/>
            <w:r w:rsidRPr="00AF05B6">
              <w:rPr>
                <w:i/>
                <w:lang w:val="fr-FR"/>
              </w:rPr>
              <w:t>/</w:t>
            </w:r>
            <w:proofErr w:type="spellStart"/>
            <w:r w:rsidRPr="00AF05B6">
              <w:rPr>
                <w:i/>
                <w:lang w:val="fr-FR"/>
              </w:rPr>
              <w:t>recent</w:t>
            </w:r>
            <w:proofErr w:type="spellEnd"/>
            <w:r w:rsidRPr="00AF05B6">
              <w:rPr>
                <w:i/>
                <w:lang w:val="fr-FR"/>
              </w:rPr>
              <w:t xml:space="preserve"> quitter</w:t>
            </w:r>
          </w:p>
          <w:p w14:paraId="6D39CBB7" w14:textId="77777777" w:rsidR="00B73A7E" w:rsidRPr="00AF05B6" w:rsidRDefault="00B73A7E" w:rsidP="00110D07">
            <w:pPr>
              <w:rPr>
                <w:lang w:val="fr-FR"/>
              </w:rPr>
            </w:pPr>
            <w:proofErr w:type="spellStart"/>
            <w:r w:rsidRPr="00AF05B6">
              <w:rPr>
                <w:lang w:val="fr-FR"/>
              </w:rPr>
              <w:t>Recurrence</w:t>
            </w:r>
            <w:proofErr w:type="spellEnd"/>
            <w:r w:rsidRPr="00AF05B6">
              <w:rPr>
                <w:lang w:val="fr-FR"/>
              </w:rPr>
              <w:t>: 0.81 (0.47-1.37)</w:t>
            </w:r>
          </w:p>
          <w:p w14:paraId="5D4916A0" w14:textId="77777777" w:rsidR="00B73A7E" w:rsidRDefault="00B73A7E" w:rsidP="00110D07">
            <w:r>
              <w:t>Progression: 0.59 (0.17-</w:t>
            </w:r>
            <w:r w:rsidRPr="00A317A5">
              <w:t>2.03</w:t>
            </w:r>
            <w:r>
              <w:t>)</w:t>
            </w:r>
          </w:p>
          <w:p w14:paraId="57F5EEBC" w14:textId="77777777" w:rsidR="00B73A7E" w:rsidRDefault="00B73A7E" w:rsidP="00110D07"/>
          <w:p w14:paraId="10D490BF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lastRenderedPageBreak/>
              <w:t>Smoking – cumulative</w:t>
            </w:r>
          </w:p>
          <w:p w14:paraId="45C198D2" w14:textId="77777777" w:rsidR="00B73A7E" w:rsidRDefault="00B73A7E" w:rsidP="00110D07">
            <w:r>
              <w:t>Recurrence: 1.00 (0.99-</w:t>
            </w:r>
            <w:r w:rsidRPr="00A317A5">
              <w:t>1.00</w:t>
            </w:r>
            <w:r>
              <w:t>)</w:t>
            </w:r>
          </w:p>
          <w:p w14:paraId="2F109B4A" w14:textId="77777777" w:rsidR="00B73A7E" w:rsidRPr="00A317A5" w:rsidRDefault="00B73A7E" w:rsidP="00110D07">
            <w:r>
              <w:t>Progression: 1.01 (1.00-</w:t>
            </w:r>
            <w:r w:rsidRPr="00A317A5">
              <w:t>1.02</w:t>
            </w:r>
            <w:r>
              <w:t>)</w:t>
            </w:r>
          </w:p>
          <w:p w14:paraId="2B22280C" w14:textId="77777777" w:rsidR="00B73A7E" w:rsidRPr="0047039B" w:rsidRDefault="00B73A7E" w:rsidP="00110D07"/>
        </w:tc>
      </w:tr>
      <w:tr w:rsidR="00B73A7E" w14:paraId="4689226C" w14:textId="77777777" w:rsidTr="00110D07">
        <w:tc>
          <w:tcPr>
            <w:tcW w:w="1800" w:type="dxa"/>
          </w:tcPr>
          <w:p w14:paraId="05E074AF" w14:textId="77777777" w:rsidR="00B73A7E" w:rsidRDefault="00B73A7E" w:rsidP="00110D07">
            <w:r>
              <w:lastRenderedPageBreak/>
              <w:t>Lenis et al. – 2018</w:t>
            </w:r>
            <w:r>
              <w:fldChar w:fldCharType="begin"/>
            </w:r>
            <w:r>
              <w:instrText xml:space="preserve"> ADDIN EN.CITE &lt;EndNote&gt;&lt;Cite&gt;&lt;Author&gt;Lenis&lt;/Author&gt;&lt;Year&gt;2018&lt;/Year&gt;&lt;RecNum&gt;14&lt;/RecNum&gt;&lt;DisplayText&gt;&lt;style face="superscript"&gt;[50]&lt;/style&gt;&lt;/DisplayText&gt;&lt;record&gt;&lt;rec-number&gt;14&lt;/rec-number&gt;&lt;foreign-keys&gt;&lt;key app="EN" db-id="t2xzzarf5fastpevffz59dwg05x9092vewef" timestamp="1554762383"&gt;14&lt;/key&gt;&lt;/foreign-keys&gt;&lt;ref-type name="Journal Article"&gt;17&lt;/ref-type&gt;&lt;contributors&gt;&lt;authors&gt;&lt;author&gt;Lenis, Andrew T.&lt;/author&gt;&lt;author&gt;Asanad, Kian&lt;/author&gt;&lt;author&gt;Blaibel, Maher&lt;/author&gt;&lt;author&gt;Donin, Nicholas M.&lt;/author&gt;&lt;author&gt;Chamie, Karim&lt;/author&gt;&lt;/authors&gt;&lt;/contributors&gt;&lt;titles&gt;&lt;title&gt;Association between Metabolic Syndrome and Recurrence of Nonmuscle Invasive Bladder Cancer following bacillus Calmette-Guérin Treatment&lt;/title&gt;&lt;secondary-title&gt;Urology Practice&lt;/secondary-title&gt;&lt;/titles&gt;&lt;periodical&gt;&lt;full-title&gt;Urology Practice&lt;/full-title&gt;&lt;/periodical&gt;&lt;pages&gt;132-138&lt;/pages&gt;&lt;volume&gt;5&lt;/volume&gt;&lt;number&gt;2&lt;/number&gt;&lt;keywords&gt;&lt;keyword&gt;BCG vaccine&lt;/keyword&gt;&lt;keyword&gt;metabolic syndrome&lt;/keyword&gt;&lt;keyword&gt;urinary bladder neoplasms&lt;/keyword&gt;&lt;keyword&gt;outcome assessment&lt;/keyword&gt;&lt;keyword&gt;recurrence&lt;/keyword&gt;&lt;/keywords&gt;&lt;dates&gt;&lt;year&gt;2018&lt;/year&gt;&lt;pub-dates&gt;&lt;date&gt;2018/03/01/&lt;/date&gt;&lt;/pub-dates&gt;&lt;/dates&gt;&lt;isbn&gt;2352-0779&lt;/isbn&gt;&lt;urls&gt;&lt;related-urls&gt;&lt;url&gt;http://www.sciencedirect.com/science/article/pii/S2352077917300456&lt;/url&gt;&lt;/related-urls&gt;&lt;/urls&gt;&lt;electronic-resource-num&gt;https://doi.org/10.1016/j.urpr.2017.02.012&lt;/electronic-resource-num&gt;&lt;/record&gt;&lt;/Cite&gt;&lt;/EndNote&gt;</w:instrText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50]</w:t>
            </w:r>
            <w:r>
              <w:fldChar w:fldCharType="end"/>
            </w:r>
          </w:p>
        </w:tc>
        <w:tc>
          <w:tcPr>
            <w:tcW w:w="1620" w:type="dxa"/>
          </w:tcPr>
          <w:p w14:paraId="0EE90224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1C03EB22" w14:textId="77777777" w:rsidR="00B73A7E" w:rsidRDefault="00B73A7E" w:rsidP="00110D07">
            <w:r>
              <w:t xml:space="preserve">90 patients with NMIBC </w:t>
            </w:r>
          </w:p>
        </w:tc>
        <w:tc>
          <w:tcPr>
            <w:tcW w:w="1800" w:type="dxa"/>
          </w:tcPr>
          <w:p w14:paraId="5D6038D6" w14:textId="77777777" w:rsidR="00B73A7E" w:rsidRDefault="00B73A7E" w:rsidP="00110D07">
            <w:r>
              <w:t xml:space="preserve">Recurrence: The presence of urothelial carcinoma on biopsy or repeat resection. </w:t>
            </w:r>
          </w:p>
          <w:p w14:paraId="4F716081" w14:textId="77777777" w:rsidR="00B73A7E" w:rsidRDefault="00B73A7E" w:rsidP="00110D07"/>
          <w:p w14:paraId="4B900AE1" w14:textId="77777777" w:rsidR="00B73A7E" w:rsidRDefault="00B73A7E" w:rsidP="00110D07">
            <w:r>
              <w:t xml:space="preserve">Progression: Any increase in grade or stage of disease. </w:t>
            </w:r>
          </w:p>
        </w:tc>
        <w:tc>
          <w:tcPr>
            <w:tcW w:w="1440" w:type="dxa"/>
          </w:tcPr>
          <w:p w14:paraId="6FFE47A8" w14:textId="77777777" w:rsidR="00B73A7E" w:rsidRDefault="00B73A7E" w:rsidP="00110D07">
            <w:r>
              <w:t>2012-2015</w:t>
            </w:r>
          </w:p>
        </w:tc>
        <w:tc>
          <w:tcPr>
            <w:tcW w:w="1620" w:type="dxa"/>
          </w:tcPr>
          <w:p w14:paraId="090FE3C8" w14:textId="77777777" w:rsidR="00B73A7E" w:rsidRDefault="00B73A7E" w:rsidP="00110D07">
            <w:r>
              <w:t>69.7 (mean)</w:t>
            </w:r>
          </w:p>
        </w:tc>
        <w:tc>
          <w:tcPr>
            <w:tcW w:w="1170" w:type="dxa"/>
          </w:tcPr>
          <w:p w14:paraId="41A22AED" w14:textId="77777777" w:rsidR="00B73A7E" w:rsidRDefault="00B73A7E" w:rsidP="00110D07">
            <w:r>
              <w:t>20 months (median)</w:t>
            </w:r>
          </w:p>
        </w:tc>
        <w:tc>
          <w:tcPr>
            <w:tcW w:w="2070" w:type="dxa"/>
          </w:tcPr>
          <w:p w14:paraId="05559394" w14:textId="77777777" w:rsidR="00B73A7E" w:rsidRDefault="00B73A7E" w:rsidP="00110D07">
            <w:r>
              <w:rPr>
                <w:b/>
              </w:rPr>
              <w:t>BMI</w:t>
            </w:r>
          </w:p>
          <w:p w14:paraId="3F0B4133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&lt;30</w:t>
            </w:r>
          </w:p>
          <w:p w14:paraId="2DD1105A" w14:textId="77777777" w:rsidR="00B73A7E" w:rsidRDefault="00B73A7E" w:rsidP="00110D07">
            <w:pPr>
              <w:rPr>
                <w:i/>
              </w:rPr>
            </w:pPr>
          </w:p>
          <w:p w14:paraId="486D29D5" w14:textId="77777777" w:rsidR="00B73A7E" w:rsidRPr="00910675" w:rsidRDefault="00B73A7E" w:rsidP="00110D07">
            <w:pPr>
              <w:rPr>
                <w:i/>
              </w:rPr>
            </w:pPr>
            <w:r w:rsidRPr="00283202">
              <w:rPr>
                <w:rFonts w:ascii="Arial" w:hAnsi="Arial" w:cs="Arial"/>
                <w:color w:val="222222"/>
                <w:shd w:val="clear" w:color="auto" w:fill="FFFFFF"/>
              </w:rPr>
              <w:t>≥</w:t>
            </w:r>
            <w:r>
              <w:rPr>
                <w:i/>
              </w:rPr>
              <w:t>30</w:t>
            </w:r>
          </w:p>
          <w:p w14:paraId="1EEAA1C1" w14:textId="77777777" w:rsidR="00B73A7E" w:rsidRDefault="00B73A7E" w:rsidP="00110D07">
            <w:r>
              <w:t>Recurrence or progression: 3.42 (1.55-7.52)</w:t>
            </w:r>
          </w:p>
          <w:p w14:paraId="2A4C26A2" w14:textId="77777777" w:rsidR="00B73A7E" w:rsidRDefault="00B73A7E" w:rsidP="00110D07"/>
          <w:p w14:paraId="4672CD33" w14:textId="77777777" w:rsidR="00B73A7E" w:rsidRDefault="00B73A7E" w:rsidP="00110D07">
            <w:r>
              <w:rPr>
                <w:b/>
              </w:rPr>
              <w:t>DMII</w:t>
            </w:r>
          </w:p>
          <w:p w14:paraId="3D36E7C8" w14:textId="77777777" w:rsidR="00B73A7E" w:rsidRPr="00843DC4" w:rsidRDefault="00B73A7E" w:rsidP="00110D07">
            <w:pPr>
              <w:rPr>
                <w:i/>
              </w:rPr>
            </w:pPr>
            <w:r>
              <w:rPr>
                <w:i/>
              </w:rPr>
              <w:t>Ref. = No DMII</w:t>
            </w:r>
          </w:p>
          <w:p w14:paraId="7E66BDB7" w14:textId="77777777" w:rsidR="00B73A7E" w:rsidRPr="00910675" w:rsidRDefault="00B73A7E" w:rsidP="00110D07">
            <w:r>
              <w:t>Recurrence or progression: 1.09 (</w:t>
            </w:r>
            <w:r w:rsidRPr="00910675">
              <w:t>0.46–2.59</w:t>
            </w:r>
            <w:r>
              <w:t>)</w:t>
            </w:r>
          </w:p>
        </w:tc>
      </w:tr>
      <w:tr w:rsidR="00B73A7E" w14:paraId="37D90375" w14:textId="77777777" w:rsidTr="00110D07">
        <w:tc>
          <w:tcPr>
            <w:tcW w:w="1800" w:type="dxa"/>
          </w:tcPr>
          <w:p w14:paraId="15FA5657" w14:textId="77777777" w:rsidR="00B73A7E" w:rsidRDefault="00B73A7E" w:rsidP="00110D07">
            <w:r>
              <w:t>Li et al. - 2017</w:t>
            </w:r>
            <w:r>
              <w:fldChar w:fldCharType="begin">
                <w:fldData xml:space="preserve">PEVuZE5vdGU+PENpdGU+PEF1dGhvcj5MaTwvQXV0aG9yPjxZZWFyPjIwMTc8L1llYXI+PFJlY051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aTwvQXV0aG9yPjxZZWFyPjIwMTc8L1llYXI+PFJlY051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51]</w:t>
            </w:r>
            <w:r>
              <w:fldChar w:fldCharType="end"/>
            </w:r>
          </w:p>
        </w:tc>
        <w:tc>
          <w:tcPr>
            <w:tcW w:w="1620" w:type="dxa"/>
          </w:tcPr>
          <w:p w14:paraId="3FCEF78F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01FC0C62" w14:textId="77777777" w:rsidR="00B73A7E" w:rsidRDefault="00B73A7E" w:rsidP="00110D07">
            <w:r>
              <w:t>484 patients with NMIBC</w:t>
            </w:r>
          </w:p>
        </w:tc>
        <w:tc>
          <w:tcPr>
            <w:tcW w:w="1800" w:type="dxa"/>
          </w:tcPr>
          <w:p w14:paraId="3D73C080" w14:textId="77777777" w:rsidR="00B73A7E" w:rsidRDefault="00B73A7E" w:rsidP="00110D07">
            <w:r>
              <w:t xml:space="preserve">Recurrence: Histologically-confirmed </w:t>
            </w:r>
            <w:r w:rsidRPr="00B90736">
              <w:t>tumor recurrence</w:t>
            </w:r>
            <w:r>
              <w:t>.</w:t>
            </w:r>
          </w:p>
          <w:p w14:paraId="1CACD17C" w14:textId="77777777" w:rsidR="00B73A7E" w:rsidRDefault="00B73A7E" w:rsidP="00110D07"/>
          <w:p w14:paraId="2CED4A81" w14:textId="77777777" w:rsidR="00B73A7E" w:rsidRDefault="00B73A7E" w:rsidP="00110D07">
            <w:r>
              <w:t>Progression: P</w:t>
            </w:r>
            <w:r w:rsidRPr="00B90736">
              <w:t xml:space="preserve">athological </w:t>
            </w:r>
            <w:r w:rsidRPr="00B90736">
              <w:lastRenderedPageBreak/>
              <w:t>stage ≥T2 or disease metastasis.</w:t>
            </w:r>
          </w:p>
        </w:tc>
        <w:tc>
          <w:tcPr>
            <w:tcW w:w="1440" w:type="dxa"/>
          </w:tcPr>
          <w:p w14:paraId="26500324" w14:textId="77777777" w:rsidR="00B73A7E" w:rsidRDefault="00B73A7E" w:rsidP="00110D07">
            <w:r>
              <w:lastRenderedPageBreak/>
              <w:t>2007-2015</w:t>
            </w:r>
          </w:p>
        </w:tc>
        <w:tc>
          <w:tcPr>
            <w:tcW w:w="1620" w:type="dxa"/>
          </w:tcPr>
          <w:p w14:paraId="66955278" w14:textId="77777777" w:rsidR="00B73A7E" w:rsidRDefault="00B73A7E" w:rsidP="00110D07">
            <w:r>
              <w:t>64 (median)</w:t>
            </w:r>
          </w:p>
        </w:tc>
        <w:tc>
          <w:tcPr>
            <w:tcW w:w="1170" w:type="dxa"/>
          </w:tcPr>
          <w:p w14:paraId="0989AFFF" w14:textId="77777777" w:rsidR="00B73A7E" w:rsidRDefault="00B73A7E" w:rsidP="00110D07">
            <w:r>
              <w:t>25 months (median)</w:t>
            </w:r>
          </w:p>
        </w:tc>
        <w:tc>
          <w:tcPr>
            <w:tcW w:w="2070" w:type="dxa"/>
          </w:tcPr>
          <w:p w14:paraId="02317A6B" w14:textId="77777777" w:rsidR="00B73A7E" w:rsidRDefault="00B73A7E" w:rsidP="00110D07">
            <w:r>
              <w:rPr>
                <w:b/>
              </w:rPr>
              <w:t>Smoking - categorical</w:t>
            </w:r>
          </w:p>
          <w:p w14:paraId="3F3217DD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ever</w:t>
            </w:r>
          </w:p>
          <w:p w14:paraId="7FCA4D94" w14:textId="77777777" w:rsidR="00B73A7E" w:rsidRDefault="00B73A7E" w:rsidP="00110D07">
            <w:pPr>
              <w:rPr>
                <w:i/>
              </w:rPr>
            </w:pPr>
          </w:p>
          <w:p w14:paraId="0F0F24E0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Former</w:t>
            </w:r>
          </w:p>
          <w:p w14:paraId="53064D76" w14:textId="77777777" w:rsidR="00B73A7E" w:rsidRDefault="00B73A7E" w:rsidP="00110D07">
            <w:r>
              <w:t>Recurrence: 0.970 (0.639-</w:t>
            </w:r>
            <w:r w:rsidRPr="00801076">
              <w:t>1.471</w:t>
            </w:r>
            <w:r>
              <w:t>)</w:t>
            </w:r>
          </w:p>
          <w:p w14:paraId="33D68887" w14:textId="77777777" w:rsidR="00B73A7E" w:rsidRDefault="00B73A7E" w:rsidP="00110D07">
            <w:r>
              <w:t xml:space="preserve">Progression: NS on </w:t>
            </w:r>
            <w:r>
              <w:lastRenderedPageBreak/>
              <w:t>univariable analysis</w:t>
            </w:r>
          </w:p>
          <w:p w14:paraId="484062A8" w14:textId="77777777" w:rsidR="00B73A7E" w:rsidRPr="00572021" w:rsidRDefault="00B73A7E" w:rsidP="00110D07"/>
          <w:p w14:paraId="6915A909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urrent</w:t>
            </w:r>
          </w:p>
          <w:p w14:paraId="7F02AE95" w14:textId="77777777" w:rsidR="00B73A7E" w:rsidRDefault="00B73A7E" w:rsidP="00110D07">
            <w:r>
              <w:t>Recurrence: 1.487 (0.948-</w:t>
            </w:r>
            <w:r w:rsidRPr="00B11991">
              <w:t>2.331</w:t>
            </w:r>
            <w:r>
              <w:t>)</w:t>
            </w:r>
          </w:p>
          <w:p w14:paraId="24F0950C" w14:textId="77777777" w:rsidR="00B73A7E" w:rsidRDefault="00B73A7E" w:rsidP="00110D07">
            <w:r>
              <w:t>Progression: NS on univariable analysis</w:t>
            </w:r>
          </w:p>
          <w:p w14:paraId="3C92BE35" w14:textId="77777777" w:rsidR="00B73A7E" w:rsidRDefault="00B73A7E" w:rsidP="00110D07"/>
          <w:p w14:paraId="6497D0B7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 – categorical</w:t>
            </w:r>
          </w:p>
          <w:p w14:paraId="2F2EF80A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Current</w:t>
            </w:r>
          </w:p>
          <w:p w14:paraId="37EE5F44" w14:textId="77777777" w:rsidR="00B73A7E" w:rsidRDefault="00B73A7E" w:rsidP="00110D07">
            <w:pPr>
              <w:rPr>
                <w:i/>
              </w:rPr>
            </w:pPr>
          </w:p>
          <w:p w14:paraId="4EC9800E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Quit &lt;10 years prior to diagnosis</w:t>
            </w:r>
          </w:p>
          <w:p w14:paraId="23427673" w14:textId="77777777" w:rsidR="00B73A7E" w:rsidRPr="00A87C79" w:rsidRDefault="00B73A7E" w:rsidP="00110D07">
            <w:r>
              <w:t>Recurrence: 0.937 (0.620-</w:t>
            </w:r>
            <w:r w:rsidRPr="00A87C79">
              <w:t>1.415</w:t>
            </w:r>
            <w:r>
              <w:t>)</w:t>
            </w:r>
          </w:p>
          <w:p w14:paraId="47C6D9B1" w14:textId="77777777" w:rsidR="00B73A7E" w:rsidRDefault="00B73A7E" w:rsidP="00110D07">
            <w:pPr>
              <w:rPr>
                <w:i/>
              </w:rPr>
            </w:pPr>
          </w:p>
          <w:p w14:paraId="329A32D1" w14:textId="77777777" w:rsidR="00B73A7E" w:rsidRPr="00A87C79" w:rsidRDefault="00B73A7E" w:rsidP="00110D07">
            <w:pPr>
              <w:rPr>
                <w:i/>
              </w:rPr>
            </w:pPr>
            <w:r>
              <w:rPr>
                <w:i/>
              </w:rPr>
              <w:t xml:space="preserve">Quit </w:t>
            </w:r>
            <w:r w:rsidRPr="00283202">
              <w:rPr>
                <w:rFonts w:ascii="Arial" w:hAnsi="Arial" w:cs="Arial"/>
                <w:color w:val="222222"/>
                <w:shd w:val="clear" w:color="auto" w:fill="FFFFFF"/>
              </w:rPr>
              <w:t>≥</w:t>
            </w:r>
            <w:r>
              <w:rPr>
                <w:i/>
              </w:rPr>
              <w:t>10 years prior to diagnosis</w:t>
            </w:r>
          </w:p>
          <w:p w14:paraId="609C5BC2" w14:textId="77777777" w:rsidR="00B73A7E" w:rsidRDefault="00B73A7E" w:rsidP="00110D07">
            <w:r>
              <w:t>Recurrence: 0.456 (0.257-</w:t>
            </w:r>
            <w:r w:rsidRPr="00A87C79">
              <w:t>0.809</w:t>
            </w:r>
            <w:r>
              <w:t>)</w:t>
            </w:r>
          </w:p>
          <w:p w14:paraId="69790787" w14:textId="77777777" w:rsidR="00B73A7E" w:rsidRDefault="00B73A7E" w:rsidP="00110D07"/>
          <w:p w14:paraId="6322AF04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 – cumulative</w:t>
            </w:r>
          </w:p>
          <w:p w14:paraId="44A118A6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cigarette index &lt;400</w:t>
            </w:r>
          </w:p>
          <w:p w14:paraId="733B7D3B" w14:textId="77777777" w:rsidR="00B73A7E" w:rsidRDefault="00B73A7E" w:rsidP="00110D07">
            <w:pPr>
              <w:rPr>
                <w:i/>
              </w:rPr>
            </w:pPr>
          </w:p>
          <w:p w14:paraId="4C4033F9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 xml:space="preserve">Cigarette index </w:t>
            </w:r>
            <w:r w:rsidRPr="00283202">
              <w:rPr>
                <w:rFonts w:ascii="Arial" w:hAnsi="Arial" w:cs="Arial"/>
                <w:color w:val="222222"/>
                <w:shd w:val="clear" w:color="auto" w:fill="FFFFFF"/>
              </w:rPr>
              <w:t>≥</w:t>
            </w:r>
            <w:r>
              <w:rPr>
                <w:i/>
              </w:rPr>
              <w:t>400</w:t>
            </w:r>
          </w:p>
          <w:p w14:paraId="5616B4E4" w14:textId="77777777" w:rsidR="00B73A7E" w:rsidRPr="00A87C79" w:rsidRDefault="00B73A7E" w:rsidP="00110D07">
            <w:r>
              <w:t>Recurrence: 2.409 (1.487-</w:t>
            </w:r>
            <w:r w:rsidRPr="00A87C79">
              <w:t>3.903</w:t>
            </w:r>
            <w:r>
              <w:t>)</w:t>
            </w:r>
          </w:p>
          <w:p w14:paraId="40267C13" w14:textId="77777777" w:rsidR="00B73A7E" w:rsidRPr="00A87C79" w:rsidRDefault="00B73A7E" w:rsidP="00110D07">
            <w:pPr>
              <w:rPr>
                <w:i/>
              </w:rPr>
            </w:pPr>
          </w:p>
          <w:p w14:paraId="1F72B84D" w14:textId="77777777" w:rsidR="00B73A7E" w:rsidRDefault="00B73A7E" w:rsidP="00110D07">
            <w:pPr>
              <w:rPr>
                <w:i/>
              </w:rPr>
            </w:pPr>
          </w:p>
          <w:p w14:paraId="0F151BD2" w14:textId="77777777" w:rsidR="00B73A7E" w:rsidRPr="00572021" w:rsidRDefault="00B73A7E" w:rsidP="00110D07">
            <w:pPr>
              <w:rPr>
                <w:i/>
              </w:rPr>
            </w:pPr>
          </w:p>
        </w:tc>
      </w:tr>
      <w:tr w:rsidR="00B73A7E" w14:paraId="5CADBE23" w14:textId="77777777" w:rsidTr="00110D07">
        <w:tc>
          <w:tcPr>
            <w:tcW w:w="1800" w:type="dxa"/>
          </w:tcPr>
          <w:p w14:paraId="1B6673E0" w14:textId="77777777" w:rsidR="00B73A7E" w:rsidRDefault="00B73A7E" w:rsidP="00110D07">
            <w:r>
              <w:lastRenderedPageBreak/>
              <w:t>Lipsky et al. - 2013</w:t>
            </w:r>
            <w:r>
              <w:fldChar w:fldCharType="begin">
                <w:fldData xml:space="preserve">PEVuZE5vdGU+PENpdGU+PEF1dGhvcj5MaXBza3k8L0F1dGhvcj48WWVhcj4yMDEzPC9ZZWFyPjxS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aXBza3k8L0F1dGhvcj48WWVhcj4yMDEzPC9ZZWFyPjxS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52]</w:t>
            </w:r>
            <w:r>
              <w:fldChar w:fldCharType="end"/>
            </w:r>
          </w:p>
        </w:tc>
        <w:tc>
          <w:tcPr>
            <w:tcW w:w="1620" w:type="dxa"/>
          </w:tcPr>
          <w:p w14:paraId="44782015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4F7398F3" w14:textId="77777777" w:rsidR="00B73A7E" w:rsidRDefault="00B73A7E" w:rsidP="00110D07">
            <w:r>
              <w:t xml:space="preserve">224 patients with NMIBC </w:t>
            </w:r>
          </w:p>
        </w:tc>
        <w:tc>
          <w:tcPr>
            <w:tcW w:w="1800" w:type="dxa"/>
          </w:tcPr>
          <w:p w14:paraId="20BF7B85" w14:textId="77777777" w:rsidR="00B73A7E" w:rsidRDefault="00B73A7E" w:rsidP="00110D07">
            <w:r>
              <w:t>Recurrence: B</w:t>
            </w:r>
            <w:r w:rsidRPr="002946A3">
              <w:t>iopsy-proven recurrence within the bladder.</w:t>
            </w:r>
          </w:p>
          <w:p w14:paraId="6CF25D9A" w14:textId="77777777" w:rsidR="00B73A7E" w:rsidRDefault="00B73A7E" w:rsidP="00110D07"/>
          <w:p w14:paraId="28FDD74E" w14:textId="77777777" w:rsidR="00B73A7E" w:rsidRDefault="00B73A7E" w:rsidP="00110D07">
            <w:r>
              <w:t>Progression: S</w:t>
            </w:r>
            <w:r w:rsidRPr="002946A3">
              <w:t>tage increase at the time of recurrence.</w:t>
            </w:r>
          </w:p>
          <w:p w14:paraId="2D3996A4" w14:textId="77777777" w:rsidR="00B73A7E" w:rsidRDefault="00B73A7E" w:rsidP="00110D07"/>
          <w:p w14:paraId="1554DA1D" w14:textId="77777777" w:rsidR="00B73A7E" w:rsidRDefault="00B73A7E" w:rsidP="00110D07">
            <w:r>
              <w:t>CSM/ACM: ND</w:t>
            </w:r>
          </w:p>
        </w:tc>
        <w:tc>
          <w:tcPr>
            <w:tcW w:w="1440" w:type="dxa"/>
          </w:tcPr>
          <w:p w14:paraId="7340376A" w14:textId="77777777" w:rsidR="00B73A7E" w:rsidRDefault="00B73A7E" w:rsidP="00110D07">
            <w:r>
              <w:t>2001-2011</w:t>
            </w:r>
          </w:p>
        </w:tc>
        <w:tc>
          <w:tcPr>
            <w:tcW w:w="1620" w:type="dxa"/>
          </w:tcPr>
          <w:p w14:paraId="019AD626" w14:textId="77777777" w:rsidR="00B73A7E" w:rsidRDefault="00B73A7E" w:rsidP="00110D07">
            <w:r>
              <w:t>68-78 (mean)</w:t>
            </w:r>
          </w:p>
        </w:tc>
        <w:tc>
          <w:tcPr>
            <w:tcW w:w="1170" w:type="dxa"/>
          </w:tcPr>
          <w:p w14:paraId="2C160E01" w14:textId="77777777" w:rsidR="00B73A7E" w:rsidRDefault="00B73A7E" w:rsidP="00110D07">
            <w:r>
              <w:t>44.1 months (median)</w:t>
            </w:r>
          </w:p>
        </w:tc>
        <w:tc>
          <w:tcPr>
            <w:tcW w:w="2070" w:type="dxa"/>
          </w:tcPr>
          <w:p w14:paraId="6523F78E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Aspirin</w:t>
            </w:r>
          </w:p>
          <w:p w14:paraId="2FDCFAF6" w14:textId="77777777" w:rsidR="00B73A7E" w:rsidRPr="002946A3" w:rsidRDefault="00B73A7E" w:rsidP="00110D07">
            <w:pPr>
              <w:rPr>
                <w:i/>
              </w:rPr>
            </w:pPr>
            <w:r>
              <w:rPr>
                <w:i/>
              </w:rPr>
              <w:t>Ref. = No use</w:t>
            </w:r>
          </w:p>
          <w:p w14:paraId="4B946E9B" w14:textId="77777777" w:rsidR="00B73A7E" w:rsidRDefault="00B73A7E" w:rsidP="00110D07">
            <w:r>
              <w:t>Recurrence: NS on univariable analysis</w:t>
            </w:r>
          </w:p>
          <w:p w14:paraId="186415D7" w14:textId="77777777" w:rsidR="00B73A7E" w:rsidRDefault="00B73A7E" w:rsidP="00110D07">
            <w:r>
              <w:t>Progression: NS on univariable analysis</w:t>
            </w:r>
          </w:p>
          <w:p w14:paraId="52A6914D" w14:textId="77777777" w:rsidR="00B73A7E" w:rsidRPr="002946A3" w:rsidRDefault="00B73A7E" w:rsidP="00110D07">
            <w:r>
              <w:t>CSM/ACM: NS on univariable analysis</w:t>
            </w:r>
          </w:p>
          <w:p w14:paraId="5B2119A7" w14:textId="77777777" w:rsidR="00B73A7E" w:rsidRDefault="00B73A7E" w:rsidP="00110D07">
            <w:pPr>
              <w:rPr>
                <w:b/>
              </w:rPr>
            </w:pPr>
          </w:p>
          <w:p w14:paraId="1FE1FDFA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Clopidogrel</w:t>
            </w:r>
          </w:p>
          <w:p w14:paraId="3BD91F49" w14:textId="77777777" w:rsidR="00B73A7E" w:rsidRPr="002946A3" w:rsidRDefault="00B73A7E" w:rsidP="00110D07">
            <w:pPr>
              <w:rPr>
                <w:i/>
              </w:rPr>
            </w:pPr>
            <w:r>
              <w:rPr>
                <w:i/>
              </w:rPr>
              <w:t>Ref. = No use</w:t>
            </w:r>
          </w:p>
          <w:p w14:paraId="13920798" w14:textId="77777777" w:rsidR="00B73A7E" w:rsidRDefault="00B73A7E" w:rsidP="00110D07">
            <w:r>
              <w:t>Recurrence: NS on univariable analysis</w:t>
            </w:r>
          </w:p>
          <w:p w14:paraId="6439FE0D" w14:textId="77777777" w:rsidR="00B73A7E" w:rsidRDefault="00B73A7E" w:rsidP="00110D07">
            <w:r>
              <w:t>Progression: NS on univariable analysis</w:t>
            </w:r>
          </w:p>
          <w:p w14:paraId="1FD41C88" w14:textId="77777777" w:rsidR="00B73A7E" w:rsidRPr="002946A3" w:rsidRDefault="00B73A7E" w:rsidP="00110D07">
            <w:r>
              <w:lastRenderedPageBreak/>
              <w:t>CSM/ACM: NS on univariable analysis</w:t>
            </w:r>
          </w:p>
          <w:p w14:paraId="27573EC9" w14:textId="77777777" w:rsidR="00B73A7E" w:rsidRDefault="00B73A7E" w:rsidP="00110D07">
            <w:pPr>
              <w:rPr>
                <w:b/>
              </w:rPr>
            </w:pPr>
          </w:p>
          <w:p w14:paraId="59107365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Warfarin</w:t>
            </w:r>
          </w:p>
          <w:p w14:paraId="6727C361" w14:textId="77777777" w:rsidR="00B73A7E" w:rsidRPr="002946A3" w:rsidRDefault="00B73A7E" w:rsidP="00110D07">
            <w:pPr>
              <w:rPr>
                <w:i/>
              </w:rPr>
            </w:pPr>
            <w:r>
              <w:rPr>
                <w:i/>
              </w:rPr>
              <w:t>Ref. = No use</w:t>
            </w:r>
          </w:p>
          <w:p w14:paraId="7B7F4A55" w14:textId="77777777" w:rsidR="00B73A7E" w:rsidRDefault="00B73A7E" w:rsidP="00110D07">
            <w:r>
              <w:t>Recurrence: NS on univariable analysis</w:t>
            </w:r>
          </w:p>
          <w:p w14:paraId="5D53A6DF" w14:textId="77777777" w:rsidR="00B73A7E" w:rsidRDefault="00B73A7E" w:rsidP="00110D07">
            <w:r>
              <w:t>Progression: NS on univariable analysis</w:t>
            </w:r>
          </w:p>
          <w:p w14:paraId="6D35ACEC" w14:textId="77777777" w:rsidR="00B73A7E" w:rsidRPr="002946A3" w:rsidRDefault="00B73A7E" w:rsidP="00110D07">
            <w:r>
              <w:t>CSM/ACM: NS on univariable analysis</w:t>
            </w:r>
          </w:p>
          <w:p w14:paraId="3F37D9DD" w14:textId="77777777" w:rsidR="00B73A7E" w:rsidRPr="002946A3" w:rsidRDefault="00B73A7E" w:rsidP="00110D07">
            <w:pPr>
              <w:rPr>
                <w:b/>
              </w:rPr>
            </w:pPr>
          </w:p>
        </w:tc>
      </w:tr>
      <w:tr w:rsidR="00B73A7E" w14:paraId="3C3C11D4" w14:textId="77777777" w:rsidTr="00110D07">
        <w:tc>
          <w:tcPr>
            <w:tcW w:w="1800" w:type="dxa"/>
          </w:tcPr>
          <w:p w14:paraId="1064302A" w14:textId="77777777" w:rsidR="00B73A7E" w:rsidRDefault="00B73A7E" w:rsidP="00110D07">
            <w:r>
              <w:lastRenderedPageBreak/>
              <w:t>Lopez-Beltran et al. – 1992</w:t>
            </w:r>
            <w:r>
              <w:fldChar w:fldCharType="begin">
                <w:fldData xml:space="preserve">PEVuZE5vdGU+PENpdGU+PEF1dGhvcj5Mb3Blei1CZWx0cmFuPC9BdXRob3I+PFllYXI+MTk5Mjwv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b3Blei1CZWx0cmFuPC9BdXRob3I+PFllYXI+MTk5Mjwv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53]</w:t>
            </w:r>
            <w:r>
              <w:fldChar w:fldCharType="end"/>
            </w:r>
          </w:p>
        </w:tc>
        <w:tc>
          <w:tcPr>
            <w:tcW w:w="1620" w:type="dxa"/>
          </w:tcPr>
          <w:p w14:paraId="6E9880DD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6B9494AB" w14:textId="77777777" w:rsidR="00B73A7E" w:rsidRDefault="00B73A7E" w:rsidP="00110D07">
            <w:r>
              <w:t>36 patients with NMIBC/MIBC</w:t>
            </w:r>
          </w:p>
        </w:tc>
        <w:tc>
          <w:tcPr>
            <w:tcW w:w="1800" w:type="dxa"/>
          </w:tcPr>
          <w:p w14:paraId="3E186406" w14:textId="77777777" w:rsidR="00B73A7E" w:rsidRDefault="00B73A7E" w:rsidP="00110D07">
            <w:r>
              <w:t>CSM: ND</w:t>
            </w:r>
          </w:p>
        </w:tc>
        <w:tc>
          <w:tcPr>
            <w:tcW w:w="1440" w:type="dxa"/>
          </w:tcPr>
          <w:p w14:paraId="48C2166B" w14:textId="77777777" w:rsidR="00B73A7E" w:rsidRDefault="00B73A7E" w:rsidP="00110D07">
            <w:r>
              <w:t>NR</w:t>
            </w:r>
          </w:p>
        </w:tc>
        <w:tc>
          <w:tcPr>
            <w:tcW w:w="1620" w:type="dxa"/>
          </w:tcPr>
          <w:p w14:paraId="58E2D159" w14:textId="77777777" w:rsidR="00B73A7E" w:rsidRDefault="00B73A7E" w:rsidP="00110D07">
            <w:r>
              <w:t>64.4 (mean)</w:t>
            </w:r>
          </w:p>
        </w:tc>
        <w:tc>
          <w:tcPr>
            <w:tcW w:w="1170" w:type="dxa"/>
          </w:tcPr>
          <w:p w14:paraId="1086324E" w14:textId="77777777" w:rsidR="00B73A7E" w:rsidRDefault="00B73A7E" w:rsidP="00110D07">
            <w:r>
              <w:t>56.75 months (mean)</w:t>
            </w:r>
          </w:p>
        </w:tc>
        <w:tc>
          <w:tcPr>
            <w:tcW w:w="2070" w:type="dxa"/>
          </w:tcPr>
          <w:p w14:paraId="07448E31" w14:textId="77777777" w:rsidR="00B73A7E" w:rsidRDefault="00B73A7E" w:rsidP="00110D07">
            <w:r>
              <w:rPr>
                <w:b/>
              </w:rPr>
              <w:t>Smoking</w:t>
            </w:r>
          </w:p>
          <w:p w14:paraId="6C0F9596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n-smoker</w:t>
            </w:r>
          </w:p>
          <w:p w14:paraId="2CEA86A4" w14:textId="77777777" w:rsidR="00B73A7E" w:rsidRPr="005309E7" w:rsidRDefault="00B73A7E" w:rsidP="00110D07">
            <w:pPr>
              <w:rPr>
                <w:b/>
              </w:rPr>
            </w:pPr>
            <w:r>
              <w:t>CSM: NS on univariable analysis</w:t>
            </w:r>
          </w:p>
        </w:tc>
      </w:tr>
      <w:tr w:rsidR="00B73A7E" w14:paraId="6AEA97C3" w14:textId="77777777" w:rsidTr="00110D07">
        <w:tc>
          <w:tcPr>
            <w:tcW w:w="1800" w:type="dxa"/>
          </w:tcPr>
          <w:p w14:paraId="6784BA18" w14:textId="77777777" w:rsidR="00B73A7E" w:rsidRDefault="00B73A7E" w:rsidP="00110D07">
            <w:r>
              <w:t>Lukas et al. - 2017</w:t>
            </w:r>
            <w:r>
              <w:fldChar w:fldCharType="begin">
                <w:fldData xml:space="preserve">PEVuZE5vdGU+PENpdGU+PEF1dGhvcj5MdWthczwvQXV0aG9yPjxZZWFyPjIwMTc8L1llYXI+PFJl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dWthczwvQXV0aG9yPjxZZWFyPjIwMTc8L1llYXI+PFJl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54]</w:t>
            </w:r>
            <w:r>
              <w:fldChar w:fldCharType="end"/>
            </w:r>
            <w:r>
              <w:t>****</w:t>
            </w:r>
          </w:p>
        </w:tc>
        <w:tc>
          <w:tcPr>
            <w:tcW w:w="1620" w:type="dxa"/>
          </w:tcPr>
          <w:p w14:paraId="69E420E1" w14:textId="77777777" w:rsidR="00B73A7E" w:rsidRDefault="00B73A7E" w:rsidP="00110D07">
            <w:r>
              <w:t>Case-control</w:t>
            </w:r>
          </w:p>
        </w:tc>
        <w:tc>
          <w:tcPr>
            <w:tcW w:w="1980" w:type="dxa"/>
          </w:tcPr>
          <w:p w14:paraId="6FCE42BC" w14:textId="77777777" w:rsidR="00B73A7E" w:rsidRDefault="00B73A7E" w:rsidP="00110D07">
            <w:r>
              <w:t>143 patients with NMIBC/MIBC and 337 controls</w:t>
            </w:r>
          </w:p>
        </w:tc>
        <w:tc>
          <w:tcPr>
            <w:tcW w:w="1800" w:type="dxa"/>
          </w:tcPr>
          <w:p w14:paraId="56E30ED2" w14:textId="77777777" w:rsidR="00B73A7E" w:rsidRDefault="00B73A7E" w:rsidP="00110D07">
            <w:r>
              <w:t>Recurrence: ND</w:t>
            </w:r>
          </w:p>
        </w:tc>
        <w:tc>
          <w:tcPr>
            <w:tcW w:w="1440" w:type="dxa"/>
          </w:tcPr>
          <w:p w14:paraId="5FBC771D" w14:textId="77777777" w:rsidR="00B73A7E" w:rsidRDefault="00B73A7E" w:rsidP="00110D07">
            <w:r>
              <w:t>NR</w:t>
            </w:r>
          </w:p>
        </w:tc>
        <w:tc>
          <w:tcPr>
            <w:tcW w:w="1620" w:type="dxa"/>
          </w:tcPr>
          <w:p w14:paraId="5C3271CB" w14:textId="77777777" w:rsidR="00B73A7E" w:rsidRDefault="00B73A7E" w:rsidP="00110D07">
            <w:r>
              <w:t>60.36-70.4 (median), 59.94-69.24 (mean)</w:t>
            </w:r>
          </w:p>
        </w:tc>
        <w:tc>
          <w:tcPr>
            <w:tcW w:w="1170" w:type="dxa"/>
          </w:tcPr>
          <w:p w14:paraId="164465EB" w14:textId="77777777" w:rsidR="00B73A7E" w:rsidRDefault="00B73A7E" w:rsidP="00110D07">
            <w:r>
              <w:t>NR</w:t>
            </w:r>
          </w:p>
        </w:tc>
        <w:tc>
          <w:tcPr>
            <w:tcW w:w="2070" w:type="dxa"/>
          </w:tcPr>
          <w:p w14:paraId="5906B4CC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Aromatic amine</w:t>
            </w:r>
          </w:p>
          <w:p w14:paraId="7152DA70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t exposed</w:t>
            </w:r>
          </w:p>
          <w:p w14:paraId="1292DCD9" w14:textId="77777777" w:rsidR="00B73A7E" w:rsidRDefault="00B73A7E" w:rsidP="00110D07">
            <w:pPr>
              <w:rPr>
                <w:i/>
              </w:rPr>
            </w:pPr>
          </w:p>
          <w:p w14:paraId="272F2283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Exposed</w:t>
            </w:r>
          </w:p>
          <w:p w14:paraId="564BBF79" w14:textId="77777777" w:rsidR="00B73A7E" w:rsidRDefault="00B73A7E" w:rsidP="00110D07">
            <w:r>
              <w:t>Recurrence: 1.58 (</w:t>
            </w:r>
            <w:r w:rsidRPr="0010506D">
              <w:t>0.66</w:t>
            </w:r>
            <w:r>
              <w:t>-</w:t>
            </w:r>
            <w:r w:rsidRPr="0010506D">
              <w:t>3.74</w:t>
            </w:r>
            <w:r>
              <w:t>)</w:t>
            </w:r>
          </w:p>
          <w:p w14:paraId="32FD7487" w14:textId="77777777" w:rsidR="00B73A7E" w:rsidRDefault="00B73A7E" w:rsidP="00110D07"/>
          <w:p w14:paraId="406C2447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lastRenderedPageBreak/>
              <w:t>Azo dyes</w:t>
            </w:r>
          </w:p>
          <w:p w14:paraId="0FB88B57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t exposed</w:t>
            </w:r>
          </w:p>
          <w:p w14:paraId="35C65063" w14:textId="77777777" w:rsidR="00B73A7E" w:rsidRDefault="00B73A7E" w:rsidP="00110D07">
            <w:pPr>
              <w:rPr>
                <w:i/>
              </w:rPr>
            </w:pPr>
          </w:p>
          <w:p w14:paraId="1406C042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Exposed</w:t>
            </w:r>
          </w:p>
          <w:p w14:paraId="620A52BB" w14:textId="77777777" w:rsidR="00B73A7E" w:rsidRDefault="00B73A7E" w:rsidP="00110D07">
            <w:r>
              <w:t>Recurrence: 0.92 (</w:t>
            </w:r>
            <w:r w:rsidRPr="0010506D">
              <w:t>0.51</w:t>
            </w:r>
            <w:r>
              <w:t>-</w:t>
            </w:r>
            <w:r w:rsidRPr="0010506D">
              <w:t>1.65</w:t>
            </w:r>
            <w:r>
              <w:t>)</w:t>
            </w:r>
          </w:p>
          <w:p w14:paraId="4114B6F6" w14:textId="77777777" w:rsidR="00B73A7E" w:rsidRDefault="00B73A7E" w:rsidP="00110D07"/>
          <w:p w14:paraId="52BBCBD7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PAH</w:t>
            </w:r>
          </w:p>
          <w:p w14:paraId="0987D418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t exposed</w:t>
            </w:r>
          </w:p>
          <w:p w14:paraId="3AE06028" w14:textId="77777777" w:rsidR="00B73A7E" w:rsidRDefault="00B73A7E" w:rsidP="00110D07">
            <w:pPr>
              <w:rPr>
                <w:i/>
              </w:rPr>
            </w:pPr>
          </w:p>
          <w:p w14:paraId="4CD5A44A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Exposed</w:t>
            </w:r>
          </w:p>
          <w:p w14:paraId="3B0C88D8" w14:textId="77777777" w:rsidR="00B73A7E" w:rsidRPr="0010506D" w:rsidRDefault="00B73A7E" w:rsidP="00110D07">
            <w:r>
              <w:t>Recurrence: 0.75 (</w:t>
            </w:r>
            <w:r w:rsidRPr="0010506D">
              <w:t>0.42</w:t>
            </w:r>
            <w:r>
              <w:t>-</w:t>
            </w:r>
            <w:r w:rsidRPr="0010506D">
              <w:t>1.33</w:t>
            </w:r>
            <w:r>
              <w:t>)</w:t>
            </w:r>
          </w:p>
        </w:tc>
      </w:tr>
      <w:tr w:rsidR="00B73A7E" w14:paraId="50290CF8" w14:textId="77777777" w:rsidTr="00110D07">
        <w:tc>
          <w:tcPr>
            <w:tcW w:w="1800" w:type="dxa"/>
          </w:tcPr>
          <w:p w14:paraId="44CD171D" w14:textId="77777777" w:rsidR="00B73A7E" w:rsidRDefault="00B73A7E" w:rsidP="00110D07">
            <w:r>
              <w:lastRenderedPageBreak/>
              <w:t>Maurer et al. - 2009</w:t>
            </w:r>
            <w:r>
              <w:fldChar w:fldCharType="begin"/>
            </w:r>
            <w:r>
              <w:instrText xml:space="preserve"> ADDIN EN.CITE &lt;EndNote&gt;&lt;Cite&gt;&lt;Author&gt;Maurer&lt;/Author&gt;&lt;Year&gt;2009&lt;/Year&gt;&lt;RecNum&gt;5&lt;/RecNum&gt;&lt;DisplayText&gt;&lt;style face="superscript"&gt;[55]&lt;/style&gt;&lt;/DisplayText&gt;&lt;record&gt;&lt;rec-number&gt;5&lt;/rec-number&gt;&lt;foreign-keys&gt;&lt;key app="EN" db-id="t2xzzarf5fastpevffz59dwg05x9092vewef" timestamp="1554762113"&gt;5&lt;/key&gt;&lt;/foreign-keys&gt;&lt;ref-type name="Journal Article"&gt;17&lt;/ref-type&gt;&lt;contributors&gt;&lt;authors&gt;&lt;author&gt;Maurer, T.&lt;/author&gt;&lt;author&gt;Maurer, J.&lt;/author&gt;&lt;author&gt;Retz, M.&lt;/author&gt;&lt;author&gt;Paul, R.&lt;/author&gt;&lt;author&gt;Zantl, N.&lt;/author&gt;&lt;author&gt;Gschwend, J. E.&lt;/author&gt;&lt;author&gt;Treiber, U.&lt;/author&gt;&lt;/authors&gt;&lt;/contributors&gt;&lt;auth-address&gt;Department of Urology, Technical University of Munich, Klinikum rechts der Isar, Munchen, Germany. t.maurer@lrz.tum.de&lt;/auth-address&gt;&lt;titles&gt;&lt;title&gt;Influence of body mass index on operability, morbidity and disease outcome following radical cystectomy&lt;/title&gt;&lt;secondary-title&gt;Urol Int&lt;/secondary-title&gt;&lt;alt-title&gt;Urologia internationalis&lt;/alt-title&gt;&lt;/titles&gt;&lt;periodical&gt;&lt;full-title&gt;Urol Int&lt;/full-title&gt;&lt;abbr-1&gt;Urologia internationalis&lt;/abbr-1&gt;&lt;/periodical&gt;&lt;alt-periodical&gt;&lt;full-title&gt;Urol Int&lt;/full-title&gt;&lt;abbr-1&gt;Urologia internationalis&lt;/abbr-1&gt;&lt;/alt-periodical&gt;&lt;pages&gt;432-9&lt;/pages&gt;&lt;volume&gt;82&lt;/volume&gt;&lt;number&gt;4&lt;/number&gt;&lt;edition&gt;2009/06/10&lt;/edition&gt;&lt;keywords&gt;&lt;keyword&gt;Adult&lt;/keyword&gt;&lt;keyword&gt;Aged&lt;/keyword&gt;&lt;keyword&gt;Aged, 80 and over&lt;/keyword&gt;&lt;keyword&gt;*Body Mass Index&lt;/keyword&gt;&lt;keyword&gt;*Cystectomy/methods&lt;/keyword&gt;&lt;keyword&gt;Female&lt;/keyword&gt;&lt;keyword&gt;Humans&lt;/keyword&gt;&lt;keyword&gt;Male&lt;/keyword&gt;&lt;keyword&gt;Middle Aged&lt;/keyword&gt;&lt;keyword&gt;Postoperative Complications/*epidemiology/*etiology&lt;/keyword&gt;&lt;keyword&gt;Retrospective Studies&lt;/keyword&gt;&lt;keyword&gt;Survival Rate&lt;/keyword&gt;&lt;keyword&gt;Urinary Bladder Neoplasms/*surgery&lt;/keyword&gt;&lt;/keywords&gt;&lt;dates&gt;&lt;year&gt;2009&lt;/year&gt;&lt;/dates&gt;&lt;isbn&gt;0042-1138&lt;/isbn&gt;&lt;accession-num&gt;19506411&lt;/accession-num&gt;&lt;urls&gt;&lt;/urls&gt;&lt;electronic-resource-num&gt;10.1159/000218533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55]</w:t>
            </w:r>
            <w:r>
              <w:fldChar w:fldCharType="end"/>
            </w:r>
          </w:p>
        </w:tc>
        <w:tc>
          <w:tcPr>
            <w:tcW w:w="1620" w:type="dxa"/>
          </w:tcPr>
          <w:p w14:paraId="0AFC965E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17215E08" w14:textId="77777777" w:rsidR="00B73A7E" w:rsidRDefault="00B73A7E" w:rsidP="00110D07">
            <w:r>
              <w:t xml:space="preserve">390 patients with NMIBC/MIBC </w:t>
            </w:r>
          </w:p>
        </w:tc>
        <w:tc>
          <w:tcPr>
            <w:tcW w:w="1800" w:type="dxa"/>
          </w:tcPr>
          <w:p w14:paraId="76211020" w14:textId="77777777" w:rsidR="00B73A7E" w:rsidRDefault="00B73A7E" w:rsidP="00110D07">
            <w:r>
              <w:t>ACM: ND</w:t>
            </w:r>
          </w:p>
        </w:tc>
        <w:tc>
          <w:tcPr>
            <w:tcW w:w="1440" w:type="dxa"/>
          </w:tcPr>
          <w:p w14:paraId="6D7496CE" w14:textId="77777777" w:rsidR="00B73A7E" w:rsidRDefault="00B73A7E" w:rsidP="00110D07">
            <w:r>
              <w:t>1986-2004</w:t>
            </w:r>
          </w:p>
        </w:tc>
        <w:tc>
          <w:tcPr>
            <w:tcW w:w="1620" w:type="dxa"/>
          </w:tcPr>
          <w:p w14:paraId="2CCA4E5B" w14:textId="77777777" w:rsidR="00B73A7E" w:rsidRDefault="00B73A7E" w:rsidP="00110D07">
            <w:r>
              <w:t>68 (median)</w:t>
            </w:r>
          </w:p>
        </w:tc>
        <w:tc>
          <w:tcPr>
            <w:tcW w:w="1170" w:type="dxa"/>
          </w:tcPr>
          <w:p w14:paraId="682CB3BA" w14:textId="77777777" w:rsidR="00B73A7E" w:rsidRDefault="00B73A7E" w:rsidP="00110D07">
            <w:r>
              <w:t>NR</w:t>
            </w:r>
          </w:p>
        </w:tc>
        <w:tc>
          <w:tcPr>
            <w:tcW w:w="2070" w:type="dxa"/>
          </w:tcPr>
          <w:p w14:paraId="15F7C907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BMI</w:t>
            </w:r>
          </w:p>
          <w:p w14:paraId="5DE7DEF1" w14:textId="77777777" w:rsidR="00B73A7E" w:rsidRPr="00BC1BDD" w:rsidRDefault="00B73A7E" w:rsidP="00110D07">
            <w:pPr>
              <w:rPr>
                <w:i/>
              </w:rPr>
            </w:pPr>
            <w:r>
              <w:rPr>
                <w:i/>
              </w:rPr>
              <w:t>Ref. = Normal weight</w:t>
            </w:r>
          </w:p>
          <w:p w14:paraId="2360B5BE" w14:textId="77777777" w:rsidR="00B73A7E" w:rsidRPr="00CA7BC5" w:rsidRDefault="00B73A7E" w:rsidP="00110D07">
            <w:r>
              <w:t>ACM: MVNA</w:t>
            </w:r>
          </w:p>
        </w:tc>
      </w:tr>
      <w:tr w:rsidR="00B73A7E" w:rsidRPr="00AF05B6" w14:paraId="7CF679FE" w14:textId="77777777" w:rsidTr="00110D07">
        <w:tc>
          <w:tcPr>
            <w:tcW w:w="1800" w:type="dxa"/>
          </w:tcPr>
          <w:p w14:paraId="51E362DB" w14:textId="77777777" w:rsidR="00B73A7E" w:rsidRDefault="00B73A7E" w:rsidP="00110D07">
            <w:proofErr w:type="spellStart"/>
            <w:r>
              <w:t>Mazdak</w:t>
            </w:r>
            <w:proofErr w:type="spellEnd"/>
            <w:r>
              <w:t xml:space="preserve"> et al. - 2012</w:t>
            </w:r>
            <w:r>
              <w:fldChar w:fldCharType="begin"/>
            </w:r>
            <w:r>
              <w:instrText xml:space="preserve"> ADDIN EN.CITE &lt;EndNote&gt;&lt;Cite&gt;&lt;Author&gt;Mazdak&lt;/Author&gt;&lt;Year&gt;2012&lt;/Year&gt;&lt;RecNum&gt;51&lt;/RecNum&gt;&lt;DisplayText&gt;&lt;style face="superscript"&gt;[56]&lt;/style&gt;&lt;/DisplayText&gt;&lt;record&gt;&lt;rec-number&gt;51&lt;/rec-number&gt;&lt;foreign-keys&gt;&lt;key app="EN" db-id="t2xzzarf5fastpevffz59dwg05x9092vewef" timestamp="1556594651"&gt;51&lt;/key&gt;&lt;/foreign-keys&gt;&lt;ref-type name="Journal Article"&gt;17&lt;/ref-type&gt;&lt;contributors&gt;&lt;authors&gt;&lt;author&gt;Mazdak, Hamid&lt;/author&gt;&lt;author&gt;Zia, Hamidreza&lt;/author&gt;&lt;/authors&gt;&lt;/contributors&gt;&lt;titles&gt;&lt;title&gt;Vitamin e reduces superficial bladder cancer recurrence: a randomized controlled trial&lt;/title&gt;&lt;secondary-title&gt;International journal of preventive medicine&lt;/secondary-title&gt;&lt;/titles&gt;&lt;periodical&gt;&lt;full-title&gt;International journal of preventive medicine&lt;/full-title&gt;&lt;/periodical&gt;&lt;pages&gt;110-115&lt;/pages&gt;&lt;volume&gt;3&lt;/volume&gt;&lt;number&gt;2&lt;/number&gt;&lt;dates&gt;&lt;year&gt;2012&lt;/year&gt;&lt;/dates&gt;&lt;publisher&gt;Medknow Publications &amp;amp; Media Pvt Ltd&lt;/publisher&gt;&lt;isbn&gt;2008-8213&amp;#xD;2008-7802&lt;/isbn&gt;&lt;accession-num&gt;22347607&lt;/accession-num&gt;&lt;urls&gt;&lt;related-urls&gt;&lt;url&gt;https://www.ncbi.nlm.nih.gov/pubmed/22347607&lt;/url&gt;&lt;url&gt;https://www.ncbi.nlm.nih.gov/pmc/PMC3278875/&lt;/url&gt;&lt;/related-urls&gt;&lt;/urls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56]</w:t>
            </w:r>
            <w:r>
              <w:fldChar w:fldCharType="end"/>
            </w:r>
          </w:p>
        </w:tc>
        <w:tc>
          <w:tcPr>
            <w:tcW w:w="1620" w:type="dxa"/>
          </w:tcPr>
          <w:p w14:paraId="1B544074" w14:textId="77777777" w:rsidR="00B73A7E" w:rsidRDefault="00B73A7E" w:rsidP="00110D07">
            <w:r>
              <w:t>Randomized controlled trial</w:t>
            </w:r>
          </w:p>
        </w:tc>
        <w:tc>
          <w:tcPr>
            <w:tcW w:w="1980" w:type="dxa"/>
          </w:tcPr>
          <w:p w14:paraId="0A397444" w14:textId="77777777" w:rsidR="00B73A7E" w:rsidRDefault="00B73A7E" w:rsidP="00110D07">
            <w:r>
              <w:t xml:space="preserve">46 patients with NMIBC </w:t>
            </w:r>
          </w:p>
        </w:tc>
        <w:tc>
          <w:tcPr>
            <w:tcW w:w="1800" w:type="dxa"/>
          </w:tcPr>
          <w:p w14:paraId="592E0B2D" w14:textId="77777777" w:rsidR="00B73A7E" w:rsidRDefault="00B73A7E" w:rsidP="00110D07">
            <w:r>
              <w:t>Recurrence: ND</w:t>
            </w:r>
          </w:p>
        </w:tc>
        <w:tc>
          <w:tcPr>
            <w:tcW w:w="1440" w:type="dxa"/>
          </w:tcPr>
          <w:p w14:paraId="566F9935" w14:textId="77777777" w:rsidR="00B73A7E" w:rsidRDefault="00B73A7E" w:rsidP="00110D07">
            <w:r>
              <w:t>2006-2010</w:t>
            </w:r>
          </w:p>
        </w:tc>
        <w:tc>
          <w:tcPr>
            <w:tcW w:w="1620" w:type="dxa"/>
          </w:tcPr>
          <w:p w14:paraId="12557A9F" w14:textId="77777777" w:rsidR="00B73A7E" w:rsidRDefault="00B73A7E" w:rsidP="00110D07">
            <w:r>
              <w:t>59.16-60.62 (mean)</w:t>
            </w:r>
          </w:p>
        </w:tc>
        <w:tc>
          <w:tcPr>
            <w:tcW w:w="1170" w:type="dxa"/>
          </w:tcPr>
          <w:p w14:paraId="744DDC9B" w14:textId="77777777" w:rsidR="00B73A7E" w:rsidRDefault="00B73A7E" w:rsidP="00110D07">
            <w:r>
              <w:t>17.8-24.57 (mean)</w:t>
            </w:r>
          </w:p>
        </w:tc>
        <w:tc>
          <w:tcPr>
            <w:tcW w:w="2070" w:type="dxa"/>
          </w:tcPr>
          <w:p w14:paraId="6A152503" w14:textId="77777777" w:rsidR="00B73A7E" w:rsidRPr="00AF05B6" w:rsidRDefault="00B73A7E" w:rsidP="00110D07">
            <w:pPr>
              <w:rPr>
                <w:lang w:val="pt-BR"/>
              </w:rPr>
            </w:pPr>
            <w:r w:rsidRPr="00AF05B6">
              <w:rPr>
                <w:b/>
                <w:lang w:val="pt-BR"/>
              </w:rPr>
              <w:t>Vitamin E</w:t>
            </w:r>
          </w:p>
          <w:p w14:paraId="4839C3EC" w14:textId="77777777" w:rsidR="00B73A7E" w:rsidRPr="00AF05B6" w:rsidRDefault="00B73A7E" w:rsidP="00110D07">
            <w:pPr>
              <w:rPr>
                <w:lang w:val="pt-BR"/>
              </w:rPr>
            </w:pPr>
            <w:r w:rsidRPr="00AF05B6">
              <w:rPr>
                <w:i/>
                <w:lang w:val="pt-BR"/>
              </w:rPr>
              <w:t>Ref. = No use</w:t>
            </w:r>
          </w:p>
          <w:p w14:paraId="6B1E1AC9" w14:textId="77777777" w:rsidR="00B73A7E" w:rsidRPr="00AF05B6" w:rsidRDefault="00B73A7E" w:rsidP="00110D07">
            <w:pPr>
              <w:rPr>
                <w:lang w:val="pt-BR"/>
              </w:rPr>
            </w:pPr>
            <w:r w:rsidRPr="00AF05B6">
              <w:rPr>
                <w:lang w:val="pt-BR"/>
              </w:rPr>
              <w:t>Recurrence: RR 0.53 (0.19-0.92)</w:t>
            </w:r>
          </w:p>
        </w:tc>
      </w:tr>
      <w:tr w:rsidR="00B73A7E" w:rsidRPr="00AF05B6" w14:paraId="0A038B72" w14:textId="77777777" w:rsidTr="00110D07">
        <w:tc>
          <w:tcPr>
            <w:tcW w:w="1800" w:type="dxa"/>
          </w:tcPr>
          <w:p w14:paraId="16B2F18C" w14:textId="77777777" w:rsidR="00B73A7E" w:rsidRDefault="00B73A7E" w:rsidP="00110D07">
            <w:proofErr w:type="spellStart"/>
            <w:r>
              <w:t>Michalek</w:t>
            </w:r>
            <w:proofErr w:type="spellEnd"/>
            <w:r>
              <w:t xml:space="preserve"> et al. - 1985</w:t>
            </w:r>
            <w:r>
              <w:fldChar w:fldCharType="begin"/>
            </w:r>
            <w:r>
              <w:instrText xml:space="preserve"> ADDIN EN.CITE &lt;EndNote&gt;&lt;Cite&gt;&lt;Author&gt;Michalek&lt;/Author&gt;&lt;Year&gt;1985&lt;/Year&gt;&lt;RecNum&gt;124&lt;/RecNum&gt;&lt;DisplayText&gt;&lt;style face="superscript"&gt;[57]&lt;/style&gt;&lt;/DisplayText&gt;&lt;record&gt;&lt;rec-number&gt;124&lt;/rec-number&gt;&lt;foreign-keys&gt;&lt;key app="EN" db-id="t2xzzarf5fastpevffz59dwg05x9092vewef" timestamp="1559145415"&gt;124&lt;/key&gt;&lt;/foreign-keys&gt;&lt;ref-type name="Journal Article"&gt;17&lt;/ref-type&gt;&lt;contributors&gt;&lt;authors&gt;&lt;author&gt;Michalek, A. M.&lt;/author&gt;&lt;author&gt;Cummings, K. M.&lt;/author&gt;&lt;author&gt;Pontes, J. E.&lt;/author&gt;&lt;/authors&gt;&lt;/contributors&gt;&lt;titles&gt;&lt;title&gt;Cigarette smoking, tumor recurrence, and survival from bladder cancer&lt;/title&gt;&lt;secondary-title&gt;Prev Med&lt;/secondary-title&gt;&lt;alt-title&gt;Preventive medicine&lt;/alt-title&gt;&lt;/titles&gt;&lt;periodical&gt;&lt;full-title&gt;Prev Med&lt;/full-title&gt;&lt;abbr-1&gt;Preventive medicine&lt;/abbr-1&gt;&lt;/periodical&gt;&lt;alt-periodical&gt;&lt;full-title&gt;Prev Med&lt;/full-title&gt;&lt;abbr-1&gt;Preventive medicine&lt;/abbr-1&gt;&lt;/alt-periodical&gt;&lt;pages&gt;92-8&lt;/pages&gt;&lt;volume&gt;14&lt;/volume&gt;&lt;number&gt;1&lt;/number&gt;&lt;edition&gt;1985/01/01&lt;/edition&gt;&lt;keywords&gt;&lt;keyword&gt;Adult&lt;/keyword&gt;&lt;keyword&gt;Age Factors&lt;/keyword&gt;&lt;keyword&gt;Aged&lt;/keyword&gt;&lt;keyword&gt;Carcinoma, Squamous Cell/*mortality&lt;/keyword&gt;&lt;keyword&gt;Carcinoma, Transitional Cell/*mortality&lt;/keyword&gt;&lt;keyword&gt;Female&lt;/keyword&gt;&lt;keyword&gt;Humans&lt;/keyword&gt;&lt;keyword&gt;Male&lt;/keyword&gt;&lt;keyword&gt;Middle Aged&lt;/keyword&gt;&lt;keyword&gt;Prognosis&lt;/keyword&gt;&lt;keyword&gt;Recurrence&lt;/keyword&gt;&lt;keyword&gt;Regression Analysis&lt;/keyword&gt;&lt;keyword&gt;*Smoking&lt;/keyword&gt;&lt;keyword&gt;Urinary Bladder Neoplasms/*mortality&lt;/keyword&gt;&lt;/keywords&gt;&lt;dates&gt;&lt;year&gt;1985&lt;/year&gt;&lt;pub-dates&gt;&lt;date&gt;Jan&lt;/date&gt;&lt;/pub-dates&gt;&lt;/dates&gt;&lt;isbn&gt;0091-7435 (Print)&amp;#xD;0091-7435&lt;/isbn&gt;&lt;accession-num&gt;4034517&lt;/accession-num&gt;&lt;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57]</w:t>
            </w:r>
            <w:r>
              <w:fldChar w:fldCharType="end"/>
            </w:r>
          </w:p>
        </w:tc>
        <w:tc>
          <w:tcPr>
            <w:tcW w:w="1620" w:type="dxa"/>
          </w:tcPr>
          <w:p w14:paraId="69E94D77" w14:textId="77777777" w:rsidR="00B73A7E" w:rsidRDefault="00B73A7E" w:rsidP="00110D07">
            <w:r>
              <w:t>NR</w:t>
            </w:r>
          </w:p>
        </w:tc>
        <w:tc>
          <w:tcPr>
            <w:tcW w:w="1980" w:type="dxa"/>
          </w:tcPr>
          <w:p w14:paraId="364DC49E" w14:textId="77777777" w:rsidR="00B73A7E" w:rsidRDefault="00B73A7E" w:rsidP="00110D07">
            <w:r>
              <w:t>302 patients with NMIBC/MIBC</w:t>
            </w:r>
          </w:p>
        </w:tc>
        <w:tc>
          <w:tcPr>
            <w:tcW w:w="1800" w:type="dxa"/>
          </w:tcPr>
          <w:p w14:paraId="607CBAF0" w14:textId="77777777" w:rsidR="00B73A7E" w:rsidRDefault="00B73A7E" w:rsidP="00110D07">
            <w:r>
              <w:t>Recurrence: Determined from patient’s medical record.</w:t>
            </w:r>
          </w:p>
          <w:p w14:paraId="2C1C655A" w14:textId="77777777" w:rsidR="00B73A7E" w:rsidRDefault="00B73A7E" w:rsidP="00110D07"/>
          <w:p w14:paraId="5868F134" w14:textId="77777777" w:rsidR="00B73A7E" w:rsidRDefault="00B73A7E" w:rsidP="00110D07">
            <w:r>
              <w:t xml:space="preserve">ACM: Review of medical </w:t>
            </w:r>
            <w:r>
              <w:lastRenderedPageBreak/>
              <w:t>records.</w:t>
            </w:r>
          </w:p>
        </w:tc>
        <w:tc>
          <w:tcPr>
            <w:tcW w:w="1440" w:type="dxa"/>
          </w:tcPr>
          <w:p w14:paraId="4CFA4AFB" w14:textId="77777777" w:rsidR="00B73A7E" w:rsidRDefault="00B73A7E" w:rsidP="00110D07">
            <w:r>
              <w:lastRenderedPageBreak/>
              <w:t>1063-1975</w:t>
            </w:r>
          </w:p>
        </w:tc>
        <w:tc>
          <w:tcPr>
            <w:tcW w:w="1620" w:type="dxa"/>
          </w:tcPr>
          <w:p w14:paraId="391B5906" w14:textId="77777777" w:rsidR="00B73A7E" w:rsidRDefault="00B73A7E" w:rsidP="00110D07">
            <w:r>
              <w:t>66 (mean)</w:t>
            </w:r>
          </w:p>
        </w:tc>
        <w:tc>
          <w:tcPr>
            <w:tcW w:w="1170" w:type="dxa"/>
          </w:tcPr>
          <w:p w14:paraId="69330CD9" w14:textId="77777777" w:rsidR="00B73A7E" w:rsidRDefault="00B73A7E" w:rsidP="00110D07">
            <w:r>
              <w:t>NR</w:t>
            </w:r>
          </w:p>
        </w:tc>
        <w:tc>
          <w:tcPr>
            <w:tcW w:w="2070" w:type="dxa"/>
          </w:tcPr>
          <w:p w14:paraId="6680E095" w14:textId="77777777" w:rsidR="00B73A7E" w:rsidRDefault="00B73A7E" w:rsidP="00110D07">
            <w:r>
              <w:rPr>
                <w:b/>
              </w:rPr>
              <w:t>Smoking</w:t>
            </w:r>
          </w:p>
          <w:p w14:paraId="7934A8B7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ever</w:t>
            </w:r>
          </w:p>
          <w:p w14:paraId="74396698" w14:textId="77777777" w:rsidR="00B73A7E" w:rsidRDefault="00B73A7E" w:rsidP="00110D07">
            <w:pPr>
              <w:rPr>
                <w:i/>
              </w:rPr>
            </w:pPr>
          </w:p>
          <w:p w14:paraId="5921C7A2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Former/Current</w:t>
            </w:r>
          </w:p>
          <w:p w14:paraId="7FF479C6" w14:textId="77777777" w:rsidR="00B73A7E" w:rsidRDefault="00B73A7E" w:rsidP="00110D07">
            <w:r>
              <w:t>Recurrence: NS on univariable analysis</w:t>
            </w:r>
          </w:p>
          <w:p w14:paraId="60F09EA8" w14:textId="77777777" w:rsidR="00B73A7E" w:rsidRPr="00AF05B6" w:rsidRDefault="00B73A7E" w:rsidP="00110D07">
            <w:pPr>
              <w:rPr>
                <w:lang w:val="fr-FR"/>
              </w:rPr>
            </w:pPr>
            <w:r w:rsidRPr="00AF05B6">
              <w:rPr>
                <w:lang w:val="fr-FR"/>
              </w:rPr>
              <w:lastRenderedPageBreak/>
              <w:t xml:space="preserve">ACM: </w:t>
            </w:r>
            <w:proofErr w:type="spellStart"/>
            <w:r w:rsidRPr="00AF05B6">
              <w:rPr>
                <w:lang w:val="fr-FR"/>
              </w:rPr>
              <w:t>Regression</w:t>
            </w:r>
            <w:proofErr w:type="spellEnd"/>
            <w:r w:rsidRPr="00AF05B6">
              <w:rPr>
                <w:lang w:val="fr-FR"/>
              </w:rPr>
              <w:t xml:space="preserve"> coefficient=0.012, SE=0.092, p=0.89</w:t>
            </w:r>
          </w:p>
        </w:tc>
      </w:tr>
      <w:tr w:rsidR="00B73A7E" w14:paraId="2CF72FF0" w14:textId="77777777" w:rsidTr="00110D07">
        <w:tc>
          <w:tcPr>
            <w:tcW w:w="1800" w:type="dxa"/>
          </w:tcPr>
          <w:p w14:paraId="450943EB" w14:textId="77777777" w:rsidR="00B73A7E" w:rsidRDefault="00B73A7E" w:rsidP="00110D07">
            <w:proofErr w:type="spellStart"/>
            <w:r>
              <w:lastRenderedPageBreak/>
              <w:t>Michalek</w:t>
            </w:r>
            <w:proofErr w:type="spellEnd"/>
            <w:r>
              <w:t xml:space="preserve"> et al. - 1987</w:t>
            </w:r>
            <w:r>
              <w:fldChar w:fldCharType="begin"/>
            </w:r>
            <w:r>
              <w:instrText xml:space="preserve"> ADDIN EN.CITE &lt;EndNote&gt;&lt;Cite&gt;&lt;Author&gt;Michalek&lt;/Author&gt;&lt;Year&gt;1987&lt;/Year&gt;&lt;RecNum&gt;52&lt;/RecNum&gt;&lt;DisplayText&gt;&lt;style face="superscript"&gt;[58]&lt;/style&gt;&lt;/DisplayText&gt;&lt;record&gt;&lt;rec-number&gt;52&lt;/rec-number&gt;&lt;foreign-keys&gt;&lt;key app="EN" db-id="t2xzzarf5fastpevffz59dwg05x9092vewef" timestamp="1556594680"&gt;52&lt;/key&gt;&lt;/foreign-keys&gt;&lt;ref-type name="Journal Article"&gt;17&lt;/ref-type&gt;&lt;contributors&gt;&lt;authors&gt;&lt;author&gt;Michalek, A. M.&lt;/author&gt;&lt;author&gt;Cummings, K. M.&lt;/author&gt;&lt;author&gt;Phelan, J.&lt;/author&gt;&lt;/authors&gt;&lt;/contributors&gt;&lt;titles&gt;&lt;title&gt;Vitamin A and tumor recurrence in bladder cancer&lt;/title&gt;&lt;secondary-title&gt;Nutr Cancer&lt;/secondary-title&gt;&lt;alt-title&gt;Nutrition and cancer&lt;/alt-title&gt;&lt;/titles&gt;&lt;periodical&gt;&lt;full-title&gt;Nutr Cancer&lt;/full-title&gt;&lt;abbr-1&gt;Nutrition and cancer&lt;/abbr-1&gt;&lt;/periodical&gt;&lt;alt-periodical&gt;&lt;full-title&gt;Nutr Cancer&lt;/full-title&gt;&lt;abbr-1&gt;Nutrition and cancer&lt;/abbr-1&gt;&lt;/alt-periodical&gt;&lt;pages&gt;143-6&lt;/pages&gt;&lt;volume&gt;9&lt;/volume&gt;&lt;number&gt;2-3&lt;/number&gt;&lt;edition&gt;1987/01/01&lt;/edition&gt;&lt;keywords&gt;&lt;keyword&gt;Humans&lt;/keyword&gt;&lt;keyword&gt;Neoplasm Recurrence, Local/*prevention &amp;amp; control&lt;/keyword&gt;&lt;keyword&gt;Smoking&lt;/keyword&gt;&lt;keyword&gt;Urinary Bladder Neoplasms/*prevention &amp;amp; control&lt;/keyword&gt;&lt;keyword&gt;Vitamin A/*administration &amp;amp; dosage&lt;/keyword&gt;&lt;/keywords&gt;&lt;dates&gt;&lt;year&gt;1987&lt;/year&gt;&lt;/dates&gt;&lt;isbn&gt;0163-5581 (Print)&amp;#xD;0163-5581&lt;/isbn&gt;&lt;accession-num&gt;3562292&lt;/accession-num&gt;&lt;urls&gt;&lt;/urls&gt;&lt;electronic-resource-num&gt;10.1080/01635588709513921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58]</w:t>
            </w:r>
            <w:r>
              <w:fldChar w:fldCharType="end"/>
            </w:r>
          </w:p>
        </w:tc>
        <w:tc>
          <w:tcPr>
            <w:tcW w:w="1620" w:type="dxa"/>
          </w:tcPr>
          <w:p w14:paraId="0F7F6E5C" w14:textId="77777777" w:rsidR="00B73A7E" w:rsidRDefault="00B73A7E" w:rsidP="00110D07">
            <w:r>
              <w:t>Prospective cohort</w:t>
            </w:r>
          </w:p>
        </w:tc>
        <w:tc>
          <w:tcPr>
            <w:tcW w:w="1980" w:type="dxa"/>
          </w:tcPr>
          <w:p w14:paraId="26B966B0" w14:textId="77777777" w:rsidR="00B73A7E" w:rsidRDefault="00B73A7E" w:rsidP="00110D07">
            <w:r>
              <w:t xml:space="preserve">102 patients with NMIBC </w:t>
            </w:r>
          </w:p>
        </w:tc>
        <w:tc>
          <w:tcPr>
            <w:tcW w:w="1800" w:type="dxa"/>
          </w:tcPr>
          <w:p w14:paraId="31A5284F" w14:textId="77777777" w:rsidR="00B73A7E" w:rsidRDefault="00B73A7E" w:rsidP="00110D07">
            <w:r>
              <w:t>Recurrence: ND</w:t>
            </w:r>
          </w:p>
        </w:tc>
        <w:tc>
          <w:tcPr>
            <w:tcW w:w="1440" w:type="dxa"/>
          </w:tcPr>
          <w:p w14:paraId="28082549" w14:textId="77777777" w:rsidR="00B73A7E" w:rsidRDefault="00B73A7E" w:rsidP="00110D07">
            <w:r>
              <w:t>1960-1965</w:t>
            </w:r>
          </w:p>
        </w:tc>
        <w:tc>
          <w:tcPr>
            <w:tcW w:w="1620" w:type="dxa"/>
          </w:tcPr>
          <w:p w14:paraId="5B8B190A" w14:textId="77777777" w:rsidR="00B73A7E" w:rsidRDefault="00B73A7E" w:rsidP="00110D07">
            <w:r>
              <w:t>NR</w:t>
            </w:r>
          </w:p>
        </w:tc>
        <w:tc>
          <w:tcPr>
            <w:tcW w:w="1170" w:type="dxa"/>
          </w:tcPr>
          <w:p w14:paraId="024C8554" w14:textId="77777777" w:rsidR="00B73A7E" w:rsidRDefault="00B73A7E" w:rsidP="00110D07">
            <w:r>
              <w:t>NR</w:t>
            </w:r>
          </w:p>
        </w:tc>
        <w:tc>
          <w:tcPr>
            <w:tcW w:w="2070" w:type="dxa"/>
          </w:tcPr>
          <w:p w14:paraId="4CA3A22F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</w:t>
            </w:r>
          </w:p>
          <w:p w14:paraId="3C91C788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n-smoker</w:t>
            </w:r>
          </w:p>
          <w:p w14:paraId="3FA090CF" w14:textId="77777777" w:rsidR="00B73A7E" w:rsidRPr="004D3CB2" w:rsidRDefault="00B73A7E" w:rsidP="00110D07">
            <w:r>
              <w:t>Recurrence: NS on univariable analysis</w:t>
            </w:r>
          </w:p>
          <w:p w14:paraId="0DE03E54" w14:textId="77777777" w:rsidR="00B73A7E" w:rsidRDefault="00B73A7E" w:rsidP="00110D07">
            <w:pPr>
              <w:rPr>
                <w:b/>
              </w:rPr>
            </w:pPr>
          </w:p>
          <w:p w14:paraId="6EC3C9EB" w14:textId="77777777" w:rsidR="00B73A7E" w:rsidRDefault="00B73A7E" w:rsidP="00110D07">
            <w:r>
              <w:rPr>
                <w:b/>
              </w:rPr>
              <w:t>Vitamin A</w:t>
            </w:r>
          </w:p>
          <w:p w14:paraId="68263F6B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Low intake (lesser half of cohort)</w:t>
            </w:r>
          </w:p>
          <w:p w14:paraId="1E5BE03D" w14:textId="77777777" w:rsidR="00B73A7E" w:rsidRDefault="00B73A7E" w:rsidP="00110D07">
            <w:pPr>
              <w:rPr>
                <w:i/>
              </w:rPr>
            </w:pPr>
          </w:p>
          <w:p w14:paraId="45B63B02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High intake</w:t>
            </w:r>
          </w:p>
          <w:p w14:paraId="7B029410" w14:textId="77777777" w:rsidR="00B73A7E" w:rsidRPr="00E12346" w:rsidRDefault="00B73A7E" w:rsidP="00110D07">
            <w:r>
              <w:t xml:space="preserve">Recurrence: MNVA </w:t>
            </w:r>
          </w:p>
        </w:tc>
      </w:tr>
      <w:tr w:rsidR="00B73A7E" w14:paraId="4C49D8E8" w14:textId="77777777" w:rsidTr="00110D07">
        <w:tc>
          <w:tcPr>
            <w:tcW w:w="1800" w:type="dxa"/>
          </w:tcPr>
          <w:p w14:paraId="21F6C30F" w14:textId="77777777" w:rsidR="00B73A7E" w:rsidRDefault="00B73A7E" w:rsidP="00110D07">
            <w:r>
              <w:t>Mitra et al. - 2013</w:t>
            </w:r>
            <w:r>
              <w:fldChar w:fldCharType="begin">
                <w:fldData xml:space="preserve">PEVuZE5vdGU+PENpdGU+PEF1dGhvcj5NaXRyYTwvQXV0aG9yPjxZZWFyPjIwMTM8L1llYXI+PFJl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aXRyYTwvQXV0aG9yPjxZZWFyPjIwMTM8L1llYXI+PFJl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59]</w:t>
            </w:r>
            <w:r>
              <w:fldChar w:fldCharType="end"/>
            </w:r>
          </w:p>
        </w:tc>
        <w:tc>
          <w:tcPr>
            <w:tcW w:w="1620" w:type="dxa"/>
          </w:tcPr>
          <w:p w14:paraId="12A5EB1F" w14:textId="77777777" w:rsidR="00B73A7E" w:rsidRDefault="00B73A7E" w:rsidP="00110D07">
            <w:r>
              <w:t>Prospective cohort</w:t>
            </w:r>
          </w:p>
        </w:tc>
        <w:tc>
          <w:tcPr>
            <w:tcW w:w="1980" w:type="dxa"/>
          </w:tcPr>
          <w:p w14:paraId="0239C17B" w14:textId="77777777" w:rsidR="00B73A7E" w:rsidRDefault="00B73A7E" w:rsidP="00110D07">
            <w:r>
              <w:t>212 patients with NMIBC/MIBC</w:t>
            </w:r>
          </w:p>
        </w:tc>
        <w:tc>
          <w:tcPr>
            <w:tcW w:w="1800" w:type="dxa"/>
          </w:tcPr>
          <w:p w14:paraId="7CC04E84" w14:textId="77777777" w:rsidR="00B73A7E" w:rsidRDefault="00B73A7E" w:rsidP="00110D07">
            <w:r>
              <w:t>ACM: ND</w:t>
            </w:r>
          </w:p>
        </w:tc>
        <w:tc>
          <w:tcPr>
            <w:tcW w:w="1440" w:type="dxa"/>
          </w:tcPr>
          <w:p w14:paraId="78911F0E" w14:textId="77777777" w:rsidR="00B73A7E" w:rsidRDefault="00B73A7E" w:rsidP="00110D07">
            <w:r>
              <w:t>1987-1996</w:t>
            </w:r>
          </w:p>
        </w:tc>
        <w:tc>
          <w:tcPr>
            <w:tcW w:w="1620" w:type="dxa"/>
          </w:tcPr>
          <w:p w14:paraId="72614BA7" w14:textId="77777777" w:rsidR="00B73A7E" w:rsidRDefault="00B73A7E" w:rsidP="00110D07">
            <w:r>
              <w:t>58.9 (median)</w:t>
            </w:r>
          </w:p>
        </w:tc>
        <w:tc>
          <w:tcPr>
            <w:tcW w:w="1170" w:type="dxa"/>
          </w:tcPr>
          <w:p w14:paraId="19A03158" w14:textId="77777777" w:rsidR="00B73A7E" w:rsidRDefault="00B73A7E" w:rsidP="00110D07">
            <w:r>
              <w:t>13.2 years (median)</w:t>
            </w:r>
          </w:p>
        </w:tc>
        <w:tc>
          <w:tcPr>
            <w:tcW w:w="2070" w:type="dxa"/>
          </w:tcPr>
          <w:p w14:paraId="3191B132" w14:textId="77777777" w:rsidR="00B73A7E" w:rsidRDefault="00B73A7E" w:rsidP="00110D07">
            <w:r>
              <w:rPr>
                <w:b/>
              </w:rPr>
              <w:t>Smoking</w:t>
            </w:r>
          </w:p>
          <w:p w14:paraId="3D4795CB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 xml:space="preserve">Ref. = Never or </w:t>
            </w:r>
            <w:r w:rsidRPr="006022F5">
              <w:rPr>
                <w:i/>
              </w:rPr>
              <w:t>≤</w:t>
            </w:r>
            <w:r>
              <w:rPr>
                <w:i/>
              </w:rPr>
              <w:t xml:space="preserve">20 cigarettes/day for </w:t>
            </w:r>
            <w:r w:rsidRPr="006022F5">
              <w:rPr>
                <w:i/>
              </w:rPr>
              <w:t>≤</w:t>
            </w:r>
            <w:r>
              <w:rPr>
                <w:i/>
              </w:rPr>
              <w:t>30 years</w:t>
            </w:r>
          </w:p>
          <w:p w14:paraId="7E4A6349" w14:textId="77777777" w:rsidR="00B73A7E" w:rsidRDefault="00B73A7E" w:rsidP="00110D07">
            <w:pPr>
              <w:rPr>
                <w:i/>
              </w:rPr>
            </w:pPr>
          </w:p>
          <w:p w14:paraId="06CFDFDC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 xml:space="preserve">Smoking for 31-40 years or &gt;20 cigarettes/day for </w:t>
            </w:r>
            <w:r w:rsidRPr="006022F5">
              <w:rPr>
                <w:i/>
              </w:rPr>
              <w:t>≤</w:t>
            </w:r>
            <w:r>
              <w:rPr>
                <w:i/>
              </w:rPr>
              <w:t>30 years</w:t>
            </w:r>
          </w:p>
          <w:p w14:paraId="6FCBA39B" w14:textId="77777777" w:rsidR="00B73A7E" w:rsidRDefault="00B73A7E" w:rsidP="00110D07">
            <w:r>
              <w:t>ACM: 2.59 (1.29-</w:t>
            </w:r>
            <w:r w:rsidRPr="00B2308A">
              <w:t>5.21)</w:t>
            </w:r>
          </w:p>
          <w:p w14:paraId="72506359" w14:textId="77777777" w:rsidR="00B73A7E" w:rsidRPr="00B2308A" w:rsidRDefault="00B73A7E" w:rsidP="00110D07"/>
          <w:p w14:paraId="110038DB" w14:textId="77777777" w:rsidR="00B73A7E" w:rsidRPr="00B2308A" w:rsidRDefault="00B73A7E" w:rsidP="00110D07">
            <w:r>
              <w:rPr>
                <w:i/>
              </w:rPr>
              <w:t>Smoking for &gt;40 years</w:t>
            </w:r>
          </w:p>
          <w:p w14:paraId="5091F636" w14:textId="77777777" w:rsidR="00B73A7E" w:rsidRDefault="00B73A7E" w:rsidP="00110D07">
            <w:r>
              <w:t>ACM: 6.11 (3.02-</w:t>
            </w:r>
          </w:p>
          <w:p w14:paraId="0A9F487E" w14:textId="77777777" w:rsidR="00B73A7E" w:rsidRDefault="00B73A7E" w:rsidP="00110D07">
            <w:r w:rsidRPr="00B2308A">
              <w:t>12.37)</w:t>
            </w:r>
          </w:p>
          <w:p w14:paraId="1BACB935" w14:textId="77777777" w:rsidR="00B73A7E" w:rsidRPr="00B2308A" w:rsidRDefault="00B73A7E" w:rsidP="00110D07"/>
        </w:tc>
      </w:tr>
      <w:tr w:rsidR="00B73A7E" w14:paraId="1776E7DB" w14:textId="77777777" w:rsidTr="00110D07">
        <w:tc>
          <w:tcPr>
            <w:tcW w:w="1800" w:type="dxa"/>
          </w:tcPr>
          <w:p w14:paraId="48130E07" w14:textId="77777777" w:rsidR="00B73A7E" w:rsidRDefault="00B73A7E" w:rsidP="00110D07">
            <w:r>
              <w:lastRenderedPageBreak/>
              <w:t>Naito et al. - 2008</w:t>
            </w:r>
            <w:r>
              <w:fldChar w:fldCharType="begin">
                <w:fldData xml:space="preserve">PEVuZE5vdGU+PENpdGU+PEF1dGhvcj5OYWl0bzwvQXV0aG9yPjxZZWFyPjIwMDg8L1llYXI+PFJl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OYWl0bzwvQXV0aG9yPjxZZWFyPjIwMDg8L1llYXI+PFJl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60]</w:t>
            </w:r>
            <w:r>
              <w:fldChar w:fldCharType="end"/>
            </w:r>
          </w:p>
        </w:tc>
        <w:tc>
          <w:tcPr>
            <w:tcW w:w="1620" w:type="dxa"/>
          </w:tcPr>
          <w:p w14:paraId="1E0E02E7" w14:textId="77777777" w:rsidR="00B73A7E" w:rsidRDefault="00B73A7E" w:rsidP="00110D07">
            <w:r>
              <w:t>Randomized controlled trial</w:t>
            </w:r>
          </w:p>
        </w:tc>
        <w:tc>
          <w:tcPr>
            <w:tcW w:w="1980" w:type="dxa"/>
          </w:tcPr>
          <w:p w14:paraId="1A922206" w14:textId="77777777" w:rsidR="00B73A7E" w:rsidRDefault="00B73A7E" w:rsidP="00110D07">
            <w:r>
              <w:t xml:space="preserve">202 patients with NMIBC </w:t>
            </w:r>
          </w:p>
        </w:tc>
        <w:tc>
          <w:tcPr>
            <w:tcW w:w="1800" w:type="dxa"/>
          </w:tcPr>
          <w:p w14:paraId="73300C4E" w14:textId="77777777" w:rsidR="00B73A7E" w:rsidRDefault="00B73A7E" w:rsidP="00110D07">
            <w:r>
              <w:t>Recurrence: P</w:t>
            </w:r>
            <w:r w:rsidRPr="00427705">
              <w:t>ositive findings on cystoscop</w:t>
            </w:r>
            <w:r>
              <w:t>y or consecutive positive find</w:t>
            </w:r>
            <w:r w:rsidRPr="00427705">
              <w:t>ings on urine cytology.</w:t>
            </w:r>
          </w:p>
          <w:p w14:paraId="1554FB28" w14:textId="77777777" w:rsidR="00B73A7E" w:rsidRDefault="00B73A7E" w:rsidP="00110D07"/>
          <w:p w14:paraId="7833F9E1" w14:textId="77777777" w:rsidR="00B73A7E" w:rsidRDefault="00B73A7E" w:rsidP="00110D07">
            <w:r>
              <w:t xml:space="preserve">Progression: MIBC </w:t>
            </w:r>
            <w:r w:rsidRPr="00215367">
              <w:t>or metastasis.</w:t>
            </w:r>
          </w:p>
          <w:p w14:paraId="7D063075" w14:textId="77777777" w:rsidR="00B73A7E" w:rsidRDefault="00B73A7E" w:rsidP="00110D07"/>
          <w:p w14:paraId="717E054B" w14:textId="77777777" w:rsidR="00B73A7E" w:rsidRDefault="00B73A7E" w:rsidP="00110D07">
            <w:r>
              <w:t>CSM/ACM: ND</w:t>
            </w:r>
          </w:p>
        </w:tc>
        <w:tc>
          <w:tcPr>
            <w:tcW w:w="1440" w:type="dxa"/>
          </w:tcPr>
          <w:p w14:paraId="0A9DF3C7" w14:textId="77777777" w:rsidR="00B73A7E" w:rsidRDefault="00B73A7E" w:rsidP="00110D07">
            <w:r>
              <w:t>1999-2002</w:t>
            </w:r>
          </w:p>
        </w:tc>
        <w:tc>
          <w:tcPr>
            <w:tcW w:w="1620" w:type="dxa"/>
          </w:tcPr>
          <w:p w14:paraId="689DD190" w14:textId="77777777" w:rsidR="00B73A7E" w:rsidRDefault="00B73A7E" w:rsidP="00110D07">
            <w:r>
              <w:t>Mean/median NR</w:t>
            </w:r>
          </w:p>
        </w:tc>
        <w:tc>
          <w:tcPr>
            <w:tcW w:w="1170" w:type="dxa"/>
          </w:tcPr>
          <w:p w14:paraId="097D6AF7" w14:textId="77777777" w:rsidR="00B73A7E" w:rsidRDefault="00B73A7E" w:rsidP="00110D07">
            <w:r>
              <w:t>26.9-43.6 months (median)</w:t>
            </w:r>
          </w:p>
        </w:tc>
        <w:tc>
          <w:tcPr>
            <w:tcW w:w="2070" w:type="dxa"/>
          </w:tcPr>
          <w:p w14:paraId="2B7D3D8E" w14:textId="77777777" w:rsidR="00B73A7E" w:rsidRDefault="00B73A7E" w:rsidP="00110D07">
            <w:pPr>
              <w:rPr>
                <w:b/>
              </w:rPr>
            </w:pPr>
            <w:r>
              <w:rPr>
                <w:b/>
                <w:i/>
              </w:rPr>
              <w:t>Lactobacillus casei</w:t>
            </w:r>
            <w:r>
              <w:rPr>
                <w:b/>
              </w:rPr>
              <w:t xml:space="preserve"> probiotic</w:t>
            </w:r>
          </w:p>
          <w:p w14:paraId="7EAF306C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use</w:t>
            </w:r>
          </w:p>
          <w:p w14:paraId="21E19626" w14:textId="77777777" w:rsidR="00B73A7E" w:rsidRDefault="00B73A7E" w:rsidP="00110D07">
            <w:r>
              <w:t>Recurrence: 0.5654 (0.3450-</w:t>
            </w:r>
            <w:r w:rsidRPr="00DA40FD">
              <w:t>0.9265</w:t>
            </w:r>
            <w:r>
              <w:t>)</w:t>
            </w:r>
          </w:p>
          <w:p w14:paraId="6649ED78" w14:textId="77777777" w:rsidR="00B73A7E" w:rsidRDefault="00B73A7E" w:rsidP="00110D07">
            <w:r>
              <w:t>Progression: NS on univariable analysis</w:t>
            </w:r>
          </w:p>
          <w:p w14:paraId="3D28013E" w14:textId="77777777" w:rsidR="00B73A7E" w:rsidRDefault="00B73A7E" w:rsidP="00110D07">
            <w:r>
              <w:t>CSM: NS on univariable analysis</w:t>
            </w:r>
          </w:p>
          <w:p w14:paraId="42C46989" w14:textId="77777777" w:rsidR="00B73A7E" w:rsidRDefault="00B73A7E" w:rsidP="00110D07">
            <w:r>
              <w:t>ACM: NS on univariable analysis</w:t>
            </w:r>
          </w:p>
          <w:p w14:paraId="04118796" w14:textId="77777777" w:rsidR="00B73A7E" w:rsidRDefault="00B73A7E" w:rsidP="00110D07"/>
          <w:p w14:paraId="2F8B3EAA" w14:textId="77777777" w:rsidR="00B73A7E" w:rsidRDefault="00B73A7E" w:rsidP="00110D07">
            <w:r>
              <w:rPr>
                <w:b/>
              </w:rPr>
              <w:t>Smoking</w:t>
            </w:r>
          </w:p>
          <w:p w14:paraId="0BEFC9F1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n-smoker</w:t>
            </w:r>
          </w:p>
          <w:p w14:paraId="0922CF49" w14:textId="77777777" w:rsidR="00B73A7E" w:rsidRPr="00B13D1D" w:rsidRDefault="00B73A7E" w:rsidP="00110D07">
            <w:r>
              <w:t>Recurrence: NS on univariable analysis</w:t>
            </w:r>
          </w:p>
        </w:tc>
      </w:tr>
      <w:tr w:rsidR="00B73A7E" w14:paraId="7209E442" w14:textId="77777777" w:rsidTr="00110D07">
        <w:tc>
          <w:tcPr>
            <w:tcW w:w="1800" w:type="dxa"/>
          </w:tcPr>
          <w:p w14:paraId="47A98936" w14:textId="77777777" w:rsidR="00B73A7E" w:rsidRDefault="00B73A7E" w:rsidP="00110D07">
            <w:proofErr w:type="spellStart"/>
            <w:r>
              <w:t>Nayan</w:t>
            </w:r>
            <w:proofErr w:type="spellEnd"/>
            <w:r>
              <w:t xml:space="preserve"> et al. - </w:t>
            </w:r>
            <w:r>
              <w:lastRenderedPageBreak/>
              <w:t>2015</w:t>
            </w:r>
            <w:r>
              <w:fldChar w:fldCharType="begin">
                <w:fldData xml:space="preserve">PEVuZE5vdGU+PENpdGU+PEF1dGhvcj5OYXlhbjwvQXV0aG9yPjxZZWFyPjIwMTU8L1llYXI+PFJl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OYXlhbjwvQXV0aG9yPjxZZWFyPjIwMTU8L1llYXI+PFJl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61]</w:t>
            </w:r>
            <w:r>
              <w:fldChar w:fldCharType="end"/>
            </w:r>
          </w:p>
        </w:tc>
        <w:tc>
          <w:tcPr>
            <w:tcW w:w="1620" w:type="dxa"/>
          </w:tcPr>
          <w:p w14:paraId="4E01AF7D" w14:textId="77777777" w:rsidR="00B73A7E" w:rsidRDefault="00B73A7E" w:rsidP="00110D07">
            <w:r>
              <w:lastRenderedPageBreak/>
              <w:t xml:space="preserve">Retrospective </w:t>
            </w:r>
            <w:r>
              <w:lastRenderedPageBreak/>
              <w:t>cohort</w:t>
            </w:r>
          </w:p>
        </w:tc>
        <w:tc>
          <w:tcPr>
            <w:tcW w:w="1980" w:type="dxa"/>
          </w:tcPr>
          <w:p w14:paraId="31B62434" w14:textId="77777777" w:rsidR="00B73A7E" w:rsidRDefault="00B73A7E" w:rsidP="00110D07">
            <w:r>
              <w:lastRenderedPageBreak/>
              <w:t xml:space="preserve">85 patients with </w:t>
            </w:r>
            <w:r>
              <w:lastRenderedPageBreak/>
              <w:t xml:space="preserve">NMIBC/MIBC </w:t>
            </w:r>
          </w:p>
        </w:tc>
        <w:tc>
          <w:tcPr>
            <w:tcW w:w="1800" w:type="dxa"/>
          </w:tcPr>
          <w:p w14:paraId="3397B7E8" w14:textId="77777777" w:rsidR="00B73A7E" w:rsidRDefault="00B73A7E" w:rsidP="00110D07">
            <w:r>
              <w:lastRenderedPageBreak/>
              <w:t xml:space="preserve">Recurrence: </w:t>
            </w:r>
            <w:r>
              <w:lastRenderedPageBreak/>
              <w:t>I</w:t>
            </w:r>
            <w:r w:rsidRPr="007B39C6">
              <w:t xml:space="preserve">maging, </w:t>
            </w:r>
            <w:proofErr w:type="spellStart"/>
            <w:r w:rsidRPr="007B39C6">
              <w:t>cystoscopic</w:t>
            </w:r>
            <w:proofErr w:type="spellEnd"/>
            <w:r w:rsidRPr="007B39C6">
              <w:t>, or physical examination evidence of disease recurrence.</w:t>
            </w:r>
          </w:p>
          <w:p w14:paraId="5E771107" w14:textId="77777777" w:rsidR="00B73A7E" w:rsidRDefault="00B73A7E" w:rsidP="00110D07"/>
          <w:p w14:paraId="18D519E7" w14:textId="77777777" w:rsidR="00B73A7E" w:rsidRDefault="00B73A7E" w:rsidP="00110D07">
            <w:r>
              <w:t>CSM/ACM: O</w:t>
            </w:r>
            <w:r w:rsidRPr="00684966">
              <w:t>btained through electronic medical record review and the Princess Margaret Hospital Cancer Registry</w:t>
            </w:r>
            <w:r>
              <w:t>.</w:t>
            </w:r>
          </w:p>
        </w:tc>
        <w:tc>
          <w:tcPr>
            <w:tcW w:w="1440" w:type="dxa"/>
          </w:tcPr>
          <w:p w14:paraId="424F7D06" w14:textId="77777777" w:rsidR="00B73A7E" w:rsidRDefault="00B73A7E" w:rsidP="00110D07">
            <w:r>
              <w:lastRenderedPageBreak/>
              <w:t>1997-2013</w:t>
            </w:r>
          </w:p>
        </w:tc>
        <w:tc>
          <w:tcPr>
            <w:tcW w:w="1620" w:type="dxa"/>
          </w:tcPr>
          <w:p w14:paraId="7E7C1B4E" w14:textId="77777777" w:rsidR="00B73A7E" w:rsidRDefault="00B73A7E" w:rsidP="00110D07">
            <w:r>
              <w:t>71 (mean)</w:t>
            </w:r>
          </w:p>
        </w:tc>
        <w:tc>
          <w:tcPr>
            <w:tcW w:w="1170" w:type="dxa"/>
          </w:tcPr>
          <w:p w14:paraId="7A306E27" w14:textId="77777777" w:rsidR="00B73A7E" w:rsidRDefault="00B73A7E" w:rsidP="00110D07">
            <w:r>
              <w:t xml:space="preserve">50 </w:t>
            </w:r>
            <w:r>
              <w:lastRenderedPageBreak/>
              <w:t>months (median)</w:t>
            </w:r>
          </w:p>
        </w:tc>
        <w:tc>
          <w:tcPr>
            <w:tcW w:w="2070" w:type="dxa"/>
          </w:tcPr>
          <w:p w14:paraId="2EFEC0E2" w14:textId="77777777" w:rsidR="00B73A7E" w:rsidRDefault="00B73A7E" w:rsidP="00110D07">
            <w:r>
              <w:rPr>
                <w:b/>
              </w:rPr>
              <w:lastRenderedPageBreak/>
              <w:t>Metformin</w:t>
            </w:r>
          </w:p>
          <w:p w14:paraId="7E3A7B89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lastRenderedPageBreak/>
              <w:t>Ref. = No use</w:t>
            </w:r>
          </w:p>
          <w:p w14:paraId="24A22404" w14:textId="77777777" w:rsidR="00B73A7E" w:rsidRDefault="00B73A7E" w:rsidP="00110D07">
            <w:r>
              <w:t>Recurrence: 0.38 (0.20-</w:t>
            </w:r>
            <w:r w:rsidRPr="004A728A">
              <w:t>0.72)</w:t>
            </w:r>
          </w:p>
          <w:p w14:paraId="7B4C80FF" w14:textId="77777777" w:rsidR="00B73A7E" w:rsidRDefault="00B73A7E" w:rsidP="00110D07">
            <w:r>
              <w:t>CSM: 0.57 (0.35-</w:t>
            </w:r>
            <w:r w:rsidRPr="004A728A">
              <w:t>0.91)</w:t>
            </w:r>
          </w:p>
          <w:p w14:paraId="40FDA4C8" w14:textId="77777777" w:rsidR="00B73A7E" w:rsidRDefault="00B73A7E" w:rsidP="00110D07">
            <w:r>
              <w:t>ACM: 1.05 (0.49-</w:t>
            </w:r>
            <w:r w:rsidRPr="004A728A">
              <w:t>2.26)</w:t>
            </w:r>
          </w:p>
          <w:p w14:paraId="5DA76718" w14:textId="77777777" w:rsidR="00B73A7E" w:rsidRDefault="00B73A7E" w:rsidP="00110D07"/>
          <w:p w14:paraId="7A2AE6C5" w14:textId="77777777" w:rsidR="00B73A7E" w:rsidRDefault="00B73A7E" w:rsidP="00110D07">
            <w:r>
              <w:rPr>
                <w:b/>
              </w:rPr>
              <w:t>Other oral hypoglycemics</w:t>
            </w:r>
          </w:p>
          <w:p w14:paraId="5AE418B6" w14:textId="77777777" w:rsidR="00B73A7E" w:rsidRDefault="00B73A7E" w:rsidP="00110D07">
            <w:r>
              <w:rPr>
                <w:i/>
              </w:rPr>
              <w:t>Ref. = No use</w:t>
            </w:r>
          </w:p>
          <w:p w14:paraId="7B94F5C6" w14:textId="77777777" w:rsidR="00B73A7E" w:rsidRDefault="00B73A7E" w:rsidP="00110D07">
            <w:r>
              <w:t>Recurrence: 1.00 (0.57-</w:t>
            </w:r>
            <w:r w:rsidRPr="004A728A">
              <w:t>1.76)</w:t>
            </w:r>
          </w:p>
          <w:p w14:paraId="1CA5B035" w14:textId="77777777" w:rsidR="00B73A7E" w:rsidRDefault="00B73A7E" w:rsidP="00110D07">
            <w:r>
              <w:t>CSM: 0.65 (0.42-</w:t>
            </w:r>
            <w:r w:rsidRPr="004A728A">
              <w:t>1.02)</w:t>
            </w:r>
          </w:p>
          <w:p w14:paraId="1B659DB9" w14:textId="77777777" w:rsidR="00B73A7E" w:rsidRDefault="00B73A7E" w:rsidP="00110D07">
            <w:r>
              <w:t>ACM: 0.96 (0.46-</w:t>
            </w:r>
            <w:r w:rsidRPr="004A728A">
              <w:t>1.98)</w:t>
            </w:r>
          </w:p>
          <w:p w14:paraId="24608C17" w14:textId="77777777" w:rsidR="00B73A7E" w:rsidRDefault="00B73A7E" w:rsidP="00110D07"/>
          <w:p w14:paraId="26EB0594" w14:textId="77777777" w:rsidR="00B73A7E" w:rsidRDefault="00B73A7E" w:rsidP="00110D07">
            <w:r>
              <w:rPr>
                <w:b/>
              </w:rPr>
              <w:t>Insulin</w:t>
            </w:r>
          </w:p>
          <w:p w14:paraId="2141D396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use</w:t>
            </w:r>
          </w:p>
          <w:p w14:paraId="755EECA4" w14:textId="77777777" w:rsidR="00B73A7E" w:rsidRDefault="00B73A7E" w:rsidP="00110D07">
            <w:r>
              <w:t>Recurrence: 0.96 (0.22-</w:t>
            </w:r>
            <w:r w:rsidRPr="004A728A">
              <w:t>4.10)</w:t>
            </w:r>
          </w:p>
          <w:p w14:paraId="55A956E6" w14:textId="77777777" w:rsidR="00B73A7E" w:rsidRDefault="00B73A7E" w:rsidP="00110D07">
            <w:r>
              <w:t>CSM: 0.56 (0.12-</w:t>
            </w:r>
            <w:r w:rsidRPr="004A728A">
              <w:t>2.60)</w:t>
            </w:r>
          </w:p>
          <w:p w14:paraId="5C779131" w14:textId="77777777" w:rsidR="00B73A7E" w:rsidRPr="004A728A" w:rsidRDefault="00B73A7E" w:rsidP="00110D07">
            <w:r>
              <w:t>ACM: 0.60 (0.21-</w:t>
            </w:r>
            <w:r w:rsidRPr="004A728A">
              <w:t>1.72)</w:t>
            </w:r>
          </w:p>
        </w:tc>
      </w:tr>
      <w:tr w:rsidR="00B73A7E" w14:paraId="346F3E42" w14:textId="77777777" w:rsidTr="00110D07">
        <w:tc>
          <w:tcPr>
            <w:tcW w:w="1800" w:type="dxa"/>
          </w:tcPr>
          <w:p w14:paraId="0086A18E" w14:textId="77777777" w:rsidR="00B73A7E" w:rsidRDefault="00B73A7E" w:rsidP="00110D07">
            <w:proofErr w:type="spellStart"/>
            <w:r>
              <w:lastRenderedPageBreak/>
              <w:t>Nepple</w:t>
            </w:r>
            <w:proofErr w:type="spellEnd"/>
            <w:r>
              <w:t xml:space="preserve"> et al. - 2010</w:t>
            </w:r>
            <w:r>
              <w:fldChar w:fldCharType="begin">
                <w:fldData xml:space="preserve">PEVuZE5vdGU+PENpdGU+PEF1dGhvcj5OZXBwbGU8L0F1dGhvcj48WWVhcj4yMDEwPC9ZZWFyPjxS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OZXBwbGU8L0F1dGhvcj48WWVhcj4yMDEwPC9ZZWFyPjxS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62]</w:t>
            </w:r>
            <w:r>
              <w:fldChar w:fldCharType="end"/>
            </w:r>
          </w:p>
        </w:tc>
        <w:tc>
          <w:tcPr>
            <w:tcW w:w="1620" w:type="dxa"/>
          </w:tcPr>
          <w:p w14:paraId="47F07584" w14:textId="77777777" w:rsidR="00B73A7E" w:rsidRDefault="00B73A7E" w:rsidP="00110D07">
            <w:r>
              <w:t xml:space="preserve">Randomized controlled </w:t>
            </w:r>
            <w:r>
              <w:lastRenderedPageBreak/>
              <w:t>trial</w:t>
            </w:r>
          </w:p>
        </w:tc>
        <w:tc>
          <w:tcPr>
            <w:tcW w:w="1980" w:type="dxa"/>
          </w:tcPr>
          <w:p w14:paraId="6ED913E1" w14:textId="77777777" w:rsidR="00B73A7E" w:rsidRDefault="00B73A7E" w:rsidP="00110D07">
            <w:r>
              <w:lastRenderedPageBreak/>
              <w:t xml:space="preserve">670 patients with NMIBC </w:t>
            </w:r>
          </w:p>
        </w:tc>
        <w:tc>
          <w:tcPr>
            <w:tcW w:w="1800" w:type="dxa"/>
          </w:tcPr>
          <w:p w14:paraId="18DC9C9F" w14:textId="77777777" w:rsidR="00B73A7E" w:rsidRDefault="00B73A7E" w:rsidP="00110D07">
            <w:r>
              <w:t>Recurrence: C</w:t>
            </w:r>
            <w:r w:rsidRPr="00EA0C13">
              <w:t xml:space="preserve">onfirmed by </w:t>
            </w:r>
            <w:r w:rsidRPr="00EA0C13">
              <w:lastRenderedPageBreak/>
              <w:t>biopsy or cytology</w:t>
            </w:r>
            <w:r>
              <w:t>.</w:t>
            </w:r>
          </w:p>
        </w:tc>
        <w:tc>
          <w:tcPr>
            <w:tcW w:w="1440" w:type="dxa"/>
          </w:tcPr>
          <w:p w14:paraId="6271393B" w14:textId="77777777" w:rsidR="00B73A7E" w:rsidRDefault="00B73A7E" w:rsidP="00110D07">
            <w:r>
              <w:lastRenderedPageBreak/>
              <w:t>1999-2003</w:t>
            </w:r>
          </w:p>
        </w:tc>
        <w:tc>
          <w:tcPr>
            <w:tcW w:w="1620" w:type="dxa"/>
          </w:tcPr>
          <w:p w14:paraId="2CAD727D" w14:textId="77777777" w:rsidR="00B73A7E" w:rsidRDefault="00B73A7E" w:rsidP="00110D07">
            <w:r>
              <w:t>68.4 (mean)</w:t>
            </w:r>
          </w:p>
        </w:tc>
        <w:tc>
          <w:tcPr>
            <w:tcW w:w="1170" w:type="dxa"/>
          </w:tcPr>
          <w:p w14:paraId="150DE806" w14:textId="77777777" w:rsidR="00B73A7E" w:rsidRDefault="00B73A7E" w:rsidP="00110D07">
            <w:r>
              <w:t xml:space="preserve">24 months </w:t>
            </w:r>
            <w:r>
              <w:lastRenderedPageBreak/>
              <w:t>(median)</w:t>
            </w:r>
          </w:p>
        </w:tc>
        <w:tc>
          <w:tcPr>
            <w:tcW w:w="2070" w:type="dxa"/>
          </w:tcPr>
          <w:p w14:paraId="518AF403" w14:textId="77777777" w:rsidR="00B73A7E" w:rsidRDefault="00B73A7E" w:rsidP="00110D07">
            <w:r>
              <w:rPr>
                <w:b/>
              </w:rPr>
              <w:lastRenderedPageBreak/>
              <w:t>Megadose multivitamins</w:t>
            </w:r>
          </w:p>
          <w:p w14:paraId="5ABFFC04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lastRenderedPageBreak/>
              <w:t>Ref. = Recommended daily allowance</w:t>
            </w:r>
          </w:p>
          <w:p w14:paraId="123418FF" w14:textId="77777777" w:rsidR="00B73A7E" w:rsidRPr="00075F64" w:rsidRDefault="00B73A7E" w:rsidP="00110D07">
            <w:r>
              <w:t>Recurrence: 1.07 (0.83-</w:t>
            </w:r>
            <w:r w:rsidRPr="00075F64">
              <w:t>1.39</w:t>
            </w:r>
            <w:r>
              <w:t>)</w:t>
            </w:r>
          </w:p>
          <w:p w14:paraId="73AFA58E" w14:textId="77777777" w:rsidR="00B73A7E" w:rsidRPr="00AE12B9" w:rsidRDefault="00B73A7E" w:rsidP="00110D07"/>
        </w:tc>
      </w:tr>
      <w:tr w:rsidR="00B73A7E" w14:paraId="31E9D4AF" w14:textId="77777777" w:rsidTr="00110D07">
        <w:tc>
          <w:tcPr>
            <w:tcW w:w="1800" w:type="dxa"/>
          </w:tcPr>
          <w:p w14:paraId="2AB4459E" w14:textId="77777777" w:rsidR="00B73A7E" w:rsidRDefault="00B73A7E" w:rsidP="00110D07">
            <w:proofErr w:type="spellStart"/>
            <w:r>
              <w:lastRenderedPageBreak/>
              <w:t>Nerli</w:t>
            </w:r>
            <w:proofErr w:type="spellEnd"/>
            <w:r>
              <w:t xml:space="preserve"> et al. - 2018</w:t>
            </w:r>
            <w:r>
              <w:fldChar w:fldCharType="begin">
                <w:fldData xml:space="preserve">PEVuZE5vdGU+PENpdGU+PEF1dGhvcj5OZXJsaTwvQXV0aG9yPjxZZWFyPjIwMTg8L1llYXI+PFJl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OZXJsaTwvQXV0aG9yPjxZZWFyPjIwMTg8L1llYXI+PFJl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63]</w:t>
            </w:r>
            <w:r>
              <w:fldChar w:fldCharType="end"/>
            </w:r>
          </w:p>
        </w:tc>
        <w:tc>
          <w:tcPr>
            <w:tcW w:w="1620" w:type="dxa"/>
          </w:tcPr>
          <w:p w14:paraId="60DF777E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77F80658" w14:textId="77777777" w:rsidR="00B73A7E" w:rsidRDefault="00B73A7E" w:rsidP="00110D07">
            <w:r>
              <w:t>42 patients with NMIBC</w:t>
            </w:r>
          </w:p>
        </w:tc>
        <w:tc>
          <w:tcPr>
            <w:tcW w:w="1800" w:type="dxa"/>
          </w:tcPr>
          <w:p w14:paraId="01185B8D" w14:textId="77777777" w:rsidR="00B73A7E" w:rsidRDefault="00B73A7E" w:rsidP="00110D07">
            <w:r>
              <w:t>Recurrence: O</w:t>
            </w:r>
            <w:r w:rsidRPr="005126DF">
              <w:t>ccurrence of a new tumor in the bladder.</w:t>
            </w:r>
          </w:p>
        </w:tc>
        <w:tc>
          <w:tcPr>
            <w:tcW w:w="1440" w:type="dxa"/>
          </w:tcPr>
          <w:p w14:paraId="1E7CF42F" w14:textId="77777777" w:rsidR="00B73A7E" w:rsidRDefault="00B73A7E" w:rsidP="00110D07">
            <w:r>
              <w:t>2007-2016</w:t>
            </w:r>
          </w:p>
        </w:tc>
        <w:tc>
          <w:tcPr>
            <w:tcW w:w="1620" w:type="dxa"/>
          </w:tcPr>
          <w:p w14:paraId="3AB07F40" w14:textId="77777777" w:rsidR="00B73A7E" w:rsidRDefault="00B73A7E" w:rsidP="00110D07">
            <w:r>
              <w:t>57.3 (mean)</w:t>
            </w:r>
          </w:p>
        </w:tc>
        <w:tc>
          <w:tcPr>
            <w:tcW w:w="1170" w:type="dxa"/>
          </w:tcPr>
          <w:p w14:paraId="200E86DE" w14:textId="77777777" w:rsidR="00B73A7E" w:rsidRDefault="00B73A7E" w:rsidP="00110D07">
            <w:r>
              <w:t>57.38 (median)</w:t>
            </w:r>
          </w:p>
        </w:tc>
        <w:tc>
          <w:tcPr>
            <w:tcW w:w="2070" w:type="dxa"/>
          </w:tcPr>
          <w:p w14:paraId="6858AEE3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***</w:t>
            </w:r>
          </w:p>
          <w:p w14:paraId="2D3A3C2B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Tobacco non-users</w:t>
            </w:r>
          </w:p>
          <w:p w14:paraId="2E230135" w14:textId="77777777" w:rsidR="00B73A7E" w:rsidRDefault="00B73A7E" w:rsidP="00110D07">
            <w:pPr>
              <w:rPr>
                <w:i/>
              </w:rPr>
            </w:pPr>
          </w:p>
          <w:p w14:paraId="0FF221F4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Tobacco users</w:t>
            </w:r>
          </w:p>
          <w:p w14:paraId="570D3CFF" w14:textId="77777777" w:rsidR="00B73A7E" w:rsidRPr="00072738" w:rsidRDefault="00B73A7E" w:rsidP="00110D07">
            <w:r>
              <w:t xml:space="preserve">Recurrence: Significantly higher. HR for multivariable analysis NR.  </w:t>
            </w:r>
          </w:p>
        </w:tc>
      </w:tr>
      <w:tr w:rsidR="00B73A7E" w14:paraId="669F7232" w14:textId="77777777" w:rsidTr="00110D07">
        <w:tc>
          <w:tcPr>
            <w:tcW w:w="1800" w:type="dxa"/>
          </w:tcPr>
          <w:p w14:paraId="72911370" w14:textId="77777777" w:rsidR="00B73A7E" w:rsidRDefault="00B73A7E" w:rsidP="00110D07">
            <w:proofErr w:type="spellStart"/>
            <w:r>
              <w:t>Newling</w:t>
            </w:r>
            <w:proofErr w:type="spellEnd"/>
            <w:r>
              <w:t xml:space="preserve"> et al. - 1995</w:t>
            </w:r>
            <w:r>
              <w:fldChar w:fldCharType="begin">
                <w:fldData xml:space="preserve">PEVuZE5vdGU+PENpdGU+PEF1dGhvcj5OZXdsaW5nPC9BdXRob3I+PFllYXI+MTk5NTwvWWVhcj48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OZXdsaW5nPC9BdXRob3I+PFllYXI+MTk5NTwvWWVhcj48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64]</w:t>
            </w:r>
            <w:r>
              <w:fldChar w:fldCharType="end"/>
            </w:r>
          </w:p>
        </w:tc>
        <w:tc>
          <w:tcPr>
            <w:tcW w:w="1620" w:type="dxa"/>
          </w:tcPr>
          <w:p w14:paraId="42A3B609" w14:textId="77777777" w:rsidR="00B73A7E" w:rsidRDefault="00B73A7E" w:rsidP="00110D07">
            <w:r>
              <w:t>Randomized controlled trial</w:t>
            </w:r>
          </w:p>
        </w:tc>
        <w:tc>
          <w:tcPr>
            <w:tcW w:w="1980" w:type="dxa"/>
          </w:tcPr>
          <w:p w14:paraId="1D8B44F9" w14:textId="77777777" w:rsidR="00B73A7E" w:rsidRDefault="00B73A7E" w:rsidP="00110D07">
            <w:r>
              <w:t>252 patients with NMIBC</w:t>
            </w:r>
          </w:p>
        </w:tc>
        <w:tc>
          <w:tcPr>
            <w:tcW w:w="1800" w:type="dxa"/>
          </w:tcPr>
          <w:p w14:paraId="02E1C5CC" w14:textId="77777777" w:rsidR="00B73A7E" w:rsidRDefault="00B73A7E" w:rsidP="00110D07">
            <w:r>
              <w:t>Recurrence: Identification on cystoscopy.</w:t>
            </w:r>
          </w:p>
          <w:p w14:paraId="2A6DE593" w14:textId="77777777" w:rsidR="00B73A7E" w:rsidRDefault="00B73A7E" w:rsidP="00110D07"/>
          <w:p w14:paraId="550CF04D" w14:textId="77777777" w:rsidR="00B73A7E" w:rsidRDefault="00B73A7E" w:rsidP="00110D07">
            <w:r>
              <w:t>Progression: ND</w:t>
            </w:r>
          </w:p>
          <w:p w14:paraId="6C6B97C8" w14:textId="77777777" w:rsidR="00B73A7E" w:rsidRDefault="00B73A7E" w:rsidP="00110D07"/>
          <w:p w14:paraId="76AABD61" w14:textId="77777777" w:rsidR="00B73A7E" w:rsidRDefault="00B73A7E" w:rsidP="00110D07">
            <w:r>
              <w:t>ACM: ND</w:t>
            </w:r>
          </w:p>
        </w:tc>
        <w:tc>
          <w:tcPr>
            <w:tcW w:w="1440" w:type="dxa"/>
          </w:tcPr>
          <w:p w14:paraId="0F301778" w14:textId="77777777" w:rsidR="00B73A7E" w:rsidRDefault="00B73A7E" w:rsidP="00110D07">
            <w:r>
              <w:t>1979-1981</w:t>
            </w:r>
          </w:p>
        </w:tc>
        <w:tc>
          <w:tcPr>
            <w:tcW w:w="1620" w:type="dxa"/>
          </w:tcPr>
          <w:p w14:paraId="4301195B" w14:textId="77777777" w:rsidR="00B73A7E" w:rsidRDefault="00B73A7E" w:rsidP="00110D07">
            <w:r>
              <w:t>65 (median)</w:t>
            </w:r>
          </w:p>
        </w:tc>
        <w:tc>
          <w:tcPr>
            <w:tcW w:w="1170" w:type="dxa"/>
          </w:tcPr>
          <w:p w14:paraId="1C368BD5" w14:textId="77777777" w:rsidR="00B73A7E" w:rsidRDefault="00B73A7E" w:rsidP="00110D07">
            <w:r>
              <w:t>3.4 years (mean)</w:t>
            </w:r>
          </w:p>
        </w:tc>
        <w:tc>
          <w:tcPr>
            <w:tcW w:w="2070" w:type="dxa"/>
          </w:tcPr>
          <w:p w14:paraId="739F20B3" w14:textId="77777777" w:rsidR="00B73A7E" w:rsidRDefault="00B73A7E" w:rsidP="00110D07">
            <w:r>
              <w:rPr>
                <w:b/>
              </w:rPr>
              <w:t>Pyridoxine</w:t>
            </w:r>
          </w:p>
          <w:p w14:paraId="3AB66751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Placebo</w:t>
            </w:r>
          </w:p>
          <w:p w14:paraId="02A664AC" w14:textId="77777777" w:rsidR="00B73A7E" w:rsidRDefault="00B73A7E" w:rsidP="00110D07">
            <w:r>
              <w:t>Recurrence: NS on univariable analysis</w:t>
            </w:r>
          </w:p>
          <w:p w14:paraId="4470D095" w14:textId="77777777" w:rsidR="00B73A7E" w:rsidRDefault="00B73A7E" w:rsidP="00110D07">
            <w:r>
              <w:t>Progression: NS on univariable analysis</w:t>
            </w:r>
          </w:p>
          <w:p w14:paraId="36FEC384" w14:textId="77777777" w:rsidR="00B73A7E" w:rsidRPr="008A167A" w:rsidRDefault="00B73A7E" w:rsidP="00110D07">
            <w:r>
              <w:t>ACM: NS on univariable analysis</w:t>
            </w:r>
          </w:p>
        </w:tc>
      </w:tr>
      <w:tr w:rsidR="00B73A7E" w14:paraId="3ADE984E" w14:textId="77777777" w:rsidTr="00110D07">
        <w:tc>
          <w:tcPr>
            <w:tcW w:w="1800" w:type="dxa"/>
          </w:tcPr>
          <w:p w14:paraId="0DECE0CD" w14:textId="77777777" w:rsidR="00B73A7E" w:rsidRDefault="00B73A7E" w:rsidP="00110D07">
            <w:proofErr w:type="spellStart"/>
            <w:r>
              <w:t>Ogihara</w:t>
            </w:r>
            <w:proofErr w:type="spellEnd"/>
            <w:r>
              <w:t xml:space="preserve"> et al. - </w:t>
            </w:r>
            <w:r>
              <w:lastRenderedPageBreak/>
              <w:t>2016</w:t>
            </w:r>
            <w:r>
              <w:fldChar w:fldCharType="begin">
                <w:fldData xml:space="preserve">PEVuZE5vdGU+PENpdGU+PEF1dGhvcj5PZ2loYXJhPC9BdXRob3I+PFllYXI+MjAxNjwvWWVhcj48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PZ2loYXJhPC9BdXRob3I+PFllYXI+MjAxNjwvWWVhcj48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65]</w:t>
            </w:r>
            <w:r>
              <w:fldChar w:fldCharType="end"/>
            </w:r>
          </w:p>
        </w:tc>
        <w:tc>
          <w:tcPr>
            <w:tcW w:w="1620" w:type="dxa"/>
          </w:tcPr>
          <w:p w14:paraId="5378DCE2" w14:textId="77777777" w:rsidR="00B73A7E" w:rsidRDefault="00B73A7E" w:rsidP="00110D07">
            <w:r>
              <w:lastRenderedPageBreak/>
              <w:t xml:space="preserve">Retrospective </w:t>
            </w:r>
            <w:r>
              <w:lastRenderedPageBreak/>
              <w:t>cohort</w:t>
            </w:r>
          </w:p>
        </w:tc>
        <w:tc>
          <w:tcPr>
            <w:tcW w:w="1980" w:type="dxa"/>
          </w:tcPr>
          <w:p w14:paraId="5EBE9DB8" w14:textId="77777777" w:rsidR="00B73A7E" w:rsidRDefault="00B73A7E" w:rsidP="00110D07">
            <w:r>
              <w:lastRenderedPageBreak/>
              <w:t xml:space="preserve">634 patients with </w:t>
            </w:r>
            <w:r>
              <w:lastRenderedPageBreak/>
              <w:t>NMIBC</w:t>
            </w:r>
          </w:p>
        </w:tc>
        <w:tc>
          <w:tcPr>
            <w:tcW w:w="1800" w:type="dxa"/>
          </w:tcPr>
          <w:p w14:paraId="51B590F5" w14:textId="77777777" w:rsidR="00B73A7E" w:rsidRDefault="00B73A7E" w:rsidP="00110D07">
            <w:r>
              <w:lastRenderedPageBreak/>
              <w:t>Recurrence: ND</w:t>
            </w:r>
          </w:p>
        </w:tc>
        <w:tc>
          <w:tcPr>
            <w:tcW w:w="1440" w:type="dxa"/>
          </w:tcPr>
          <w:p w14:paraId="3D86DD2C" w14:textId="77777777" w:rsidR="00B73A7E" w:rsidRDefault="00B73A7E" w:rsidP="00110D07">
            <w:r>
              <w:t>1995-2012</w:t>
            </w:r>
          </w:p>
        </w:tc>
        <w:tc>
          <w:tcPr>
            <w:tcW w:w="1620" w:type="dxa"/>
          </w:tcPr>
          <w:p w14:paraId="79DFB679" w14:textId="77777777" w:rsidR="00B73A7E" w:rsidRDefault="00B73A7E" w:rsidP="00110D07">
            <w:r>
              <w:t>68.5 (mean)</w:t>
            </w:r>
          </w:p>
        </w:tc>
        <w:tc>
          <w:tcPr>
            <w:tcW w:w="1170" w:type="dxa"/>
          </w:tcPr>
          <w:p w14:paraId="166849D4" w14:textId="77777777" w:rsidR="00B73A7E" w:rsidRDefault="00B73A7E" w:rsidP="00110D07">
            <w:r>
              <w:t xml:space="preserve">68.1 </w:t>
            </w:r>
            <w:r>
              <w:lastRenderedPageBreak/>
              <w:t>months (median)</w:t>
            </w:r>
          </w:p>
        </w:tc>
        <w:tc>
          <w:tcPr>
            <w:tcW w:w="2070" w:type="dxa"/>
          </w:tcPr>
          <w:p w14:paraId="39E505E2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lastRenderedPageBreak/>
              <w:t>Smoking</w:t>
            </w:r>
          </w:p>
          <w:p w14:paraId="221F8DF7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lastRenderedPageBreak/>
              <w:t>Ref. = Non-smoker</w:t>
            </w:r>
          </w:p>
          <w:p w14:paraId="2F95EE8F" w14:textId="77777777" w:rsidR="00B73A7E" w:rsidRDefault="00B73A7E" w:rsidP="00110D07">
            <w:r>
              <w:t>Recurrence: 2.55 (1.70-</w:t>
            </w:r>
            <w:r w:rsidRPr="00FE509C">
              <w:t>3.83)</w:t>
            </w:r>
          </w:p>
          <w:p w14:paraId="25EDB5C6" w14:textId="77777777" w:rsidR="00B73A7E" w:rsidRDefault="00B73A7E" w:rsidP="00110D07"/>
          <w:p w14:paraId="2B632DE5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 – cumulative</w:t>
            </w:r>
          </w:p>
          <w:p w14:paraId="16E4702D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&lt;1 pack/day</w:t>
            </w:r>
          </w:p>
          <w:p w14:paraId="54B03AD9" w14:textId="77777777" w:rsidR="00B73A7E" w:rsidRDefault="00B73A7E" w:rsidP="00110D07">
            <w:pPr>
              <w:rPr>
                <w:i/>
              </w:rPr>
            </w:pPr>
          </w:p>
          <w:p w14:paraId="07CE8222" w14:textId="77777777" w:rsidR="00B73A7E" w:rsidRDefault="00B73A7E" w:rsidP="00110D07">
            <w:pPr>
              <w:rPr>
                <w:i/>
              </w:rPr>
            </w:pPr>
            <w:r w:rsidRPr="00283202">
              <w:rPr>
                <w:rFonts w:ascii="Arial" w:hAnsi="Arial" w:cs="Arial"/>
                <w:color w:val="222222"/>
                <w:shd w:val="clear" w:color="auto" w:fill="FFFFFF"/>
              </w:rPr>
              <w:t>≥</w:t>
            </w:r>
            <w:r>
              <w:rPr>
                <w:i/>
              </w:rPr>
              <w:t>1 pack/day</w:t>
            </w:r>
          </w:p>
          <w:p w14:paraId="18630A07" w14:textId="77777777" w:rsidR="00B73A7E" w:rsidRDefault="00B73A7E" w:rsidP="00110D07">
            <w:r>
              <w:t>Recurrence: NS on univariable analysis</w:t>
            </w:r>
          </w:p>
          <w:p w14:paraId="2A846072" w14:textId="77777777" w:rsidR="00B73A7E" w:rsidRDefault="00B73A7E" w:rsidP="00110D07"/>
          <w:p w14:paraId="3374CE35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 – cumulative</w:t>
            </w:r>
          </w:p>
          <w:p w14:paraId="23178419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&lt;30 years</w:t>
            </w:r>
          </w:p>
          <w:p w14:paraId="58337970" w14:textId="77777777" w:rsidR="00B73A7E" w:rsidRDefault="00B73A7E" w:rsidP="00110D07">
            <w:pPr>
              <w:rPr>
                <w:i/>
              </w:rPr>
            </w:pPr>
          </w:p>
          <w:p w14:paraId="49C6AD08" w14:textId="77777777" w:rsidR="00B73A7E" w:rsidRDefault="00B73A7E" w:rsidP="00110D07">
            <w:pPr>
              <w:rPr>
                <w:i/>
              </w:rPr>
            </w:pPr>
            <w:r w:rsidRPr="00283202">
              <w:rPr>
                <w:rFonts w:ascii="Arial" w:hAnsi="Arial" w:cs="Arial"/>
                <w:color w:val="222222"/>
                <w:shd w:val="clear" w:color="auto" w:fill="FFFFFF"/>
              </w:rPr>
              <w:t>≥</w:t>
            </w:r>
            <w:r>
              <w:rPr>
                <w:i/>
              </w:rPr>
              <w:t>30 years</w:t>
            </w:r>
          </w:p>
          <w:p w14:paraId="65E8E299" w14:textId="77777777" w:rsidR="00B73A7E" w:rsidRDefault="00B73A7E" w:rsidP="00110D07">
            <w:r>
              <w:t>Recurrence: NS on univariable analysis</w:t>
            </w:r>
          </w:p>
          <w:p w14:paraId="3249E77E" w14:textId="77777777" w:rsidR="00B73A7E" w:rsidRDefault="00B73A7E" w:rsidP="00110D07"/>
          <w:p w14:paraId="5842936E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 – cumulative</w:t>
            </w:r>
          </w:p>
          <w:p w14:paraId="0D1EC7D1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 xml:space="preserve">Ref. = Quit </w:t>
            </w:r>
            <w:r w:rsidRPr="00283202">
              <w:rPr>
                <w:rFonts w:ascii="Arial" w:hAnsi="Arial" w:cs="Arial"/>
                <w:color w:val="222222"/>
                <w:shd w:val="clear" w:color="auto" w:fill="FFFFFF"/>
              </w:rPr>
              <w:t>≥</w:t>
            </w:r>
            <w:r>
              <w:rPr>
                <w:i/>
              </w:rPr>
              <w:t>15 years prior to initial consultation</w:t>
            </w:r>
          </w:p>
          <w:p w14:paraId="70E46322" w14:textId="77777777" w:rsidR="00B73A7E" w:rsidRDefault="00B73A7E" w:rsidP="00110D07">
            <w:pPr>
              <w:rPr>
                <w:i/>
              </w:rPr>
            </w:pPr>
          </w:p>
          <w:p w14:paraId="04BBF0C3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lastRenderedPageBreak/>
              <w:t xml:space="preserve">Quit &lt;15 years prior to initial </w:t>
            </w:r>
            <w:proofErr w:type="spellStart"/>
            <w:r>
              <w:rPr>
                <w:i/>
              </w:rPr>
              <w:t>consutlation</w:t>
            </w:r>
            <w:proofErr w:type="spellEnd"/>
          </w:p>
          <w:p w14:paraId="39102169" w14:textId="77777777" w:rsidR="00B73A7E" w:rsidRPr="004906B8" w:rsidRDefault="00B73A7E" w:rsidP="00110D07">
            <w:r>
              <w:t>Recurrence: 2.20 (1.31-</w:t>
            </w:r>
            <w:r w:rsidRPr="004906B8">
              <w:t>3.70)</w:t>
            </w:r>
          </w:p>
        </w:tc>
      </w:tr>
      <w:tr w:rsidR="00B73A7E" w14:paraId="7A0A534C" w14:textId="77777777" w:rsidTr="00110D07">
        <w:tc>
          <w:tcPr>
            <w:tcW w:w="1800" w:type="dxa"/>
          </w:tcPr>
          <w:p w14:paraId="0885B60A" w14:textId="77777777" w:rsidR="00B73A7E" w:rsidRDefault="00B73A7E" w:rsidP="00110D07">
            <w:proofErr w:type="spellStart"/>
            <w:r>
              <w:lastRenderedPageBreak/>
              <w:t>P’ng</w:t>
            </w:r>
            <w:proofErr w:type="spellEnd"/>
            <w:r>
              <w:t xml:space="preserve"> et al. - 1993</w:t>
            </w:r>
            <w:r>
              <w:fldChar w:fldCharType="begin">
                <w:fldData xml:space="preserve">PEVuZE5vdGU+PENpdGU+PEF1dGhvcj5QJmFwb3M7TmcgSzwvQXV0aG9yPjxZZWFyPjE5OTM8L1ll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JmFwb3M7TmcgSzwvQXV0aG9yPjxZZWFyPjE5OTM8L1ll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66]</w:t>
            </w:r>
            <w:r>
              <w:fldChar w:fldCharType="end"/>
            </w:r>
          </w:p>
        </w:tc>
        <w:tc>
          <w:tcPr>
            <w:tcW w:w="1620" w:type="dxa"/>
          </w:tcPr>
          <w:p w14:paraId="0CA55EF9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3F3938EB" w14:textId="77777777" w:rsidR="00B73A7E" w:rsidRDefault="00B73A7E" w:rsidP="00110D07">
            <w:r>
              <w:t xml:space="preserve">45 patients with NMIBC </w:t>
            </w:r>
          </w:p>
        </w:tc>
        <w:tc>
          <w:tcPr>
            <w:tcW w:w="1800" w:type="dxa"/>
          </w:tcPr>
          <w:p w14:paraId="11496DA2" w14:textId="77777777" w:rsidR="00B73A7E" w:rsidRDefault="00B73A7E" w:rsidP="00110D07">
            <w:r>
              <w:t>Therapeutic failure: persistent or recurrent tumor(s)</w:t>
            </w:r>
            <w:r w:rsidRPr="00C65706">
              <w:t>, or positive cytology</w:t>
            </w:r>
            <w:r>
              <w:t xml:space="preserve"> </w:t>
            </w:r>
            <w:r w:rsidRPr="00C65706">
              <w:t>at the first follow-up cystoscopy at 3 months.</w:t>
            </w:r>
          </w:p>
        </w:tc>
        <w:tc>
          <w:tcPr>
            <w:tcW w:w="1440" w:type="dxa"/>
          </w:tcPr>
          <w:p w14:paraId="48FFA6A9" w14:textId="77777777" w:rsidR="00B73A7E" w:rsidRDefault="00B73A7E" w:rsidP="00110D07">
            <w:r>
              <w:t>1985-1990</w:t>
            </w:r>
          </w:p>
        </w:tc>
        <w:tc>
          <w:tcPr>
            <w:tcW w:w="1620" w:type="dxa"/>
          </w:tcPr>
          <w:p w14:paraId="12A96DD3" w14:textId="77777777" w:rsidR="00B73A7E" w:rsidRDefault="00B73A7E" w:rsidP="00110D07">
            <w:r>
              <w:t>69 (mean), 70 (median)</w:t>
            </w:r>
          </w:p>
        </w:tc>
        <w:tc>
          <w:tcPr>
            <w:tcW w:w="1170" w:type="dxa"/>
          </w:tcPr>
          <w:p w14:paraId="08E6F59F" w14:textId="77777777" w:rsidR="00B73A7E" w:rsidRDefault="00B73A7E" w:rsidP="00110D07">
            <w:r>
              <w:t>20.3 months (median)</w:t>
            </w:r>
          </w:p>
        </w:tc>
        <w:tc>
          <w:tcPr>
            <w:tcW w:w="2070" w:type="dxa"/>
          </w:tcPr>
          <w:p w14:paraId="1F69908F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FCI (aspirin, NSAIDs, warfarin)</w:t>
            </w:r>
          </w:p>
          <w:p w14:paraId="2FDB6F7A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use</w:t>
            </w:r>
          </w:p>
          <w:p w14:paraId="105077A3" w14:textId="77777777" w:rsidR="00B73A7E" w:rsidRPr="00C65706" w:rsidRDefault="00B73A7E" w:rsidP="00110D07">
            <w:r>
              <w:t>Therapeutic failure (including recurrence): MVNA</w:t>
            </w:r>
          </w:p>
        </w:tc>
      </w:tr>
      <w:tr w:rsidR="00B73A7E" w14:paraId="723688E6" w14:textId="77777777" w:rsidTr="00110D07">
        <w:tc>
          <w:tcPr>
            <w:tcW w:w="1800" w:type="dxa"/>
          </w:tcPr>
          <w:p w14:paraId="792A7574" w14:textId="77777777" w:rsidR="00B73A7E" w:rsidRDefault="00B73A7E" w:rsidP="00110D07">
            <w:r>
              <w:t>Pastore et al. - 2015</w:t>
            </w:r>
            <w:r>
              <w:fldChar w:fldCharType="begin">
                <w:fldData xml:space="preserve">PEVuZE5vdGU+PENpdGU+PEF1dGhvcj5QYXN0b3JlPC9BdXRob3I+PFllYXI+MjAxNTwvWWVhcj48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YXN0b3JlPC9BdXRob3I+PFllYXI+MjAxNTwvWWVhcj48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67]</w:t>
            </w:r>
            <w:r>
              <w:fldChar w:fldCharType="end"/>
            </w:r>
          </w:p>
        </w:tc>
        <w:tc>
          <w:tcPr>
            <w:tcW w:w="1620" w:type="dxa"/>
          </w:tcPr>
          <w:p w14:paraId="6CE8E43D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3D88F72A" w14:textId="77777777" w:rsidR="00B73A7E" w:rsidRDefault="00B73A7E" w:rsidP="00110D07">
            <w:r>
              <w:t xml:space="preserve">574 patients with NMIBC </w:t>
            </w:r>
          </w:p>
        </w:tc>
        <w:tc>
          <w:tcPr>
            <w:tcW w:w="1800" w:type="dxa"/>
          </w:tcPr>
          <w:p w14:paraId="4A7EDB9A" w14:textId="77777777" w:rsidR="00B73A7E" w:rsidRDefault="00B73A7E" w:rsidP="00110D07">
            <w:r>
              <w:t>Recurrence: A</w:t>
            </w:r>
            <w:r w:rsidRPr="00D6543B">
              <w:t xml:space="preserve">ccording to the American Cancer Society as the return of cancer after treatment and after a period of time during which the cancer could be detected, and at the site </w:t>
            </w:r>
            <w:r w:rsidRPr="00D6543B">
              <w:lastRenderedPageBreak/>
              <w:t>where it began (somewhere else in the bladder or at distant sites)</w:t>
            </w:r>
            <w:r>
              <w:t>.</w:t>
            </w:r>
          </w:p>
        </w:tc>
        <w:tc>
          <w:tcPr>
            <w:tcW w:w="1440" w:type="dxa"/>
          </w:tcPr>
          <w:p w14:paraId="7FBB7883" w14:textId="77777777" w:rsidR="00B73A7E" w:rsidRDefault="00B73A7E" w:rsidP="00110D07">
            <w:r>
              <w:lastRenderedPageBreak/>
              <w:t>2008-2013</w:t>
            </w:r>
          </w:p>
        </w:tc>
        <w:tc>
          <w:tcPr>
            <w:tcW w:w="1620" w:type="dxa"/>
          </w:tcPr>
          <w:p w14:paraId="560B2410" w14:textId="77777777" w:rsidR="00B73A7E" w:rsidRDefault="00B73A7E" w:rsidP="00110D07">
            <w:r>
              <w:t>62.24 (mean)</w:t>
            </w:r>
          </w:p>
        </w:tc>
        <w:tc>
          <w:tcPr>
            <w:tcW w:w="1170" w:type="dxa"/>
          </w:tcPr>
          <w:p w14:paraId="04735800" w14:textId="77777777" w:rsidR="00B73A7E" w:rsidRDefault="00B73A7E" w:rsidP="00110D07">
            <w:r>
              <w:t>45.06 months (mean)</w:t>
            </w:r>
          </w:p>
        </w:tc>
        <w:tc>
          <w:tcPr>
            <w:tcW w:w="2070" w:type="dxa"/>
          </w:tcPr>
          <w:p w14:paraId="5803B7D6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Aspirin</w:t>
            </w:r>
          </w:p>
          <w:p w14:paraId="21B083A8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use</w:t>
            </w:r>
          </w:p>
          <w:p w14:paraId="0BB781A0" w14:textId="77777777" w:rsidR="00B73A7E" w:rsidRDefault="00B73A7E" w:rsidP="00110D07">
            <w:r>
              <w:t xml:space="preserve">Recurrence: </w:t>
            </w:r>
            <w:r w:rsidRPr="00233988">
              <w:t>0.</w:t>
            </w:r>
            <w:r>
              <w:t>749 (</w:t>
            </w:r>
            <w:r w:rsidRPr="00233988">
              <w:t>0.452-1.239</w:t>
            </w:r>
            <w:r>
              <w:t>)</w:t>
            </w:r>
          </w:p>
          <w:p w14:paraId="19F49671" w14:textId="77777777" w:rsidR="00B73A7E" w:rsidRDefault="00B73A7E" w:rsidP="00110D07"/>
          <w:p w14:paraId="573C332F" w14:textId="77777777" w:rsidR="00B73A7E" w:rsidRDefault="00B73A7E" w:rsidP="00110D07">
            <w:r>
              <w:rPr>
                <w:b/>
              </w:rPr>
              <w:t>Aspirin and statins</w:t>
            </w:r>
          </w:p>
          <w:p w14:paraId="3B846C83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use</w:t>
            </w:r>
          </w:p>
          <w:p w14:paraId="6243C0A5" w14:textId="77777777" w:rsidR="00B73A7E" w:rsidRDefault="00B73A7E" w:rsidP="00110D07">
            <w:r>
              <w:t>Recurrence: 1.394 (</w:t>
            </w:r>
            <w:r w:rsidRPr="00233988">
              <w:t>0.852-2.279</w:t>
            </w:r>
            <w:r>
              <w:t>)</w:t>
            </w:r>
          </w:p>
          <w:p w14:paraId="5C4258B9" w14:textId="77777777" w:rsidR="00B73A7E" w:rsidRDefault="00B73A7E" w:rsidP="00110D07"/>
          <w:p w14:paraId="7852A8CA" w14:textId="77777777" w:rsidR="00B73A7E" w:rsidRDefault="00B73A7E" w:rsidP="00110D07">
            <w:r>
              <w:rPr>
                <w:b/>
              </w:rPr>
              <w:t>Smoking</w:t>
            </w:r>
          </w:p>
          <w:p w14:paraId="162249B1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 xml:space="preserve">Ref. = Never </w:t>
            </w:r>
          </w:p>
          <w:p w14:paraId="3C71CBF7" w14:textId="77777777" w:rsidR="00B73A7E" w:rsidRDefault="00B73A7E" w:rsidP="00110D07">
            <w:pPr>
              <w:rPr>
                <w:i/>
              </w:rPr>
            </w:pPr>
          </w:p>
          <w:p w14:paraId="74AA9333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lastRenderedPageBreak/>
              <w:t>Former</w:t>
            </w:r>
          </w:p>
          <w:p w14:paraId="4EDE0EE0" w14:textId="77777777" w:rsidR="00B73A7E" w:rsidRDefault="00B73A7E" w:rsidP="00110D07">
            <w:r>
              <w:t>Recurrence: 2.191 (</w:t>
            </w:r>
            <w:r w:rsidRPr="00233988">
              <w:t>1.382-3.478</w:t>
            </w:r>
            <w:r>
              <w:t>)</w:t>
            </w:r>
          </w:p>
          <w:p w14:paraId="37ED9140" w14:textId="77777777" w:rsidR="00B73A7E" w:rsidRPr="006B1017" w:rsidRDefault="00B73A7E" w:rsidP="00110D07">
            <w:pPr>
              <w:rPr>
                <w:i/>
              </w:rPr>
            </w:pPr>
            <w:r>
              <w:rPr>
                <w:i/>
              </w:rPr>
              <w:br/>
              <w:t>Current</w:t>
            </w:r>
          </w:p>
          <w:p w14:paraId="2FEA10FA" w14:textId="77777777" w:rsidR="00B73A7E" w:rsidRDefault="00B73A7E" w:rsidP="00110D07">
            <w:r>
              <w:t>Recurrence: 3.202 (</w:t>
            </w:r>
            <w:r w:rsidRPr="006B1017">
              <w:t>1.983-5.171</w:t>
            </w:r>
            <w:r>
              <w:t>)</w:t>
            </w:r>
          </w:p>
          <w:p w14:paraId="419A20A9" w14:textId="77777777" w:rsidR="00B73A7E" w:rsidRPr="006B1017" w:rsidRDefault="00B73A7E" w:rsidP="00110D07"/>
          <w:p w14:paraId="50E3C511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tatins</w:t>
            </w:r>
          </w:p>
          <w:p w14:paraId="4D0BF691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No use</w:t>
            </w:r>
          </w:p>
          <w:p w14:paraId="5EFEE6E6" w14:textId="77777777" w:rsidR="00B73A7E" w:rsidRDefault="00B73A7E" w:rsidP="00110D07">
            <w:r>
              <w:t>Recurrence: 1.886 (</w:t>
            </w:r>
            <w:r w:rsidRPr="00233988">
              <w:t>1.095-3.247</w:t>
            </w:r>
            <w:r>
              <w:t>)</w:t>
            </w:r>
          </w:p>
          <w:p w14:paraId="73ECF7AB" w14:textId="77777777" w:rsidR="00B73A7E" w:rsidRDefault="00B73A7E" w:rsidP="00110D07"/>
          <w:p w14:paraId="64E64D76" w14:textId="77777777" w:rsidR="00B73A7E" w:rsidRPr="006B1017" w:rsidRDefault="00B73A7E" w:rsidP="00110D07"/>
        </w:tc>
      </w:tr>
      <w:tr w:rsidR="00B73A7E" w14:paraId="1775F092" w14:textId="77777777" w:rsidTr="00110D07">
        <w:tc>
          <w:tcPr>
            <w:tcW w:w="1800" w:type="dxa"/>
          </w:tcPr>
          <w:p w14:paraId="312EC203" w14:textId="77777777" w:rsidR="00B73A7E" w:rsidRDefault="00B73A7E" w:rsidP="00110D07">
            <w:r>
              <w:lastRenderedPageBreak/>
              <w:t>Pedersen et al. - 1984</w:t>
            </w:r>
            <w:r>
              <w:fldChar w:fldCharType="begin"/>
            </w:r>
            <w:r>
              <w:instrText xml:space="preserve"> ADDIN EN.CITE &lt;EndNote&gt;&lt;Cite&gt;&lt;Author&gt;Pedersen&lt;/Author&gt;&lt;Year&gt;1984&lt;/Year&gt;&lt;RecNum&gt;58&lt;/RecNum&gt;&lt;DisplayText&gt;&lt;style face="superscript"&gt;[68]&lt;/style&gt;&lt;/DisplayText&gt;&lt;record&gt;&lt;rec-number&gt;58&lt;/rec-number&gt;&lt;foreign-keys&gt;&lt;key app="EN" db-id="t2xzzarf5fastpevffz59dwg05x9092vewef" timestamp="1556594817"&gt;58&lt;/key&gt;&lt;/foreign-keys&gt;&lt;ref-type name="Journal Article"&gt;17&lt;/ref-type&gt;&lt;contributors&gt;&lt;authors&gt;&lt;author&gt;Pedersen, H.&lt;/author&gt;&lt;author&gt;Wolf, H.&lt;/author&gt;&lt;author&gt;Jensen, S. K.&lt;/author&gt;&lt;author&gt;Lund, F.&lt;/author&gt;&lt;author&gt;Hansen, E.&lt;/author&gt;&lt;author&gt;Olsen, P. R.&lt;/author&gt;&lt;author&gt;Sorensen, B. L.&lt;/author&gt;&lt;/authors&gt;&lt;/contributors&gt;&lt;titles&gt;&lt;title&gt;Administration of a retinoid as prophylaxis of recurrent non-invasive bladder tumors&lt;/title&gt;&lt;secondary-title&gt;Scand J Urol Nephrol&lt;/secondary-title&gt;&lt;alt-title&gt;Scandinavian journal of urology and nephrology&lt;/alt-title&gt;&lt;/titles&gt;&lt;periodical&gt;&lt;full-title&gt;Scand J Urol Nephrol&lt;/full-title&gt;&lt;abbr-1&gt;Scandinavian journal of urology and nephrology&lt;/abbr-1&gt;&lt;/periodical&gt;&lt;alt-periodical&gt;&lt;full-title&gt;Scand J Urol Nephrol&lt;/full-title&gt;&lt;abbr-1&gt;Scandinavian journal of urology and nephrology&lt;/abbr-1&gt;&lt;/alt-periodical&gt;&lt;pages&gt;121-3&lt;/pages&gt;&lt;volume&gt;18&lt;/volume&gt;&lt;number&gt;2&lt;/number&gt;&lt;edition&gt;1984/01/01&lt;/edition&gt;&lt;keywords&gt;&lt;keyword&gt;Antineoplastic Agents/*therapeutic use&lt;/keyword&gt;&lt;keyword&gt;Clinical Trials as Topic&lt;/keyword&gt;&lt;keyword&gt;Etretinate/adverse effects/*therapeutic use&lt;/keyword&gt;&lt;keyword&gt;Humans&lt;/keyword&gt;&lt;keyword&gt;Neoplasm Recurrence, Local/*prevention &amp;amp; control&lt;/keyword&gt;&lt;keyword&gt;Placebos&lt;/keyword&gt;&lt;keyword&gt;Urinary Bladder Neoplasms/*prevention &amp;amp; control&lt;/keyword&gt;&lt;/keywords&gt;&lt;dates&gt;&lt;year&gt;1984&lt;/year&gt;&lt;/dates&gt;&lt;isbn&gt;0036-5599 (Print)&amp;#xD;0036-5599&lt;/isbn&gt;&lt;accession-num&gt;6379859&lt;/accession-num&gt;&lt;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68]</w:t>
            </w:r>
            <w:r>
              <w:fldChar w:fldCharType="end"/>
            </w:r>
          </w:p>
        </w:tc>
        <w:tc>
          <w:tcPr>
            <w:tcW w:w="1620" w:type="dxa"/>
          </w:tcPr>
          <w:p w14:paraId="69D5BAA3" w14:textId="77777777" w:rsidR="00B73A7E" w:rsidRDefault="00B73A7E" w:rsidP="00110D07">
            <w:r>
              <w:t>Randomized controlled trial</w:t>
            </w:r>
          </w:p>
        </w:tc>
        <w:tc>
          <w:tcPr>
            <w:tcW w:w="1980" w:type="dxa"/>
          </w:tcPr>
          <w:p w14:paraId="4765FF58" w14:textId="77777777" w:rsidR="00B73A7E" w:rsidRDefault="00B73A7E" w:rsidP="00110D07">
            <w:r>
              <w:t>73 patients with NMIBC</w:t>
            </w:r>
          </w:p>
        </w:tc>
        <w:tc>
          <w:tcPr>
            <w:tcW w:w="1800" w:type="dxa"/>
          </w:tcPr>
          <w:p w14:paraId="2F019DAC" w14:textId="77777777" w:rsidR="00B73A7E" w:rsidRDefault="00B73A7E" w:rsidP="00110D07">
            <w:r>
              <w:t>Recurrence: ND</w:t>
            </w:r>
          </w:p>
        </w:tc>
        <w:tc>
          <w:tcPr>
            <w:tcW w:w="1440" w:type="dxa"/>
          </w:tcPr>
          <w:p w14:paraId="6C0AACFE" w14:textId="77777777" w:rsidR="00B73A7E" w:rsidRDefault="00B73A7E" w:rsidP="00110D07">
            <w:r>
              <w:t>NR</w:t>
            </w:r>
          </w:p>
        </w:tc>
        <w:tc>
          <w:tcPr>
            <w:tcW w:w="1620" w:type="dxa"/>
          </w:tcPr>
          <w:p w14:paraId="709B807C" w14:textId="77777777" w:rsidR="00B73A7E" w:rsidRDefault="00B73A7E" w:rsidP="00110D07">
            <w:r>
              <w:t>NR</w:t>
            </w:r>
          </w:p>
        </w:tc>
        <w:tc>
          <w:tcPr>
            <w:tcW w:w="1170" w:type="dxa"/>
          </w:tcPr>
          <w:p w14:paraId="189D0AC3" w14:textId="77777777" w:rsidR="00B73A7E" w:rsidRDefault="00B73A7E" w:rsidP="00110D07">
            <w:r>
              <w:t>8 months (study period)</w:t>
            </w:r>
          </w:p>
        </w:tc>
        <w:tc>
          <w:tcPr>
            <w:tcW w:w="2070" w:type="dxa"/>
          </w:tcPr>
          <w:p w14:paraId="5BB29C1A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Etretinate</w:t>
            </w:r>
          </w:p>
          <w:p w14:paraId="6E1B734D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Placebo</w:t>
            </w:r>
          </w:p>
          <w:p w14:paraId="2E23335B" w14:textId="77777777" w:rsidR="00B73A7E" w:rsidRPr="00C60A1A" w:rsidRDefault="00B73A7E" w:rsidP="00110D07">
            <w:r>
              <w:t>Recurrence: NS on univariable analysis</w:t>
            </w:r>
          </w:p>
        </w:tc>
      </w:tr>
      <w:tr w:rsidR="00B73A7E" w14:paraId="662DA30E" w14:textId="77777777" w:rsidTr="00110D07">
        <w:tc>
          <w:tcPr>
            <w:tcW w:w="1800" w:type="dxa"/>
          </w:tcPr>
          <w:p w14:paraId="229AC198" w14:textId="77777777" w:rsidR="00B73A7E" w:rsidRDefault="00B73A7E" w:rsidP="00110D07">
            <w:proofErr w:type="spellStart"/>
            <w:r>
              <w:t>Psutka</w:t>
            </w:r>
            <w:proofErr w:type="spellEnd"/>
            <w:r>
              <w:t xml:space="preserve"> et al. - 2014</w:t>
            </w:r>
            <w:r>
              <w:fldChar w:fldCharType="begin">
                <w:fldData xml:space="preserve">PEVuZE5vdGU+PENpdGU+PEF1dGhvcj5Qc3V0a2E8L0F1dGhvcj48WWVhcj4yMDE0PC9ZZWFyPjxS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c3V0a2E8L0F1dGhvcj48WWVhcj4yMDE0PC9ZZWFyPjxS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69]</w:t>
            </w:r>
            <w:r>
              <w:fldChar w:fldCharType="end"/>
            </w:r>
          </w:p>
        </w:tc>
        <w:tc>
          <w:tcPr>
            <w:tcW w:w="1620" w:type="dxa"/>
          </w:tcPr>
          <w:p w14:paraId="2601B2AC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2A302AC8" w14:textId="77777777" w:rsidR="00B73A7E" w:rsidRDefault="00B73A7E" w:rsidP="00110D07">
            <w:r>
              <w:t xml:space="preserve">205 patients with NMIBC/MIBC </w:t>
            </w:r>
          </w:p>
        </w:tc>
        <w:tc>
          <w:tcPr>
            <w:tcW w:w="1800" w:type="dxa"/>
          </w:tcPr>
          <w:p w14:paraId="14E5FA46" w14:textId="77777777" w:rsidR="00B73A7E" w:rsidRDefault="00B73A7E" w:rsidP="00110D07">
            <w:r>
              <w:t xml:space="preserve">CSM/ACM: </w:t>
            </w:r>
            <w:r w:rsidRPr="00F717D9">
              <w:t>Cause of death is confirmed via death certificate.</w:t>
            </w:r>
          </w:p>
        </w:tc>
        <w:tc>
          <w:tcPr>
            <w:tcW w:w="1440" w:type="dxa"/>
          </w:tcPr>
          <w:p w14:paraId="55BF0B12" w14:textId="77777777" w:rsidR="00B73A7E" w:rsidRDefault="00B73A7E" w:rsidP="00110D07">
            <w:r>
              <w:t>2000-2007</w:t>
            </w:r>
          </w:p>
        </w:tc>
        <w:tc>
          <w:tcPr>
            <w:tcW w:w="1620" w:type="dxa"/>
          </w:tcPr>
          <w:p w14:paraId="1D18A1DC" w14:textId="77777777" w:rsidR="00B73A7E" w:rsidRDefault="00B73A7E" w:rsidP="00110D07">
            <w:r>
              <w:t>71 (median)</w:t>
            </w:r>
          </w:p>
        </w:tc>
        <w:tc>
          <w:tcPr>
            <w:tcW w:w="1170" w:type="dxa"/>
          </w:tcPr>
          <w:p w14:paraId="5506331D" w14:textId="77777777" w:rsidR="00B73A7E" w:rsidRDefault="00B73A7E" w:rsidP="00110D07">
            <w:r>
              <w:t>6.7 years (median)</w:t>
            </w:r>
          </w:p>
        </w:tc>
        <w:tc>
          <w:tcPr>
            <w:tcW w:w="2070" w:type="dxa"/>
          </w:tcPr>
          <w:p w14:paraId="69E3B03B" w14:textId="77777777" w:rsidR="00B73A7E" w:rsidRDefault="00B73A7E" w:rsidP="00110D07">
            <w:r>
              <w:rPr>
                <w:b/>
              </w:rPr>
              <w:t>BMI</w:t>
            </w:r>
          </w:p>
          <w:p w14:paraId="5EECB953" w14:textId="77777777" w:rsidR="00B73A7E" w:rsidRDefault="00B73A7E" w:rsidP="00110D07">
            <w:r>
              <w:rPr>
                <w:i/>
              </w:rPr>
              <w:t>Continuous</w:t>
            </w:r>
          </w:p>
          <w:p w14:paraId="3A8E8297" w14:textId="77777777" w:rsidR="00B73A7E" w:rsidRDefault="00B73A7E" w:rsidP="00110D07">
            <w:r>
              <w:t xml:space="preserve">CSM: </w:t>
            </w:r>
            <w:r w:rsidRPr="00883D43">
              <w:t>1.00 (0.97-1.05)</w:t>
            </w:r>
          </w:p>
          <w:p w14:paraId="0834A1BE" w14:textId="77777777" w:rsidR="00B73A7E" w:rsidRPr="00883D43" w:rsidRDefault="00B73A7E" w:rsidP="00110D07">
            <w:r>
              <w:t xml:space="preserve">ACM: </w:t>
            </w:r>
            <w:r w:rsidRPr="00883D43">
              <w:t>1.00 (0.96-1.03)</w:t>
            </w:r>
          </w:p>
        </w:tc>
      </w:tr>
      <w:tr w:rsidR="00B73A7E" w14:paraId="4C0170D4" w14:textId="77777777" w:rsidTr="00110D07">
        <w:tc>
          <w:tcPr>
            <w:tcW w:w="1800" w:type="dxa"/>
          </w:tcPr>
          <w:p w14:paraId="7FD5304A" w14:textId="77777777" w:rsidR="00B73A7E" w:rsidRDefault="00B73A7E" w:rsidP="00110D07">
            <w:proofErr w:type="spellStart"/>
            <w:r>
              <w:t>Psutka</w:t>
            </w:r>
            <w:proofErr w:type="spellEnd"/>
            <w:r>
              <w:t xml:space="preserve"> et al. - 2015</w:t>
            </w:r>
            <w:r>
              <w:fldChar w:fldCharType="begin">
                <w:fldData xml:space="preserve">PEVuZE5vdGU+PENpdGU+PEF1dGhvcj5Qc3V0a2E8L0F1dGhvcj48WWVhcj4yMDE1PC9ZZWFyPjxS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c3V0a2E8L0F1dGhvcj48WWVhcj4yMDE1PC9ZZWFyPjxS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70]</w:t>
            </w:r>
            <w:r>
              <w:fldChar w:fldCharType="end"/>
            </w:r>
          </w:p>
        </w:tc>
        <w:tc>
          <w:tcPr>
            <w:tcW w:w="1620" w:type="dxa"/>
          </w:tcPr>
          <w:p w14:paraId="30AA8FC7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1A5A99BD" w14:textId="77777777" w:rsidR="00B73A7E" w:rsidRDefault="00B73A7E" w:rsidP="00110D07">
            <w:r>
              <w:t xml:space="preserve">262 patients with NMIBC/MIBC </w:t>
            </w:r>
          </w:p>
        </w:tc>
        <w:tc>
          <w:tcPr>
            <w:tcW w:w="1800" w:type="dxa"/>
          </w:tcPr>
          <w:p w14:paraId="20C8B656" w14:textId="77777777" w:rsidR="00B73A7E" w:rsidRDefault="00B73A7E" w:rsidP="00110D07">
            <w:r>
              <w:t>ACM: V</w:t>
            </w:r>
            <w:r w:rsidRPr="00664DE9">
              <w:t>erified via death certificate.</w:t>
            </w:r>
          </w:p>
        </w:tc>
        <w:tc>
          <w:tcPr>
            <w:tcW w:w="1440" w:type="dxa"/>
          </w:tcPr>
          <w:p w14:paraId="4F07D071" w14:textId="77777777" w:rsidR="00B73A7E" w:rsidRDefault="00B73A7E" w:rsidP="00110D07">
            <w:r>
              <w:t>2000-2008</w:t>
            </w:r>
          </w:p>
        </w:tc>
        <w:tc>
          <w:tcPr>
            <w:tcW w:w="1620" w:type="dxa"/>
          </w:tcPr>
          <w:p w14:paraId="79D458A9" w14:textId="77777777" w:rsidR="00B73A7E" w:rsidRDefault="00B73A7E" w:rsidP="00110D07">
            <w:r>
              <w:t>71 (median)</w:t>
            </w:r>
          </w:p>
        </w:tc>
        <w:tc>
          <w:tcPr>
            <w:tcW w:w="1170" w:type="dxa"/>
          </w:tcPr>
          <w:p w14:paraId="625A54E3" w14:textId="77777777" w:rsidR="00B73A7E" w:rsidRDefault="00B73A7E" w:rsidP="00110D07">
            <w:r>
              <w:t>6.3 years (median)</w:t>
            </w:r>
          </w:p>
        </w:tc>
        <w:tc>
          <w:tcPr>
            <w:tcW w:w="2070" w:type="dxa"/>
          </w:tcPr>
          <w:p w14:paraId="3E776E4B" w14:textId="77777777" w:rsidR="00B73A7E" w:rsidRDefault="00B73A7E" w:rsidP="00110D07">
            <w:r>
              <w:rPr>
                <w:b/>
              </w:rPr>
              <w:t>BMI</w:t>
            </w:r>
          </w:p>
          <w:p w14:paraId="06CF0752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&lt;30</w:t>
            </w:r>
          </w:p>
          <w:p w14:paraId="4F58809F" w14:textId="77777777" w:rsidR="00B73A7E" w:rsidRDefault="00B73A7E" w:rsidP="00110D07">
            <w:pPr>
              <w:rPr>
                <w:i/>
              </w:rPr>
            </w:pPr>
          </w:p>
          <w:p w14:paraId="114B3792" w14:textId="77777777" w:rsidR="00B73A7E" w:rsidRDefault="00B73A7E" w:rsidP="00110D07">
            <w:r w:rsidRPr="00283202">
              <w:rPr>
                <w:rFonts w:ascii="Arial" w:hAnsi="Arial" w:cs="Arial"/>
                <w:color w:val="222222"/>
                <w:shd w:val="clear" w:color="auto" w:fill="FFFFFF"/>
              </w:rPr>
              <w:lastRenderedPageBreak/>
              <w:t>≥</w:t>
            </w:r>
            <w:r>
              <w:rPr>
                <w:i/>
              </w:rPr>
              <w:t>30</w:t>
            </w:r>
          </w:p>
          <w:p w14:paraId="0D9F8D6C" w14:textId="77777777" w:rsidR="00B73A7E" w:rsidRDefault="00B73A7E" w:rsidP="00110D07">
            <w:r>
              <w:t>ACM: 0.79 (0.50-</w:t>
            </w:r>
            <w:r w:rsidRPr="00664DE9">
              <w:t>1.26)</w:t>
            </w:r>
          </w:p>
          <w:p w14:paraId="3D01103F" w14:textId="77777777" w:rsidR="00B73A7E" w:rsidRDefault="00B73A7E" w:rsidP="00110D07"/>
          <w:p w14:paraId="6CD91A93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</w:t>
            </w:r>
          </w:p>
          <w:p w14:paraId="5FDD6380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n-smoker</w:t>
            </w:r>
          </w:p>
          <w:p w14:paraId="4B3F0722" w14:textId="77777777" w:rsidR="00B73A7E" w:rsidRPr="00513FA6" w:rsidRDefault="00B73A7E" w:rsidP="00110D07">
            <w:r>
              <w:t>ACM: 1.24 (0.81-</w:t>
            </w:r>
            <w:r w:rsidRPr="00513FA6">
              <w:t>1.92)</w:t>
            </w:r>
          </w:p>
        </w:tc>
      </w:tr>
      <w:tr w:rsidR="00B73A7E" w14:paraId="376CD516" w14:textId="77777777" w:rsidTr="00110D07">
        <w:tc>
          <w:tcPr>
            <w:tcW w:w="1800" w:type="dxa"/>
          </w:tcPr>
          <w:p w14:paraId="6E5247CF" w14:textId="77777777" w:rsidR="00B73A7E" w:rsidRDefault="00B73A7E" w:rsidP="00110D07">
            <w:proofErr w:type="spellStart"/>
            <w:r>
              <w:lastRenderedPageBreak/>
              <w:t>Raitanen</w:t>
            </w:r>
            <w:proofErr w:type="spellEnd"/>
            <w:r>
              <w:t xml:space="preserve"> et al. - 1995</w:t>
            </w:r>
            <w:r>
              <w:fldChar w:fldCharType="begin">
                <w:fldData xml:space="preserve">PEVuZE5vdGU+PENpdGU+PEF1dGhvcj5SYWl0YW5lbjwvQXV0aG9yPjxZZWFyPjE5OTU8L1llYXI+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YWl0YW5lbjwvQXV0aG9yPjxZZWFyPjE5OTU8L1llYXI+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71]</w:t>
            </w:r>
            <w:r>
              <w:fldChar w:fldCharType="end"/>
            </w:r>
          </w:p>
        </w:tc>
        <w:tc>
          <w:tcPr>
            <w:tcW w:w="1620" w:type="dxa"/>
          </w:tcPr>
          <w:p w14:paraId="6599C563" w14:textId="77777777" w:rsidR="00B73A7E" w:rsidRDefault="00B73A7E" w:rsidP="00110D07">
            <w:r>
              <w:t>ND</w:t>
            </w:r>
          </w:p>
        </w:tc>
        <w:tc>
          <w:tcPr>
            <w:tcW w:w="1980" w:type="dxa"/>
          </w:tcPr>
          <w:p w14:paraId="5736441A" w14:textId="77777777" w:rsidR="00B73A7E" w:rsidRDefault="00B73A7E" w:rsidP="00110D07">
            <w:r>
              <w:t>169 patients NMIBC/MIBC</w:t>
            </w:r>
          </w:p>
        </w:tc>
        <w:tc>
          <w:tcPr>
            <w:tcW w:w="1800" w:type="dxa"/>
          </w:tcPr>
          <w:p w14:paraId="57DF6AD1" w14:textId="77777777" w:rsidR="00B73A7E" w:rsidRDefault="00B73A7E" w:rsidP="00110D07">
            <w:r>
              <w:t>Recurrence: ND</w:t>
            </w:r>
          </w:p>
        </w:tc>
        <w:tc>
          <w:tcPr>
            <w:tcW w:w="1440" w:type="dxa"/>
          </w:tcPr>
          <w:p w14:paraId="3111B7CE" w14:textId="77777777" w:rsidR="00B73A7E" w:rsidRDefault="00B73A7E" w:rsidP="00110D07">
            <w:r>
              <w:t>1978-1986</w:t>
            </w:r>
          </w:p>
        </w:tc>
        <w:tc>
          <w:tcPr>
            <w:tcW w:w="1620" w:type="dxa"/>
          </w:tcPr>
          <w:p w14:paraId="0FC5388C" w14:textId="77777777" w:rsidR="00B73A7E" w:rsidRDefault="00B73A7E" w:rsidP="00110D07">
            <w:r>
              <w:t>65-67 (mean)</w:t>
            </w:r>
          </w:p>
        </w:tc>
        <w:tc>
          <w:tcPr>
            <w:tcW w:w="1170" w:type="dxa"/>
          </w:tcPr>
          <w:p w14:paraId="1C171D1E" w14:textId="77777777" w:rsidR="00B73A7E" w:rsidRDefault="00B73A7E" w:rsidP="00110D07">
            <w:r>
              <w:t>7.5 years (mean)</w:t>
            </w:r>
          </w:p>
        </w:tc>
        <w:tc>
          <w:tcPr>
            <w:tcW w:w="2070" w:type="dxa"/>
          </w:tcPr>
          <w:p w14:paraId="3DC4BB99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</w:t>
            </w:r>
          </w:p>
          <w:p w14:paraId="3F5DC329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n-smoker</w:t>
            </w:r>
          </w:p>
          <w:p w14:paraId="0B14C8ED" w14:textId="77777777" w:rsidR="00B73A7E" w:rsidRPr="00C602D6" w:rsidRDefault="00B73A7E" w:rsidP="00110D07">
            <w:r>
              <w:t>Recurrence: NS on univariable analysis</w:t>
            </w:r>
          </w:p>
        </w:tc>
      </w:tr>
      <w:tr w:rsidR="00B73A7E" w14:paraId="41CC852C" w14:textId="77777777" w:rsidTr="00110D07">
        <w:tc>
          <w:tcPr>
            <w:tcW w:w="1800" w:type="dxa"/>
          </w:tcPr>
          <w:p w14:paraId="65376E2E" w14:textId="77777777" w:rsidR="00B73A7E" w:rsidRDefault="00B73A7E" w:rsidP="00110D07">
            <w:proofErr w:type="spellStart"/>
            <w:r>
              <w:t>Raitanen</w:t>
            </w:r>
            <w:proofErr w:type="spellEnd"/>
            <w:r>
              <w:t xml:space="preserve"> et al. - 1995</w:t>
            </w:r>
            <w:r>
              <w:fldChar w:fldCharType="begin"/>
            </w:r>
            <w:r>
              <w:instrText xml:space="preserve"> ADDIN EN.CITE &lt;EndNote&gt;&lt;Cite&gt;&lt;Author&gt;Raitanen&lt;/Author&gt;&lt;Year&gt;1995&lt;/Year&gt;&lt;RecNum&gt;129&lt;/RecNum&gt;&lt;DisplayText&gt;&lt;style face="superscript"&gt;[72]&lt;/style&gt;&lt;/DisplayText&gt;&lt;record&gt;&lt;rec-number&gt;129&lt;/rec-number&gt;&lt;foreign-keys&gt;&lt;key app="EN" db-id="t2xzzarf5fastpevffz59dwg05x9092vewef" timestamp="1559145522"&gt;129&lt;/key&gt;&lt;/foreign-keys&gt;&lt;ref-type name="Journal Article"&gt;17&lt;/ref-type&gt;&lt;contributors&gt;&lt;authors&gt;&lt;author&gt;Raitanen, M. P.&lt;/author&gt;&lt;author&gt;Nieminen, P.&lt;/author&gt;&lt;author&gt;Tammela, T. L.&lt;/author&gt;&lt;/authors&gt;&lt;/contributors&gt;&lt;auth-address&gt;Department of Surgery, Seinajoki Central Hospital, Tampere, Finland.&lt;/auth-address&gt;&lt;titles&gt;&lt;title&gt;Impact of tumour grade, stage, number and size, and smoking and sex, on survival in patients with transitional cell carcinoma of the bladder&lt;/title&gt;&lt;secondary-title&gt;Br J Urol&lt;/secondary-title&gt;&lt;alt-title&gt;British journal of urology&lt;/alt-title&gt;&lt;/titles&gt;&lt;periodical&gt;&lt;full-title&gt;Br J Urol&lt;/full-title&gt;&lt;abbr-1&gt;British journal of urology&lt;/abbr-1&gt;&lt;/periodical&gt;&lt;alt-periodical&gt;&lt;full-title&gt;Br J Urol&lt;/full-title&gt;&lt;abbr-1&gt;British journal of urology&lt;/abbr-1&gt;&lt;/alt-periodical&gt;&lt;pages&gt;470-4&lt;/pages&gt;&lt;volume&gt;76&lt;/volume&gt;&lt;number&gt;4&lt;/number&gt;&lt;edition&gt;1995/10/01&lt;/edition&gt;&lt;keywords&gt;&lt;keyword&gt;Adult&lt;/keyword&gt;&lt;keyword&gt;Aged&lt;/keyword&gt;&lt;keyword&gt;Aged, 80 and over&lt;/keyword&gt;&lt;keyword&gt;Carcinoma, Transitional Cell/*mortality/pathology&lt;/keyword&gt;&lt;keyword&gt;Female&lt;/keyword&gt;&lt;keyword&gt;Humans&lt;/keyword&gt;&lt;keyword&gt;Male&lt;/keyword&gt;&lt;keyword&gt;Middle Aged&lt;/keyword&gt;&lt;keyword&gt;Multivariate Analysis&lt;/keyword&gt;&lt;keyword&gt;Neoplasm Invasiveness&lt;/keyword&gt;&lt;keyword&gt;Neoplasm Staging&lt;/keyword&gt;&lt;keyword&gt;Prognosis&lt;/keyword&gt;&lt;keyword&gt;Sex Factors&lt;/keyword&gt;&lt;keyword&gt;Smoking/adverse effects/*mortality&lt;/keyword&gt;&lt;keyword&gt;Survival Analysis&lt;/keyword&gt;&lt;keyword&gt;Urinary Bladder Neoplasms/*mortality/pathology&lt;/keyword&gt;&lt;/keywords&gt;&lt;dates&gt;&lt;year&gt;1995&lt;/year&gt;&lt;pub-dates&gt;&lt;date&gt;Oct&lt;/date&gt;&lt;/pub-dates&gt;&lt;/dates&gt;&lt;isbn&gt;0007-1331 (Print)&amp;#xD;0007-1331&lt;/isbn&gt;&lt;accession-num&gt;7551884&lt;/accession-num&gt;&lt;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72]</w:t>
            </w:r>
            <w:r>
              <w:fldChar w:fldCharType="end"/>
            </w:r>
          </w:p>
        </w:tc>
        <w:tc>
          <w:tcPr>
            <w:tcW w:w="1620" w:type="dxa"/>
          </w:tcPr>
          <w:p w14:paraId="1A8AB59A" w14:textId="77777777" w:rsidR="00B73A7E" w:rsidRDefault="00B73A7E" w:rsidP="00110D07">
            <w:r>
              <w:t>ND</w:t>
            </w:r>
          </w:p>
        </w:tc>
        <w:tc>
          <w:tcPr>
            <w:tcW w:w="1980" w:type="dxa"/>
          </w:tcPr>
          <w:p w14:paraId="56659515" w14:textId="77777777" w:rsidR="00B73A7E" w:rsidRDefault="00B73A7E" w:rsidP="00110D07">
            <w:r>
              <w:t>252 patients with NMIBC/MIBC</w:t>
            </w:r>
          </w:p>
        </w:tc>
        <w:tc>
          <w:tcPr>
            <w:tcW w:w="1800" w:type="dxa"/>
          </w:tcPr>
          <w:p w14:paraId="1215330E" w14:textId="77777777" w:rsidR="00B73A7E" w:rsidRDefault="00B73A7E" w:rsidP="00110D07">
            <w:r>
              <w:t>CSM: ND</w:t>
            </w:r>
          </w:p>
        </w:tc>
        <w:tc>
          <w:tcPr>
            <w:tcW w:w="1440" w:type="dxa"/>
          </w:tcPr>
          <w:p w14:paraId="52544D31" w14:textId="77777777" w:rsidR="00B73A7E" w:rsidRDefault="00B73A7E" w:rsidP="00110D07">
            <w:r>
              <w:t>1978-1986</w:t>
            </w:r>
          </w:p>
        </w:tc>
        <w:tc>
          <w:tcPr>
            <w:tcW w:w="1620" w:type="dxa"/>
          </w:tcPr>
          <w:p w14:paraId="072237FB" w14:textId="77777777" w:rsidR="00B73A7E" w:rsidRDefault="00B73A7E" w:rsidP="00110D07">
            <w:r>
              <w:t>63-66 (mean)</w:t>
            </w:r>
          </w:p>
        </w:tc>
        <w:tc>
          <w:tcPr>
            <w:tcW w:w="1170" w:type="dxa"/>
          </w:tcPr>
          <w:p w14:paraId="46CA503B" w14:textId="77777777" w:rsidR="00B73A7E" w:rsidRDefault="00B73A7E" w:rsidP="00110D07">
            <w:r>
              <w:t>6.7 years (mean)</w:t>
            </w:r>
          </w:p>
        </w:tc>
        <w:tc>
          <w:tcPr>
            <w:tcW w:w="2070" w:type="dxa"/>
          </w:tcPr>
          <w:p w14:paraId="5A74BC2D" w14:textId="77777777" w:rsidR="00B73A7E" w:rsidRDefault="00B73A7E" w:rsidP="00110D07">
            <w:r>
              <w:rPr>
                <w:b/>
              </w:rPr>
              <w:t xml:space="preserve">Smoking </w:t>
            </w:r>
          </w:p>
          <w:p w14:paraId="4B63F4E5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n-smoker</w:t>
            </w:r>
          </w:p>
          <w:p w14:paraId="54B6DA45" w14:textId="77777777" w:rsidR="00B73A7E" w:rsidRDefault="00B73A7E" w:rsidP="00110D07">
            <w:pPr>
              <w:rPr>
                <w:i/>
              </w:rPr>
            </w:pPr>
          </w:p>
          <w:p w14:paraId="05E0642F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Smoker</w:t>
            </w:r>
          </w:p>
          <w:p w14:paraId="0C700DC2" w14:textId="77777777" w:rsidR="00B73A7E" w:rsidRPr="009401F0" w:rsidRDefault="00B73A7E" w:rsidP="00110D07">
            <w:r>
              <w:t>CSM: 1.4 (0.9-2.3)</w:t>
            </w:r>
          </w:p>
        </w:tc>
      </w:tr>
      <w:tr w:rsidR="00B73A7E" w14:paraId="57AFE8E3" w14:textId="77777777" w:rsidTr="00110D07">
        <w:tc>
          <w:tcPr>
            <w:tcW w:w="1800" w:type="dxa"/>
          </w:tcPr>
          <w:p w14:paraId="5E1DBD94" w14:textId="77777777" w:rsidR="00B73A7E" w:rsidRDefault="00B73A7E" w:rsidP="00110D07">
            <w:r>
              <w:t>Rausch et al. - 2014</w:t>
            </w:r>
            <w:r>
              <w:fldChar w:fldCharType="begin">
                <w:fldData xml:space="preserve">PEVuZE5vdGU+PENpdGU+PEF1dGhvcj5SYXVzY2g8L0F1dGhvcj48WWVhcj4yMDE0PC9ZZWFyPjxS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YXVzY2g8L0F1dGhvcj48WWVhcj4yMDE0PC9ZZWFyPjxS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73]</w:t>
            </w:r>
            <w:r>
              <w:fldChar w:fldCharType="end"/>
            </w:r>
          </w:p>
        </w:tc>
        <w:tc>
          <w:tcPr>
            <w:tcW w:w="1620" w:type="dxa"/>
          </w:tcPr>
          <w:p w14:paraId="35FEB361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07345733" w14:textId="77777777" w:rsidR="00B73A7E" w:rsidRDefault="00B73A7E" w:rsidP="00110D07">
            <w:r>
              <w:t xml:space="preserve">192 patients with NMIBC </w:t>
            </w:r>
          </w:p>
        </w:tc>
        <w:tc>
          <w:tcPr>
            <w:tcW w:w="1800" w:type="dxa"/>
          </w:tcPr>
          <w:p w14:paraId="7E01F386" w14:textId="77777777" w:rsidR="00B73A7E" w:rsidRDefault="00B73A7E" w:rsidP="00110D07">
            <w:r>
              <w:t>Recurrence: T</w:t>
            </w:r>
            <w:r w:rsidRPr="002355A9">
              <w:t>umor recurrence with or without pathological upstaging or upgrading.</w:t>
            </w:r>
          </w:p>
          <w:p w14:paraId="2BE85E22" w14:textId="77777777" w:rsidR="00B73A7E" w:rsidRDefault="00B73A7E" w:rsidP="00110D07"/>
          <w:p w14:paraId="0C6FFAF9" w14:textId="77777777" w:rsidR="00B73A7E" w:rsidRDefault="00B73A7E" w:rsidP="00110D07">
            <w:r>
              <w:t>Progression: P</w:t>
            </w:r>
            <w:r w:rsidRPr="002355A9">
              <w:t xml:space="preserve">athological </w:t>
            </w:r>
            <w:r w:rsidRPr="002355A9">
              <w:lastRenderedPageBreak/>
              <w:t>progression by either upstaging or upgrading</w:t>
            </w:r>
            <w:r>
              <w:t>. O</w:t>
            </w:r>
            <w:r w:rsidRPr="0098588E">
              <w:t>ccurrence of a staging of greater or equal to pT2.</w:t>
            </w:r>
          </w:p>
        </w:tc>
        <w:tc>
          <w:tcPr>
            <w:tcW w:w="1440" w:type="dxa"/>
          </w:tcPr>
          <w:p w14:paraId="3EFBD3E9" w14:textId="77777777" w:rsidR="00B73A7E" w:rsidRDefault="00B73A7E" w:rsidP="00110D07">
            <w:r>
              <w:lastRenderedPageBreak/>
              <w:t>1996-2006</w:t>
            </w:r>
          </w:p>
        </w:tc>
        <w:tc>
          <w:tcPr>
            <w:tcW w:w="1620" w:type="dxa"/>
          </w:tcPr>
          <w:p w14:paraId="5DFD66FD" w14:textId="77777777" w:rsidR="00B73A7E" w:rsidRDefault="00B73A7E" w:rsidP="00110D07">
            <w:r>
              <w:t>68.31 (median)</w:t>
            </w:r>
          </w:p>
        </w:tc>
        <w:tc>
          <w:tcPr>
            <w:tcW w:w="1170" w:type="dxa"/>
          </w:tcPr>
          <w:p w14:paraId="5D64CD7A" w14:textId="77777777" w:rsidR="00B73A7E" w:rsidRDefault="00B73A7E" w:rsidP="00110D07">
            <w:r>
              <w:t>80 months (median)</w:t>
            </w:r>
          </w:p>
        </w:tc>
        <w:tc>
          <w:tcPr>
            <w:tcW w:w="2070" w:type="dxa"/>
          </w:tcPr>
          <w:p w14:paraId="7F2BABCA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</w:t>
            </w:r>
          </w:p>
          <w:p w14:paraId="496A68DB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n-smoker</w:t>
            </w:r>
          </w:p>
          <w:p w14:paraId="124578CC" w14:textId="77777777" w:rsidR="00B73A7E" w:rsidRDefault="00B73A7E" w:rsidP="00110D07">
            <w:r>
              <w:t>Recurrence: NS on univariable analysis</w:t>
            </w:r>
          </w:p>
          <w:p w14:paraId="0E37D86B" w14:textId="77777777" w:rsidR="00B73A7E" w:rsidRDefault="00B73A7E" w:rsidP="00110D07">
            <w:r>
              <w:t>Progression: NS on univariable analysis</w:t>
            </w:r>
          </w:p>
          <w:p w14:paraId="0F763E17" w14:textId="77777777" w:rsidR="00B73A7E" w:rsidRPr="000C4001" w:rsidRDefault="00B73A7E" w:rsidP="00110D07"/>
          <w:p w14:paraId="4638BB31" w14:textId="77777777" w:rsidR="00B73A7E" w:rsidRDefault="00B73A7E" w:rsidP="00110D07">
            <w:r>
              <w:rPr>
                <w:b/>
              </w:rPr>
              <w:t>DMII</w:t>
            </w:r>
          </w:p>
          <w:p w14:paraId="0972218B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lastRenderedPageBreak/>
              <w:t>Ref. = No DMII</w:t>
            </w:r>
          </w:p>
          <w:p w14:paraId="7A7D83B2" w14:textId="77777777" w:rsidR="00B73A7E" w:rsidRDefault="00B73A7E" w:rsidP="00110D07">
            <w:r>
              <w:t>Recurrence: NS on univariable analysis</w:t>
            </w:r>
          </w:p>
          <w:p w14:paraId="3C323854" w14:textId="77777777" w:rsidR="00B73A7E" w:rsidRDefault="00B73A7E" w:rsidP="00110D07">
            <w:r>
              <w:t>Progression: NS on univariable analysis</w:t>
            </w:r>
          </w:p>
          <w:p w14:paraId="6DA7C14F" w14:textId="77777777" w:rsidR="00B73A7E" w:rsidRPr="000C4001" w:rsidRDefault="00B73A7E" w:rsidP="00110D07">
            <w:pPr>
              <w:rPr>
                <w:b/>
              </w:rPr>
            </w:pPr>
          </w:p>
        </w:tc>
      </w:tr>
      <w:tr w:rsidR="00B73A7E" w14:paraId="08C0D38F" w14:textId="77777777" w:rsidTr="00110D07">
        <w:tc>
          <w:tcPr>
            <w:tcW w:w="1800" w:type="dxa"/>
          </w:tcPr>
          <w:p w14:paraId="1286299B" w14:textId="77777777" w:rsidR="00B73A7E" w:rsidRDefault="00B73A7E" w:rsidP="00110D07">
            <w:r>
              <w:lastRenderedPageBreak/>
              <w:t>Richard et al. - 2017</w:t>
            </w:r>
            <w:r>
              <w:fldChar w:fldCharType="begin">
                <w:fldData xml:space="preserve">PEVuZE5vdGU+PENpdGU+PEF1dGhvcj5SaWNoYXJkPC9BdXRob3I+PFllYXI+MjAxNzwvWWVhcj48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aWNoYXJkPC9BdXRob3I+PFllYXI+MjAxNzwvWWVhcj48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74]</w:t>
            </w:r>
            <w:r>
              <w:fldChar w:fldCharType="end"/>
            </w:r>
          </w:p>
        </w:tc>
        <w:tc>
          <w:tcPr>
            <w:tcW w:w="1620" w:type="dxa"/>
          </w:tcPr>
          <w:p w14:paraId="3FF6CA51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79BC694D" w14:textId="77777777" w:rsidR="00B73A7E" w:rsidRDefault="00B73A7E" w:rsidP="00110D07">
            <w:r>
              <w:t xml:space="preserve">13,811 patients with NMIBC </w:t>
            </w:r>
          </w:p>
        </w:tc>
        <w:tc>
          <w:tcPr>
            <w:tcW w:w="1800" w:type="dxa"/>
          </w:tcPr>
          <w:p w14:paraId="4C20B40B" w14:textId="77777777" w:rsidR="00B73A7E" w:rsidRDefault="00B73A7E" w:rsidP="00110D07">
            <w:r>
              <w:t>CSM/ACM: As indicated in databases.</w:t>
            </w:r>
          </w:p>
        </w:tc>
        <w:tc>
          <w:tcPr>
            <w:tcW w:w="1440" w:type="dxa"/>
          </w:tcPr>
          <w:p w14:paraId="1DA7FA9E" w14:textId="77777777" w:rsidR="00B73A7E" w:rsidRDefault="00B73A7E" w:rsidP="00110D07">
            <w:r>
              <w:t>1992-2002</w:t>
            </w:r>
          </w:p>
        </w:tc>
        <w:tc>
          <w:tcPr>
            <w:tcW w:w="1620" w:type="dxa"/>
          </w:tcPr>
          <w:p w14:paraId="50463319" w14:textId="77777777" w:rsidR="00B73A7E" w:rsidRDefault="00B73A7E" w:rsidP="00110D07">
            <w:r>
              <w:t>76 (median)</w:t>
            </w:r>
          </w:p>
        </w:tc>
        <w:tc>
          <w:tcPr>
            <w:tcW w:w="1170" w:type="dxa"/>
          </w:tcPr>
          <w:p w14:paraId="30232CA9" w14:textId="77777777" w:rsidR="00B73A7E" w:rsidRDefault="00B73A7E" w:rsidP="00110D07">
            <w:r>
              <w:t>7.1 years (median)</w:t>
            </w:r>
          </w:p>
        </w:tc>
        <w:tc>
          <w:tcPr>
            <w:tcW w:w="2070" w:type="dxa"/>
          </w:tcPr>
          <w:p w14:paraId="50751C6C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tatins</w:t>
            </w:r>
          </w:p>
          <w:p w14:paraId="37D02A96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use</w:t>
            </w:r>
          </w:p>
          <w:p w14:paraId="47FE7DAE" w14:textId="77777777" w:rsidR="00B73A7E" w:rsidRDefault="00B73A7E" w:rsidP="00110D07">
            <w:pPr>
              <w:rPr>
                <w:i/>
              </w:rPr>
            </w:pPr>
          </w:p>
          <w:p w14:paraId="0928571A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umulative use before diagnosis</w:t>
            </w:r>
          </w:p>
          <w:p w14:paraId="6BA24095" w14:textId="77777777" w:rsidR="00B73A7E" w:rsidRDefault="00B73A7E" w:rsidP="00110D07">
            <w:r>
              <w:t>CSM: 0.99 (0.97-</w:t>
            </w:r>
            <w:r w:rsidRPr="004C3F0F">
              <w:t>1.01</w:t>
            </w:r>
            <w:r>
              <w:t>)</w:t>
            </w:r>
          </w:p>
          <w:p w14:paraId="4A94808D" w14:textId="77777777" w:rsidR="00B73A7E" w:rsidRDefault="00B73A7E" w:rsidP="00110D07">
            <w:r>
              <w:t>ACM: 1.01 (0.99-</w:t>
            </w:r>
            <w:r w:rsidRPr="004C3F0F">
              <w:t>1.03</w:t>
            </w:r>
            <w:r>
              <w:t>)</w:t>
            </w:r>
          </w:p>
          <w:p w14:paraId="3E1474C5" w14:textId="77777777" w:rsidR="00B73A7E" w:rsidRPr="004C3F0F" w:rsidRDefault="00B73A7E" w:rsidP="00110D07"/>
          <w:p w14:paraId="31D07159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umulative use after diagnosis</w:t>
            </w:r>
          </w:p>
          <w:p w14:paraId="24993D9F" w14:textId="77777777" w:rsidR="00B73A7E" w:rsidRPr="00AF05B6" w:rsidRDefault="00B73A7E" w:rsidP="00110D07">
            <w:pPr>
              <w:rPr>
                <w:lang w:val="pt-BR"/>
              </w:rPr>
            </w:pPr>
            <w:r w:rsidRPr="00AF05B6">
              <w:rPr>
                <w:lang w:val="pt-BR"/>
              </w:rPr>
              <w:t>CSM: 1.04 (0.99-1.09)</w:t>
            </w:r>
          </w:p>
          <w:p w14:paraId="25DDD1E2" w14:textId="77777777" w:rsidR="00B73A7E" w:rsidRPr="00AF05B6" w:rsidRDefault="00B73A7E" w:rsidP="00110D07">
            <w:pPr>
              <w:rPr>
                <w:lang w:val="pt-BR"/>
              </w:rPr>
            </w:pPr>
            <w:r w:rsidRPr="00AF05B6">
              <w:rPr>
                <w:lang w:val="pt-BR"/>
              </w:rPr>
              <w:t>ACM: 0.93 (0.91-0.96)</w:t>
            </w:r>
          </w:p>
          <w:p w14:paraId="49C98BC4" w14:textId="77777777" w:rsidR="00B73A7E" w:rsidRPr="00AF05B6" w:rsidRDefault="00B73A7E" w:rsidP="00110D07">
            <w:pPr>
              <w:rPr>
                <w:lang w:val="pt-BR"/>
              </w:rPr>
            </w:pPr>
          </w:p>
          <w:p w14:paraId="5403AEAD" w14:textId="77777777" w:rsidR="00B73A7E" w:rsidRPr="00AF05B6" w:rsidRDefault="00B73A7E" w:rsidP="00110D07">
            <w:pPr>
              <w:rPr>
                <w:lang w:val="pt-BR"/>
              </w:rPr>
            </w:pPr>
            <w:r w:rsidRPr="00AF05B6">
              <w:rPr>
                <w:b/>
                <w:lang w:val="pt-BR"/>
              </w:rPr>
              <w:t>DMII</w:t>
            </w:r>
          </w:p>
          <w:p w14:paraId="2C50FFD6" w14:textId="77777777" w:rsidR="00B73A7E" w:rsidRPr="00AF05B6" w:rsidRDefault="00B73A7E" w:rsidP="00110D07">
            <w:pPr>
              <w:rPr>
                <w:i/>
                <w:lang w:val="pt-BR"/>
              </w:rPr>
            </w:pPr>
            <w:r w:rsidRPr="00AF05B6">
              <w:rPr>
                <w:i/>
                <w:lang w:val="pt-BR"/>
              </w:rPr>
              <w:t>Ref. = No DMII</w:t>
            </w:r>
          </w:p>
          <w:p w14:paraId="3A73782E" w14:textId="77777777" w:rsidR="00B73A7E" w:rsidRDefault="00B73A7E" w:rsidP="00110D07">
            <w:r>
              <w:t>CSM: 0.99 (0.97-</w:t>
            </w:r>
            <w:r w:rsidRPr="00297BCC">
              <w:lastRenderedPageBreak/>
              <w:t>1.01</w:t>
            </w:r>
            <w:r>
              <w:t>)</w:t>
            </w:r>
          </w:p>
          <w:p w14:paraId="7AD64277" w14:textId="77777777" w:rsidR="00B73A7E" w:rsidRPr="00297BCC" w:rsidRDefault="00B73A7E" w:rsidP="00110D07">
            <w:r>
              <w:t>ACM: 1.04 (1.03-</w:t>
            </w:r>
            <w:r w:rsidRPr="004C3F0F">
              <w:t>1.05</w:t>
            </w:r>
            <w:r>
              <w:t>)</w:t>
            </w:r>
          </w:p>
        </w:tc>
      </w:tr>
      <w:tr w:rsidR="00B73A7E" w14:paraId="07B3CF58" w14:textId="77777777" w:rsidTr="00110D07">
        <w:tc>
          <w:tcPr>
            <w:tcW w:w="1800" w:type="dxa"/>
          </w:tcPr>
          <w:p w14:paraId="6880C008" w14:textId="77777777" w:rsidR="00B73A7E" w:rsidRDefault="00B73A7E" w:rsidP="00110D07">
            <w:r>
              <w:lastRenderedPageBreak/>
              <w:t>Richard et al. - 2018</w:t>
            </w:r>
            <w:r>
              <w:fldChar w:fldCharType="begin">
                <w:fldData xml:space="preserve">PEVuZE5vdGU+PENpdGU+PEF1dGhvcj5SaWNoYXJkPC9BdXRob3I+PFllYXI+MjAxODwvWWVhcj48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aWNoYXJkPC9BdXRob3I+PFllYXI+MjAxODwvWWVhcj48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75]</w:t>
            </w:r>
            <w:r>
              <w:fldChar w:fldCharType="end"/>
            </w:r>
          </w:p>
        </w:tc>
        <w:tc>
          <w:tcPr>
            <w:tcW w:w="1620" w:type="dxa"/>
          </w:tcPr>
          <w:p w14:paraId="2E53DDC1" w14:textId="77777777" w:rsidR="00B73A7E" w:rsidRDefault="00B73A7E" w:rsidP="00110D07">
            <w:r>
              <w:t>Retrospective</w:t>
            </w:r>
          </w:p>
          <w:p w14:paraId="626F0FB3" w14:textId="77777777" w:rsidR="00B73A7E" w:rsidRDefault="00B73A7E" w:rsidP="00110D07">
            <w:r>
              <w:t>cohort</w:t>
            </w:r>
          </w:p>
        </w:tc>
        <w:tc>
          <w:tcPr>
            <w:tcW w:w="1980" w:type="dxa"/>
          </w:tcPr>
          <w:p w14:paraId="59BA3705" w14:textId="77777777" w:rsidR="00B73A7E" w:rsidRDefault="00B73A7E" w:rsidP="00110D07">
            <w:r>
              <w:t>1,742 patients with NMIBC</w:t>
            </w:r>
          </w:p>
        </w:tc>
        <w:tc>
          <w:tcPr>
            <w:tcW w:w="1800" w:type="dxa"/>
          </w:tcPr>
          <w:p w14:paraId="57DD915C" w14:textId="77777777" w:rsidR="00B73A7E" w:rsidRDefault="00B73A7E" w:rsidP="00110D07">
            <w:r>
              <w:t>CSM/ACM: As indicated in databases.</w:t>
            </w:r>
          </w:p>
        </w:tc>
        <w:tc>
          <w:tcPr>
            <w:tcW w:w="1440" w:type="dxa"/>
          </w:tcPr>
          <w:p w14:paraId="6A1E4864" w14:textId="77777777" w:rsidR="00B73A7E" w:rsidRDefault="00B73A7E" w:rsidP="00110D07">
            <w:r>
              <w:t>1992-2012</w:t>
            </w:r>
          </w:p>
        </w:tc>
        <w:tc>
          <w:tcPr>
            <w:tcW w:w="1620" w:type="dxa"/>
          </w:tcPr>
          <w:p w14:paraId="26CC1998" w14:textId="77777777" w:rsidR="00B73A7E" w:rsidRDefault="00B73A7E" w:rsidP="00110D07">
            <w:r>
              <w:t>78 (median)</w:t>
            </w:r>
          </w:p>
        </w:tc>
        <w:tc>
          <w:tcPr>
            <w:tcW w:w="1170" w:type="dxa"/>
          </w:tcPr>
          <w:p w14:paraId="7EFE99F5" w14:textId="77777777" w:rsidR="00B73A7E" w:rsidRDefault="00B73A7E" w:rsidP="00110D07">
            <w:r>
              <w:t>5.2 years (median)</w:t>
            </w:r>
          </w:p>
        </w:tc>
        <w:tc>
          <w:tcPr>
            <w:tcW w:w="2070" w:type="dxa"/>
          </w:tcPr>
          <w:p w14:paraId="08653F9F" w14:textId="77777777" w:rsidR="00B73A7E" w:rsidRDefault="00B73A7E" w:rsidP="00110D07">
            <w:r>
              <w:rPr>
                <w:b/>
              </w:rPr>
              <w:t>DMII</w:t>
            </w:r>
          </w:p>
          <w:p w14:paraId="2F4674BB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umulative time between DMII and NMIBC diagnosis</w:t>
            </w:r>
          </w:p>
          <w:p w14:paraId="3CF8E5BA" w14:textId="77777777" w:rsidR="00B73A7E" w:rsidRDefault="00B73A7E" w:rsidP="00110D07">
            <w:r>
              <w:t>CSM: 1.0 (0.96-1.1)</w:t>
            </w:r>
          </w:p>
          <w:p w14:paraId="3391E876" w14:textId="77777777" w:rsidR="00B73A7E" w:rsidRDefault="00B73A7E" w:rsidP="00110D07">
            <w:r>
              <w:t>ACM: 1.01 (0.99-1.03)</w:t>
            </w:r>
          </w:p>
          <w:p w14:paraId="7F8FD32D" w14:textId="77777777" w:rsidR="00B73A7E" w:rsidRDefault="00B73A7E" w:rsidP="00110D07"/>
          <w:p w14:paraId="4BA55D28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Glyburide</w:t>
            </w:r>
          </w:p>
          <w:p w14:paraId="21F3B275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use</w:t>
            </w:r>
          </w:p>
          <w:p w14:paraId="1D11EDB3" w14:textId="77777777" w:rsidR="00B73A7E" w:rsidRDefault="00B73A7E" w:rsidP="00110D07">
            <w:pPr>
              <w:rPr>
                <w:i/>
              </w:rPr>
            </w:pPr>
          </w:p>
          <w:p w14:paraId="53D8B289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umulative use before diagnosis</w:t>
            </w:r>
          </w:p>
          <w:p w14:paraId="3B4608B0" w14:textId="77777777" w:rsidR="00B73A7E" w:rsidRPr="00517918" w:rsidRDefault="00B73A7E" w:rsidP="00110D07">
            <w:r w:rsidRPr="00517918">
              <w:t>CSM:</w:t>
            </w:r>
            <w:r>
              <w:t xml:space="preserve"> 0.97 (0.88-</w:t>
            </w:r>
            <w:r w:rsidRPr="00517918">
              <w:t>1.1</w:t>
            </w:r>
            <w:r>
              <w:t>)</w:t>
            </w:r>
          </w:p>
          <w:p w14:paraId="08C81664" w14:textId="77777777" w:rsidR="00B73A7E" w:rsidRPr="00517918" w:rsidRDefault="00B73A7E" w:rsidP="00110D07">
            <w:r w:rsidRPr="00517918">
              <w:t>ACM:</w:t>
            </w:r>
            <w:r>
              <w:t xml:space="preserve"> 1.06 (1.02-</w:t>
            </w:r>
            <w:r w:rsidRPr="00517918">
              <w:t>1.1</w:t>
            </w:r>
            <w:r>
              <w:t>)</w:t>
            </w:r>
          </w:p>
          <w:p w14:paraId="7F0FB49E" w14:textId="77777777" w:rsidR="00B73A7E" w:rsidRDefault="00B73A7E" w:rsidP="00110D07">
            <w:pPr>
              <w:rPr>
                <w:i/>
              </w:rPr>
            </w:pPr>
          </w:p>
          <w:p w14:paraId="18911DBE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umulative use after diagnosis</w:t>
            </w:r>
          </w:p>
          <w:p w14:paraId="122EBDBF" w14:textId="77777777" w:rsidR="00B73A7E" w:rsidRDefault="00B73A7E" w:rsidP="00110D07">
            <w:r>
              <w:t>CSM: 1.17 (1.02-</w:t>
            </w:r>
            <w:r w:rsidRPr="00517918">
              <w:t>1.3</w:t>
            </w:r>
            <w:r>
              <w:t>)</w:t>
            </w:r>
          </w:p>
          <w:p w14:paraId="2631F2F3" w14:textId="77777777" w:rsidR="00B73A7E" w:rsidRDefault="00B73A7E" w:rsidP="00110D07">
            <w:r>
              <w:t>ACM: 1.01 (0.97-</w:t>
            </w:r>
            <w:r w:rsidRPr="00517918">
              <w:t>1.1</w:t>
            </w:r>
            <w:r>
              <w:t>)</w:t>
            </w:r>
          </w:p>
          <w:p w14:paraId="65420E58" w14:textId="77777777" w:rsidR="00B73A7E" w:rsidRDefault="00B73A7E" w:rsidP="00110D07"/>
          <w:p w14:paraId="322D3D68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Insulin</w:t>
            </w:r>
          </w:p>
          <w:p w14:paraId="0C9986CA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use</w:t>
            </w:r>
          </w:p>
          <w:p w14:paraId="78D4BC36" w14:textId="77777777" w:rsidR="00B73A7E" w:rsidRDefault="00B73A7E" w:rsidP="00110D07">
            <w:pPr>
              <w:rPr>
                <w:i/>
              </w:rPr>
            </w:pPr>
          </w:p>
          <w:p w14:paraId="144552BD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umulative use before diagnosis</w:t>
            </w:r>
          </w:p>
          <w:p w14:paraId="4283DE86" w14:textId="77777777" w:rsidR="00B73A7E" w:rsidRPr="00517918" w:rsidRDefault="00B73A7E" w:rsidP="00110D07">
            <w:r w:rsidRPr="00517918">
              <w:t>CSM:</w:t>
            </w:r>
            <w:r>
              <w:t xml:space="preserve"> 1.1 (0.65-</w:t>
            </w:r>
            <w:r w:rsidRPr="00FA6A74">
              <w:t>1.9</w:t>
            </w:r>
            <w:r>
              <w:t>)</w:t>
            </w:r>
          </w:p>
          <w:p w14:paraId="57FC878E" w14:textId="77777777" w:rsidR="00B73A7E" w:rsidRPr="00517918" w:rsidRDefault="00B73A7E" w:rsidP="00110D07">
            <w:r w:rsidRPr="00517918">
              <w:t>ACM:</w:t>
            </w:r>
            <w:r>
              <w:t xml:space="preserve"> 1.3 (1.11-</w:t>
            </w:r>
            <w:r w:rsidRPr="00FA6A74">
              <w:t>1.5</w:t>
            </w:r>
            <w:r>
              <w:t>)</w:t>
            </w:r>
          </w:p>
          <w:p w14:paraId="0DE93A5D" w14:textId="77777777" w:rsidR="00B73A7E" w:rsidRDefault="00B73A7E" w:rsidP="00110D07">
            <w:pPr>
              <w:rPr>
                <w:i/>
              </w:rPr>
            </w:pPr>
          </w:p>
          <w:p w14:paraId="4770CB37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umulative use after diagnosis</w:t>
            </w:r>
          </w:p>
          <w:p w14:paraId="4D30D71E" w14:textId="77777777" w:rsidR="00B73A7E" w:rsidRDefault="00B73A7E" w:rsidP="00110D07">
            <w:r>
              <w:t>CSM: 1.17 (0.76-</w:t>
            </w:r>
            <w:r w:rsidRPr="00FA6A74">
              <w:t>1.8</w:t>
            </w:r>
            <w:r>
              <w:t>)</w:t>
            </w:r>
          </w:p>
          <w:p w14:paraId="65B98771" w14:textId="77777777" w:rsidR="00B73A7E" w:rsidRDefault="00B73A7E" w:rsidP="00110D07">
            <w:r>
              <w:t>ACM: 1.09 (0.87-</w:t>
            </w:r>
            <w:r w:rsidRPr="00FA6A74">
              <w:t>1.2</w:t>
            </w:r>
            <w:r>
              <w:t>)</w:t>
            </w:r>
          </w:p>
          <w:p w14:paraId="198DE952" w14:textId="77777777" w:rsidR="00B73A7E" w:rsidRDefault="00B73A7E" w:rsidP="00110D07"/>
          <w:p w14:paraId="743CBE83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Metformin</w:t>
            </w:r>
          </w:p>
          <w:p w14:paraId="59658B9E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use</w:t>
            </w:r>
          </w:p>
          <w:p w14:paraId="27AA191F" w14:textId="77777777" w:rsidR="00B73A7E" w:rsidRDefault="00B73A7E" w:rsidP="00110D07">
            <w:pPr>
              <w:rPr>
                <w:i/>
              </w:rPr>
            </w:pPr>
          </w:p>
          <w:p w14:paraId="4392833E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umulative use before diagnosis</w:t>
            </w:r>
          </w:p>
          <w:p w14:paraId="66C1B837" w14:textId="77777777" w:rsidR="00B73A7E" w:rsidRPr="00517918" w:rsidRDefault="00B73A7E" w:rsidP="00110D07">
            <w:r w:rsidRPr="00517918">
              <w:t>CSM:</w:t>
            </w:r>
            <w:r>
              <w:t xml:space="preserve"> 1.0 (0.90-</w:t>
            </w:r>
            <w:r w:rsidRPr="00FA6A74">
              <w:t>1.1</w:t>
            </w:r>
            <w:r>
              <w:t>)</w:t>
            </w:r>
          </w:p>
          <w:p w14:paraId="30C4F5E4" w14:textId="77777777" w:rsidR="00B73A7E" w:rsidRPr="00517918" w:rsidRDefault="00B73A7E" w:rsidP="00110D07">
            <w:r w:rsidRPr="00517918">
              <w:t>ACM:</w:t>
            </w:r>
            <w:r>
              <w:t xml:space="preserve"> 1.0 (0.97-</w:t>
            </w:r>
            <w:r w:rsidRPr="00FA6A74">
              <w:t>1.1</w:t>
            </w:r>
            <w:r>
              <w:t>)</w:t>
            </w:r>
          </w:p>
          <w:p w14:paraId="0F19F27D" w14:textId="77777777" w:rsidR="00B73A7E" w:rsidRDefault="00B73A7E" w:rsidP="00110D07">
            <w:pPr>
              <w:rPr>
                <w:i/>
              </w:rPr>
            </w:pPr>
          </w:p>
          <w:p w14:paraId="717863E6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lastRenderedPageBreak/>
              <w:t>Cumulative use after diagnosis</w:t>
            </w:r>
          </w:p>
          <w:p w14:paraId="329D5B20" w14:textId="77777777" w:rsidR="00B73A7E" w:rsidRDefault="00B73A7E" w:rsidP="00110D07">
            <w:r>
              <w:t>CSM: 1.1 (0.92-</w:t>
            </w:r>
            <w:r w:rsidRPr="00FA6A74">
              <w:t>1.2</w:t>
            </w:r>
            <w:r>
              <w:t>)</w:t>
            </w:r>
          </w:p>
          <w:p w14:paraId="59BDBC1B" w14:textId="77777777" w:rsidR="00B73A7E" w:rsidRDefault="00B73A7E" w:rsidP="00110D07">
            <w:r>
              <w:t>ACM: 0.96 (0.92-</w:t>
            </w:r>
            <w:r w:rsidRPr="00FA6A74">
              <w:t>1.01</w:t>
            </w:r>
            <w:r>
              <w:t>)</w:t>
            </w:r>
          </w:p>
          <w:p w14:paraId="5EE63DB6" w14:textId="77777777" w:rsidR="00B73A7E" w:rsidRDefault="00B73A7E" w:rsidP="00110D07"/>
          <w:p w14:paraId="41DA4A28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Other oral anti-diabetic agents</w:t>
            </w:r>
          </w:p>
          <w:p w14:paraId="6E5BAE9B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use</w:t>
            </w:r>
          </w:p>
          <w:p w14:paraId="4E46547D" w14:textId="77777777" w:rsidR="00B73A7E" w:rsidRDefault="00B73A7E" w:rsidP="00110D07">
            <w:pPr>
              <w:rPr>
                <w:i/>
              </w:rPr>
            </w:pPr>
          </w:p>
          <w:p w14:paraId="7B2413B4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umulative use before diagnosis</w:t>
            </w:r>
          </w:p>
          <w:p w14:paraId="3214C77E" w14:textId="77777777" w:rsidR="00B73A7E" w:rsidRPr="00517918" w:rsidRDefault="00B73A7E" w:rsidP="00110D07">
            <w:r w:rsidRPr="00517918">
              <w:t>CSM:</w:t>
            </w:r>
            <w:r>
              <w:t xml:space="preserve"> 0.99 (0.70-</w:t>
            </w:r>
            <w:r w:rsidRPr="00FA6A74">
              <w:t>1.4</w:t>
            </w:r>
            <w:r>
              <w:t>)</w:t>
            </w:r>
          </w:p>
          <w:p w14:paraId="62360437" w14:textId="77777777" w:rsidR="00B73A7E" w:rsidRPr="00517918" w:rsidRDefault="00B73A7E" w:rsidP="00110D07">
            <w:r w:rsidRPr="00517918">
              <w:t>ACM:</w:t>
            </w:r>
            <w:r>
              <w:t xml:space="preserve"> 0.97 (0.86-</w:t>
            </w:r>
            <w:r w:rsidRPr="00FA6A74">
              <w:t>1.1</w:t>
            </w:r>
            <w:r>
              <w:t>)</w:t>
            </w:r>
          </w:p>
          <w:p w14:paraId="4D4C8AD8" w14:textId="77777777" w:rsidR="00B73A7E" w:rsidRDefault="00B73A7E" w:rsidP="00110D07">
            <w:pPr>
              <w:rPr>
                <w:i/>
              </w:rPr>
            </w:pPr>
          </w:p>
          <w:p w14:paraId="0C776AA5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umulative use after diagnosis</w:t>
            </w:r>
          </w:p>
          <w:p w14:paraId="5C42FE2D" w14:textId="77777777" w:rsidR="00B73A7E" w:rsidRDefault="00B73A7E" w:rsidP="00110D07">
            <w:r>
              <w:t>CSM: 0.86 (0.53-</w:t>
            </w:r>
            <w:r w:rsidRPr="00FA6A74">
              <w:t>1.4</w:t>
            </w:r>
            <w:r>
              <w:t>)</w:t>
            </w:r>
          </w:p>
          <w:p w14:paraId="111DF412" w14:textId="77777777" w:rsidR="00B73A7E" w:rsidRDefault="00B73A7E" w:rsidP="00110D07">
            <w:r>
              <w:t>ACM: 1.06 (0.85-</w:t>
            </w:r>
            <w:r w:rsidRPr="00FA6A74">
              <w:t>1.2</w:t>
            </w:r>
            <w:r>
              <w:t>)</w:t>
            </w:r>
          </w:p>
          <w:p w14:paraId="45290359" w14:textId="77777777" w:rsidR="00B73A7E" w:rsidRDefault="00B73A7E" w:rsidP="00110D07"/>
          <w:p w14:paraId="517238A2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Thiazolidinedione</w:t>
            </w:r>
          </w:p>
          <w:p w14:paraId="25F38DBF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use</w:t>
            </w:r>
          </w:p>
          <w:p w14:paraId="0B91ABA3" w14:textId="77777777" w:rsidR="00B73A7E" w:rsidRDefault="00B73A7E" w:rsidP="00110D07">
            <w:pPr>
              <w:rPr>
                <w:i/>
              </w:rPr>
            </w:pPr>
          </w:p>
          <w:p w14:paraId="6E72381F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lastRenderedPageBreak/>
              <w:t>Cumulative use before diagnosis</w:t>
            </w:r>
          </w:p>
          <w:p w14:paraId="2EDFE809" w14:textId="77777777" w:rsidR="00B73A7E" w:rsidRPr="00517918" w:rsidRDefault="00B73A7E" w:rsidP="00110D07">
            <w:r w:rsidRPr="00517918">
              <w:t>CSM:</w:t>
            </w:r>
            <w:r>
              <w:t xml:space="preserve"> 0.85 (0.36-</w:t>
            </w:r>
            <w:r w:rsidRPr="00FA6A74">
              <w:t>2.0</w:t>
            </w:r>
            <w:r>
              <w:t>)</w:t>
            </w:r>
          </w:p>
          <w:p w14:paraId="5ED574F6" w14:textId="77777777" w:rsidR="00B73A7E" w:rsidRPr="00517918" w:rsidRDefault="00B73A7E" w:rsidP="00110D07">
            <w:r w:rsidRPr="00517918">
              <w:t>ACM:</w:t>
            </w:r>
            <w:r>
              <w:t xml:space="preserve"> 0.1 (0.83-</w:t>
            </w:r>
            <w:r w:rsidRPr="00FA6A74">
              <w:t>1.1</w:t>
            </w:r>
            <w:r>
              <w:t>)</w:t>
            </w:r>
          </w:p>
          <w:p w14:paraId="3DF4FD73" w14:textId="77777777" w:rsidR="00B73A7E" w:rsidRDefault="00B73A7E" w:rsidP="00110D07">
            <w:pPr>
              <w:rPr>
                <w:i/>
              </w:rPr>
            </w:pPr>
          </w:p>
          <w:p w14:paraId="7AABF6D2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umulative use after diagnosis</w:t>
            </w:r>
          </w:p>
          <w:p w14:paraId="3228D285" w14:textId="77777777" w:rsidR="00B73A7E" w:rsidRDefault="00B73A7E" w:rsidP="00110D07">
            <w:r>
              <w:t>CSM: 0.85 (0.30-</w:t>
            </w:r>
            <w:r w:rsidRPr="00FA6A74">
              <w:t>1.3</w:t>
            </w:r>
            <w:r>
              <w:t>)</w:t>
            </w:r>
          </w:p>
          <w:p w14:paraId="63211873" w14:textId="77777777" w:rsidR="00B73A7E" w:rsidRPr="00517918" w:rsidRDefault="00B73A7E" w:rsidP="00110D07">
            <w:pPr>
              <w:rPr>
                <w:b/>
              </w:rPr>
            </w:pPr>
            <w:r>
              <w:t>ACM: 0.91 (0.77-</w:t>
            </w:r>
            <w:r w:rsidRPr="00FA6A74">
              <w:t>1.1</w:t>
            </w:r>
            <w:r>
              <w:t>)</w:t>
            </w:r>
          </w:p>
        </w:tc>
      </w:tr>
      <w:tr w:rsidR="00B73A7E" w14:paraId="6AE8D272" w14:textId="77777777" w:rsidTr="00110D07">
        <w:tc>
          <w:tcPr>
            <w:tcW w:w="1800" w:type="dxa"/>
          </w:tcPr>
          <w:p w14:paraId="18261519" w14:textId="77777777" w:rsidR="00B73A7E" w:rsidRDefault="00B73A7E" w:rsidP="00110D07">
            <w:proofErr w:type="spellStart"/>
            <w:r>
              <w:lastRenderedPageBreak/>
              <w:t>Rieken</w:t>
            </w:r>
            <w:proofErr w:type="spellEnd"/>
            <w:r>
              <w:t xml:space="preserve"> et al. - 2013</w:t>
            </w:r>
            <w:r>
              <w:fldChar w:fldCharType="begin">
                <w:fldData xml:space="preserve">PEVuZE5vdGU+PENpdGU+PEF1dGhvcj5SaWVrZW48L0F1dGhvcj48WWVhcj4yMDEzPC9ZZWFyPjxS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aWVrZW48L0F1dGhvcj48WWVhcj4yMDEzPC9ZZWFyPjxS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76]</w:t>
            </w:r>
            <w:r>
              <w:fldChar w:fldCharType="end"/>
            </w:r>
          </w:p>
        </w:tc>
        <w:tc>
          <w:tcPr>
            <w:tcW w:w="1620" w:type="dxa"/>
          </w:tcPr>
          <w:p w14:paraId="0804276B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2268E45A" w14:textId="77777777" w:rsidR="00B73A7E" w:rsidRDefault="00B73A7E" w:rsidP="00110D07">
            <w:r>
              <w:t xml:space="preserve">1,117 patients with NIMBC </w:t>
            </w:r>
          </w:p>
        </w:tc>
        <w:tc>
          <w:tcPr>
            <w:tcW w:w="1800" w:type="dxa"/>
          </w:tcPr>
          <w:p w14:paraId="2D0D182E" w14:textId="77777777" w:rsidR="00B73A7E" w:rsidRDefault="00B73A7E" w:rsidP="00110D07">
            <w:r>
              <w:t>Recurrence: First tumo</w:t>
            </w:r>
            <w:r w:rsidRPr="001F4EA3">
              <w:t xml:space="preserve">r relapse in the bladder or prostatic urethra, </w:t>
            </w:r>
            <w:r>
              <w:t>regardless of tumo</w:t>
            </w:r>
            <w:r w:rsidRPr="001F4EA3">
              <w:t>r stage.</w:t>
            </w:r>
          </w:p>
          <w:p w14:paraId="6A655B20" w14:textId="77777777" w:rsidR="00B73A7E" w:rsidRDefault="00B73A7E" w:rsidP="00110D07"/>
          <w:p w14:paraId="4D65C03A" w14:textId="77777777" w:rsidR="00B73A7E" w:rsidRDefault="00B73A7E" w:rsidP="00110D07">
            <w:r>
              <w:t>Progression: Tumor relapse at tumo</w:t>
            </w:r>
            <w:r w:rsidRPr="001F4EA3">
              <w:t xml:space="preserve">r stage T2 or higher in the bladder or prostatic </w:t>
            </w:r>
            <w:r w:rsidRPr="001F4EA3">
              <w:lastRenderedPageBreak/>
              <w:t>urethra.</w:t>
            </w:r>
          </w:p>
          <w:p w14:paraId="538C5699" w14:textId="77777777" w:rsidR="00B73A7E" w:rsidRDefault="00B73A7E" w:rsidP="00110D07"/>
          <w:p w14:paraId="49E30A24" w14:textId="77777777" w:rsidR="00B73A7E" w:rsidRDefault="00B73A7E" w:rsidP="00110D07">
            <w:r>
              <w:t>CSM/ACM: T</w:t>
            </w:r>
            <w:r w:rsidRPr="001F4EA3">
              <w:t>he cause of death was determined by the treating physicians, by chart review corroborated by death certificates, or by death certificates alone.</w:t>
            </w:r>
          </w:p>
          <w:p w14:paraId="2608E9C3" w14:textId="77777777" w:rsidR="00B73A7E" w:rsidRDefault="00B73A7E" w:rsidP="00110D07"/>
        </w:tc>
        <w:tc>
          <w:tcPr>
            <w:tcW w:w="1440" w:type="dxa"/>
          </w:tcPr>
          <w:p w14:paraId="3EFC99C8" w14:textId="77777777" w:rsidR="00B73A7E" w:rsidRDefault="00B73A7E" w:rsidP="00110D07">
            <w:r>
              <w:lastRenderedPageBreak/>
              <w:t>1996-2007</w:t>
            </w:r>
          </w:p>
        </w:tc>
        <w:tc>
          <w:tcPr>
            <w:tcW w:w="1620" w:type="dxa"/>
          </w:tcPr>
          <w:p w14:paraId="7BA4737B" w14:textId="77777777" w:rsidR="00B73A7E" w:rsidRDefault="00B73A7E" w:rsidP="00110D07">
            <w:r>
              <w:t>65 (mean), 67 (median)</w:t>
            </w:r>
          </w:p>
        </w:tc>
        <w:tc>
          <w:tcPr>
            <w:tcW w:w="1170" w:type="dxa"/>
          </w:tcPr>
          <w:p w14:paraId="6EEF301D" w14:textId="77777777" w:rsidR="00B73A7E" w:rsidRDefault="00B73A7E" w:rsidP="00110D07">
            <w:r>
              <w:t>64 months (median)</w:t>
            </w:r>
          </w:p>
        </w:tc>
        <w:tc>
          <w:tcPr>
            <w:tcW w:w="2070" w:type="dxa"/>
          </w:tcPr>
          <w:p w14:paraId="6915C13E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</w:t>
            </w:r>
          </w:p>
          <w:p w14:paraId="02A35958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ever</w:t>
            </w:r>
          </w:p>
          <w:p w14:paraId="4FA73512" w14:textId="77777777" w:rsidR="00B73A7E" w:rsidRDefault="00B73A7E" w:rsidP="00110D07">
            <w:pPr>
              <w:rPr>
                <w:i/>
              </w:rPr>
            </w:pPr>
          </w:p>
          <w:p w14:paraId="5CABE4E8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Former</w:t>
            </w:r>
          </w:p>
          <w:p w14:paraId="4979824E" w14:textId="77777777" w:rsidR="00B73A7E" w:rsidRPr="00246F43" w:rsidRDefault="00B73A7E" w:rsidP="00110D07">
            <w:pPr>
              <w:rPr>
                <w:i/>
              </w:rPr>
            </w:pPr>
            <w:r>
              <w:t>Recurrence: NS on univariable analysis</w:t>
            </w:r>
          </w:p>
          <w:p w14:paraId="5588C500" w14:textId="77777777" w:rsidR="00B73A7E" w:rsidRDefault="00B73A7E" w:rsidP="00110D07">
            <w:r>
              <w:t>Progression: NS on univariable analysis</w:t>
            </w:r>
          </w:p>
          <w:p w14:paraId="7AFA6298" w14:textId="77777777" w:rsidR="00B73A7E" w:rsidRDefault="00B73A7E" w:rsidP="00110D07">
            <w:r>
              <w:t>CSM: NS on univariable analysis</w:t>
            </w:r>
          </w:p>
          <w:p w14:paraId="72A55A00" w14:textId="77777777" w:rsidR="00B73A7E" w:rsidRDefault="00B73A7E" w:rsidP="00110D07">
            <w:r>
              <w:t xml:space="preserve">ACM: NS on univariable </w:t>
            </w:r>
            <w:r>
              <w:lastRenderedPageBreak/>
              <w:t>analysis</w:t>
            </w:r>
          </w:p>
          <w:p w14:paraId="4C7AAAB6" w14:textId="77777777" w:rsidR="00B73A7E" w:rsidRPr="00870C9E" w:rsidRDefault="00B73A7E" w:rsidP="00110D07"/>
          <w:p w14:paraId="18F3D393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urrent</w:t>
            </w:r>
          </w:p>
          <w:p w14:paraId="5D085E81" w14:textId="77777777" w:rsidR="00B73A7E" w:rsidRDefault="00B73A7E" w:rsidP="00110D07">
            <w:r>
              <w:t>Recurrence: NS on univariable analysis</w:t>
            </w:r>
          </w:p>
          <w:p w14:paraId="251E6C3B" w14:textId="77777777" w:rsidR="00B73A7E" w:rsidRDefault="00B73A7E" w:rsidP="00110D07">
            <w:r>
              <w:t>Progression: MVNA</w:t>
            </w:r>
          </w:p>
          <w:p w14:paraId="1B2AE675" w14:textId="77777777" w:rsidR="00B73A7E" w:rsidRDefault="00B73A7E" w:rsidP="00110D07">
            <w:r>
              <w:t>CSM: NS on univariable analysis</w:t>
            </w:r>
          </w:p>
          <w:p w14:paraId="57D7D3DE" w14:textId="77777777" w:rsidR="00B73A7E" w:rsidRDefault="00B73A7E" w:rsidP="00110D07">
            <w:r>
              <w:t>ACM: NS on univariable analysis</w:t>
            </w:r>
          </w:p>
          <w:p w14:paraId="0DE7E2CA" w14:textId="77777777" w:rsidR="00B73A7E" w:rsidRPr="00870C9E" w:rsidRDefault="00B73A7E" w:rsidP="00110D07"/>
          <w:p w14:paraId="13F40B85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DMII</w:t>
            </w:r>
          </w:p>
          <w:p w14:paraId="146AA045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DMII</w:t>
            </w:r>
          </w:p>
          <w:p w14:paraId="59933E52" w14:textId="77777777" w:rsidR="00B73A7E" w:rsidRDefault="00B73A7E" w:rsidP="00110D07"/>
          <w:p w14:paraId="00CAC608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DMII, no metformin</w:t>
            </w:r>
          </w:p>
          <w:p w14:paraId="7E1BC624" w14:textId="77777777" w:rsidR="00B73A7E" w:rsidRDefault="00B73A7E" w:rsidP="00110D07">
            <w:r>
              <w:t xml:space="preserve">Recurrence: </w:t>
            </w:r>
            <w:r w:rsidRPr="00F00DEB">
              <w:t xml:space="preserve">1.39 </w:t>
            </w:r>
            <w:r>
              <w:t>(</w:t>
            </w:r>
            <w:r w:rsidRPr="00F00DEB">
              <w:t>1.04</w:t>
            </w:r>
            <w:r>
              <w:t>-</w:t>
            </w:r>
            <w:r w:rsidRPr="00F00DEB">
              <w:t>1.86</w:t>
            </w:r>
            <w:r>
              <w:t>)</w:t>
            </w:r>
          </w:p>
          <w:p w14:paraId="0A8D5DDA" w14:textId="77777777" w:rsidR="00B73A7E" w:rsidRDefault="00B73A7E" w:rsidP="00110D07">
            <w:r>
              <w:t>Progression: 2.21 (1.29-</w:t>
            </w:r>
            <w:r w:rsidRPr="00F00DEB">
              <w:t>3.77</w:t>
            </w:r>
            <w:r>
              <w:t>)</w:t>
            </w:r>
          </w:p>
          <w:p w14:paraId="6C561C21" w14:textId="77777777" w:rsidR="00B73A7E" w:rsidRDefault="00B73A7E" w:rsidP="00110D07">
            <w:r>
              <w:t>CSM: NS on univariable analysis</w:t>
            </w:r>
          </w:p>
          <w:p w14:paraId="3E821713" w14:textId="77777777" w:rsidR="00B73A7E" w:rsidRDefault="00B73A7E" w:rsidP="00110D07">
            <w:r>
              <w:t>ACM: 1.19 (0.81-</w:t>
            </w:r>
            <w:r w:rsidRPr="00F00DEB">
              <w:lastRenderedPageBreak/>
              <w:t>1.73</w:t>
            </w:r>
            <w:r>
              <w:t>)</w:t>
            </w:r>
          </w:p>
          <w:p w14:paraId="1FBBFBC3" w14:textId="77777777" w:rsidR="00B73A7E" w:rsidRPr="00F00DEB" w:rsidRDefault="00B73A7E" w:rsidP="00110D07"/>
          <w:p w14:paraId="09B622BD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DMII, metformin</w:t>
            </w:r>
          </w:p>
          <w:p w14:paraId="2B5F574C" w14:textId="77777777" w:rsidR="00B73A7E" w:rsidRDefault="00B73A7E" w:rsidP="00110D07">
            <w:r>
              <w:t>Recurrence: 0.48 (0.26-</w:t>
            </w:r>
            <w:r w:rsidRPr="00F00DEB">
              <w:t>0.89</w:t>
            </w:r>
            <w:r>
              <w:t>)</w:t>
            </w:r>
          </w:p>
          <w:p w14:paraId="03A4BFA7" w14:textId="77777777" w:rsidR="00B73A7E" w:rsidRDefault="00B73A7E" w:rsidP="00110D07">
            <w:r>
              <w:t>Progression: 0.34 (0.05-</w:t>
            </w:r>
            <w:r w:rsidRPr="00F00DEB">
              <w:t>2.42</w:t>
            </w:r>
            <w:r>
              <w:t>)</w:t>
            </w:r>
          </w:p>
          <w:p w14:paraId="62591041" w14:textId="77777777" w:rsidR="00B73A7E" w:rsidRDefault="00B73A7E" w:rsidP="00110D07">
            <w:r>
              <w:t>CSM: NS on univariable analysis</w:t>
            </w:r>
          </w:p>
          <w:p w14:paraId="0DD17C5C" w14:textId="77777777" w:rsidR="00B73A7E" w:rsidRDefault="00B73A7E" w:rsidP="00110D07">
            <w:r>
              <w:t>ACM: 1.49 (0.88-</w:t>
            </w:r>
            <w:r w:rsidRPr="00F00DEB">
              <w:t>2.53</w:t>
            </w:r>
            <w:r>
              <w:t>)</w:t>
            </w:r>
          </w:p>
          <w:p w14:paraId="389C9ABB" w14:textId="77777777" w:rsidR="00B73A7E" w:rsidRPr="00870C9E" w:rsidRDefault="00B73A7E" w:rsidP="00110D07">
            <w:pPr>
              <w:rPr>
                <w:b/>
              </w:rPr>
            </w:pPr>
          </w:p>
        </w:tc>
      </w:tr>
      <w:tr w:rsidR="00B73A7E" w14:paraId="084E7E6E" w14:textId="77777777" w:rsidTr="00110D07">
        <w:tc>
          <w:tcPr>
            <w:tcW w:w="1800" w:type="dxa"/>
          </w:tcPr>
          <w:p w14:paraId="00DE4971" w14:textId="77777777" w:rsidR="00B73A7E" w:rsidRDefault="00B73A7E" w:rsidP="00110D07">
            <w:proofErr w:type="spellStart"/>
            <w:r>
              <w:lastRenderedPageBreak/>
              <w:t>Rieken</w:t>
            </w:r>
            <w:proofErr w:type="spellEnd"/>
            <w:r>
              <w:t xml:space="preserve"> et al. - 2014</w:t>
            </w:r>
            <w:r>
              <w:fldChar w:fldCharType="begin">
                <w:fldData xml:space="preserve">PEVuZE5vdGU+PENpdGU+PEF1dGhvcj5SaWVrZW48L0F1dGhvcj48WWVhcj4yMDE0PC9ZZWFyPjxS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aWVrZW48L0F1dGhvcj48WWVhcj4yMDE0PC9ZZWFyPjxS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77]</w:t>
            </w:r>
            <w:r>
              <w:fldChar w:fldCharType="end"/>
            </w:r>
          </w:p>
        </w:tc>
        <w:tc>
          <w:tcPr>
            <w:tcW w:w="1620" w:type="dxa"/>
          </w:tcPr>
          <w:p w14:paraId="6AB4286C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1C7FB62B" w14:textId="77777777" w:rsidR="00B73A7E" w:rsidRDefault="00B73A7E" w:rsidP="00110D07">
            <w:r>
              <w:t xml:space="preserve">1,502 patients with NMIBC/MIBC </w:t>
            </w:r>
          </w:p>
        </w:tc>
        <w:tc>
          <w:tcPr>
            <w:tcW w:w="1800" w:type="dxa"/>
          </w:tcPr>
          <w:p w14:paraId="6A7C4305" w14:textId="77777777" w:rsidR="00B73A7E" w:rsidRDefault="00B73A7E" w:rsidP="00110D07">
            <w:r>
              <w:t>Recurrence: T</w:t>
            </w:r>
            <w:r w:rsidRPr="00F0253B">
              <w:t>umor relapse in the operative field, regional</w:t>
            </w:r>
            <w:r>
              <w:t xml:space="preserve"> lymph nodes, and distant meta</w:t>
            </w:r>
            <w:r w:rsidRPr="00F0253B">
              <w:t>stases.</w:t>
            </w:r>
          </w:p>
          <w:p w14:paraId="3C2407E2" w14:textId="77777777" w:rsidR="00B73A7E" w:rsidRDefault="00B73A7E" w:rsidP="00110D07"/>
          <w:p w14:paraId="4D4F469D" w14:textId="77777777" w:rsidR="00B73A7E" w:rsidRDefault="00B73A7E" w:rsidP="00110D07">
            <w:r>
              <w:t xml:space="preserve">CSM/ACM: </w:t>
            </w:r>
            <w:r w:rsidRPr="00F0253B">
              <w:t>Cause of death wa</w:t>
            </w:r>
            <w:r>
              <w:t>s determined by treating physi</w:t>
            </w:r>
            <w:r w:rsidRPr="00F0253B">
              <w:t xml:space="preserve">cians by chart review corroborated </w:t>
            </w:r>
            <w:r w:rsidRPr="00F0253B">
              <w:lastRenderedPageBreak/>
              <w:t>by death certificates or by death certificates alone</w:t>
            </w:r>
            <w:r>
              <w:t>.</w:t>
            </w:r>
          </w:p>
        </w:tc>
        <w:tc>
          <w:tcPr>
            <w:tcW w:w="1440" w:type="dxa"/>
          </w:tcPr>
          <w:p w14:paraId="7554C2E2" w14:textId="77777777" w:rsidR="00B73A7E" w:rsidRDefault="00B73A7E" w:rsidP="00110D07">
            <w:r>
              <w:lastRenderedPageBreak/>
              <w:t>1992-2008</w:t>
            </w:r>
          </w:p>
        </w:tc>
        <w:tc>
          <w:tcPr>
            <w:tcW w:w="1620" w:type="dxa"/>
          </w:tcPr>
          <w:p w14:paraId="4FC54DBD" w14:textId="77777777" w:rsidR="00B73A7E" w:rsidRDefault="00B73A7E" w:rsidP="00110D07">
            <w:r>
              <w:t>65.5 (mean), 66 (median)</w:t>
            </w:r>
          </w:p>
        </w:tc>
        <w:tc>
          <w:tcPr>
            <w:tcW w:w="1170" w:type="dxa"/>
          </w:tcPr>
          <w:p w14:paraId="5F442C64" w14:textId="77777777" w:rsidR="00B73A7E" w:rsidRDefault="00B73A7E" w:rsidP="00110D07">
            <w:r>
              <w:t>34 months (median)</w:t>
            </w:r>
          </w:p>
        </w:tc>
        <w:tc>
          <w:tcPr>
            <w:tcW w:w="2070" w:type="dxa"/>
          </w:tcPr>
          <w:p w14:paraId="5567E546" w14:textId="77777777" w:rsidR="00B73A7E" w:rsidRPr="00AF05B6" w:rsidRDefault="00B73A7E" w:rsidP="00110D07">
            <w:pPr>
              <w:rPr>
                <w:lang w:val="pt-BR"/>
              </w:rPr>
            </w:pPr>
            <w:r w:rsidRPr="00AF05B6">
              <w:rPr>
                <w:b/>
                <w:lang w:val="pt-BR"/>
              </w:rPr>
              <w:t>BMI</w:t>
            </w:r>
          </w:p>
          <w:p w14:paraId="0DD38C51" w14:textId="77777777" w:rsidR="00B73A7E" w:rsidRPr="00AF05B6" w:rsidRDefault="00B73A7E" w:rsidP="00110D07">
            <w:pPr>
              <w:rPr>
                <w:lang w:val="pt-BR"/>
              </w:rPr>
            </w:pPr>
            <w:r w:rsidRPr="00AF05B6">
              <w:rPr>
                <w:i/>
                <w:lang w:val="pt-BR"/>
              </w:rPr>
              <w:t>Continuous</w:t>
            </w:r>
          </w:p>
          <w:p w14:paraId="07BAC9C2" w14:textId="77777777" w:rsidR="00B73A7E" w:rsidRPr="00AF05B6" w:rsidRDefault="00B73A7E" w:rsidP="00110D07">
            <w:pPr>
              <w:rPr>
                <w:lang w:val="pt-BR"/>
              </w:rPr>
            </w:pPr>
            <w:r w:rsidRPr="00AF05B6">
              <w:rPr>
                <w:lang w:val="pt-BR"/>
              </w:rPr>
              <w:t>Recurrence: 1.05 (1.03-1.07)</w:t>
            </w:r>
          </w:p>
          <w:p w14:paraId="23DAD226" w14:textId="77777777" w:rsidR="00B73A7E" w:rsidRPr="00AF05B6" w:rsidRDefault="00B73A7E" w:rsidP="00110D07">
            <w:pPr>
              <w:rPr>
                <w:lang w:val="pt-BR"/>
              </w:rPr>
            </w:pPr>
            <w:r w:rsidRPr="00AF05B6">
              <w:rPr>
                <w:lang w:val="pt-BR"/>
              </w:rPr>
              <w:t>CSM: 1.05 (1.03-1.07)</w:t>
            </w:r>
          </w:p>
          <w:p w14:paraId="1CBCB7E6" w14:textId="77777777" w:rsidR="00B73A7E" w:rsidRPr="00AF05B6" w:rsidRDefault="00B73A7E" w:rsidP="00110D07">
            <w:pPr>
              <w:rPr>
                <w:lang w:val="pt-BR"/>
              </w:rPr>
            </w:pPr>
            <w:r w:rsidRPr="00AF05B6">
              <w:rPr>
                <w:lang w:val="pt-BR"/>
              </w:rPr>
              <w:t>ACM: 1.01 (0.99-1.03)</w:t>
            </w:r>
          </w:p>
          <w:p w14:paraId="0EE7BFF5" w14:textId="77777777" w:rsidR="00B73A7E" w:rsidRPr="00AF05B6" w:rsidRDefault="00B73A7E" w:rsidP="00110D07">
            <w:pPr>
              <w:rPr>
                <w:lang w:val="pt-BR"/>
              </w:rPr>
            </w:pPr>
          </w:p>
          <w:p w14:paraId="6BBBE5D4" w14:textId="77777777" w:rsidR="00B73A7E" w:rsidRPr="00AF05B6" w:rsidRDefault="00B73A7E" w:rsidP="00110D07">
            <w:pPr>
              <w:rPr>
                <w:b/>
                <w:lang w:val="pt-BR"/>
              </w:rPr>
            </w:pPr>
            <w:r w:rsidRPr="00AF05B6">
              <w:rPr>
                <w:b/>
                <w:lang w:val="pt-BR"/>
              </w:rPr>
              <w:t>DMII</w:t>
            </w:r>
          </w:p>
          <w:p w14:paraId="226CEF54" w14:textId="77777777" w:rsidR="00B73A7E" w:rsidRPr="00AF05B6" w:rsidRDefault="00B73A7E" w:rsidP="00110D07">
            <w:pPr>
              <w:rPr>
                <w:lang w:val="pt-BR"/>
              </w:rPr>
            </w:pPr>
            <w:r w:rsidRPr="00AF05B6">
              <w:rPr>
                <w:i/>
                <w:lang w:val="pt-BR"/>
              </w:rPr>
              <w:t>Ref. = No DMII</w:t>
            </w:r>
          </w:p>
          <w:p w14:paraId="48261FFD" w14:textId="77777777" w:rsidR="00B73A7E" w:rsidRPr="00AF05B6" w:rsidRDefault="00B73A7E" w:rsidP="00110D07">
            <w:pPr>
              <w:rPr>
                <w:i/>
                <w:lang w:val="pt-BR"/>
              </w:rPr>
            </w:pPr>
          </w:p>
          <w:p w14:paraId="79A608C5" w14:textId="77777777" w:rsidR="00B73A7E" w:rsidRPr="00AF05B6" w:rsidRDefault="00B73A7E" w:rsidP="00110D07">
            <w:pPr>
              <w:rPr>
                <w:i/>
                <w:lang w:val="pt-BR"/>
              </w:rPr>
            </w:pPr>
            <w:r w:rsidRPr="00AF05B6">
              <w:rPr>
                <w:i/>
                <w:lang w:val="pt-BR"/>
              </w:rPr>
              <w:t>DMII, no metformin</w:t>
            </w:r>
          </w:p>
          <w:p w14:paraId="71AB61ED" w14:textId="77777777" w:rsidR="00B73A7E" w:rsidRPr="00AF05B6" w:rsidRDefault="00B73A7E" w:rsidP="00110D07">
            <w:pPr>
              <w:rPr>
                <w:lang w:val="pt-BR"/>
              </w:rPr>
            </w:pPr>
            <w:r w:rsidRPr="00AF05B6">
              <w:rPr>
                <w:lang w:val="pt-BR"/>
              </w:rPr>
              <w:t xml:space="preserve">Recurrence: 1.29 </w:t>
            </w:r>
            <w:r w:rsidRPr="00AF05B6">
              <w:rPr>
                <w:lang w:val="pt-BR"/>
              </w:rPr>
              <w:lastRenderedPageBreak/>
              <w:t>(0.97-1.73)</w:t>
            </w:r>
          </w:p>
          <w:p w14:paraId="56D8C4BF" w14:textId="77777777" w:rsidR="00B73A7E" w:rsidRPr="00AF05B6" w:rsidRDefault="00B73A7E" w:rsidP="00110D07">
            <w:pPr>
              <w:rPr>
                <w:lang w:val="pt-BR"/>
              </w:rPr>
            </w:pPr>
            <w:r w:rsidRPr="00AF05B6">
              <w:rPr>
                <w:lang w:val="pt-BR"/>
              </w:rPr>
              <w:t>CSM: 1.53 (1.12-2.09)</w:t>
            </w:r>
          </w:p>
          <w:p w14:paraId="5500B2C5" w14:textId="77777777" w:rsidR="00B73A7E" w:rsidRPr="00AF05B6" w:rsidRDefault="00B73A7E" w:rsidP="00110D07">
            <w:pPr>
              <w:rPr>
                <w:lang w:val="pt-BR"/>
              </w:rPr>
            </w:pPr>
            <w:r w:rsidRPr="00AF05B6">
              <w:rPr>
                <w:lang w:val="pt-BR"/>
              </w:rPr>
              <w:t>ACM: 1.52 (1.16-2.00)</w:t>
            </w:r>
          </w:p>
          <w:p w14:paraId="16D7122D" w14:textId="77777777" w:rsidR="00B73A7E" w:rsidRPr="00AF05B6" w:rsidRDefault="00B73A7E" w:rsidP="00110D07">
            <w:pPr>
              <w:rPr>
                <w:lang w:val="pt-BR"/>
              </w:rPr>
            </w:pPr>
          </w:p>
          <w:p w14:paraId="53E0FD52" w14:textId="77777777" w:rsidR="00B73A7E" w:rsidRPr="00AF05B6" w:rsidRDefault="00B73A7E" w:rsidP="00110D07">
            <w:pPr>
              <w:rPr>
                <w:i/>
                <w:lang w:val="pt-BR"/>
              </w:rPr>
            </w:pPr>
            <w:r w:rsidRPr="00AF05B6">
              <w:rPr>
                <w:i/>
                <w:lang w:val="pt-BR"/>
              </w:rPr>
              <w:t>DMII, metformin</w:t>
            </w:r>
          </w:p>
          <w:p w14:paraId="79631CBC" w14:textId="77777777" w:rsidR="00B73A7E" w:rsidRDefault="00B73A7E" w:rsidP="00110D07">
            <w:r>
              <w:t>Recurrence: 0.96 (0.63-</w:t>
            </w:r>
            <w:r w:rsidRPr="001A525B">
              <w:t>1.46</w:t>
            </w:r>
            <w:r>
              <w:t>)</w:t>
            </w:r>
          </w:p>
          <w:p w14:paraId="6A52525A" w14:textId="77777777" w:rsidR="00B73A7E" w:rsidRDefault="00B73A7E" w:rsidP="00110D07">
            <w:r>
              <w:t>CSM: 1.01 (0.62-</w:t>
            </w:r>
            <w:r w:rsidRPr="001A525B">
              <w:t>1.63</w:t>
            </w:r>
            <w:r>
              <w:t>)</w:t>
            </w:r>
          </w:p>
          <w:p w14:paraId="732E42D9" w14:textId="77777777" w:rsidR="00B73A7E" w:rsidRDefault="00B73A7E" w:rsidP="00110D07">
            <w:r>
              <w:t>ACM: 0.99 (0.65-</w:t>
            </w:r>
            <w:r w:rsidRPr="001A525B">
              <w:t>1.50</w:t>
            </w:r>
            <w:r>
              <w:t>)</w:t>
            </w:r>
          </w:p>
          <w:p w14:paraId="50C77E36" w14:textId="77777777" w:rsidR="00B73A7E" w:rsidRDefault="00B73A7E" w:rsidP="00110D07"/>
          <w:p w14:paraId="1041AF5E" w14:textId="77777777" w:rsidR="00B73A7E" w:rsidRDefault="00B73A7E" w:rsidP="00110D07">
            <w:r>
              <w:rPr>
                <w:b/>
              </w:rPr>
              <w:t>Smoking</w:t>
            </w:r>
          </w:p>
          <w:p w14:paraId="42F16325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n-smoker</w:t>
            </w:r>
          </w:p>
          <w:p w14:paraId="41754C8C" w14:textId="77777777" w:rsidR="00B73A7E" w:rsidRDefault="00B73A7E" w:rsidP="00110D07">
            <w:r>
              <w:t>Recurrence: 1.19 (1.05-</w:t>
            </w:r>
            <w:r w:rsidRPr="00AD5A52">
              <w:t>1.35</w:t>
            </w:r>
            <w:r>
              <w:t>)</w:t>
            </w:r>
          </w:p>
          <w:p w14:paraId="4C0662FC" w14:textId="77777777" w:rsidR="00B73A7E" w:rsidRDefault="00B73A7E" w:rsidP="00110D07">
            <w:r>
              <w:t>CSM: 1.17 (1.02-</w:t>
            </w:r>
            <w:r w:rsidRPr="00AD5A52">
              <w:t>1.35</w:t>
            </w:r>
            <w:r>
              <w:t>)</w:t>
            </w:r>
          </w:p>
          <w:p w14:paraId="2C104C5E" w14:textId="77777777" w:rsidR="00B73A7E" w:rsidRPr="00AD5A52" w:rsidRDefault="00B73A7E" w:rsidP="00110D07">
            <w:r>
              <w:t>ACM: 1.10 (0.98-</w:t>
            </w:r>
            <w:r w:rsidRPr="00AD5A52">
              <w:t>1.24</w:t>
            </w:r>
            <w:r>
              <w:t>)</w:t>
            </w:r>
          </w:p>
        </w:tc>
      </w:tr>
      <w:tr w:rsidR="00B73A7E" w14:paraId="388498BF" w14:textId="77777777" w:rsidTr="00110D07">
        <w:tc>
          <w:tcPr>
            <w:tcW w:w="1800" w:type="dxa"/>
          </w:tcPr>
          <w:p w14:paraId="4654F1FD" w14:textId="77777777" w:rsidR="00B73A7E" w:rsidRDefault="00B73A7E" w:rsidP="00110D07">
            <w:r>
              <w:lastRenderedPageBreak/>
              <w:t>Rink et al. - 2012</w:t>
            </w:r>
            <w:r>
              <w:fldChar w:fldCharType="begin">
                <w:fldData xml:space="preserve">PEVuZE5vdGU+PENpdGU+PEF1dGhvcj5SaW5rPC9BdXRob3I+PFllYXI+MjAxMjwvWWVhcj48UmVj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aW5rPC9BdXRob3I+PFllYXI+MjAxMjwvWWVhcj48UmVj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78]</w:t>
            </w:r>
            <w:r>
              <w:fldChar w:fldCharType="end"/>
            </w:r>
          </w:p>
        </w:tc>
        <w:tc>
          <w:tcPr>
            <w:tcW w:w="1620" w:type="dxa"/>
          </w:tcPr>
          <w:p w14:paraId="43D4614F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45A5EAD7" w14:textId="77777777" w:rsidR="00B73A7E" w:rsidRDefault="00B73A7E" w:rsidP="00110D07">
            <w:r>
              <w:t>390 patients with NMIBC</w:t>
            </w:r>
          </w:p>
        </w:tc>
        <w:tc>
          <w:tcPr>
            <w:tcW w:w="1800" w:type="dxa"/>
          </w:tcPr>
          <w:p w14:paraId="092F1D77" w14:textId="77777777" w:rsidR="00B73A7E" w:rsidRDefault="00B73A7E" w:rsidP="00110D07">
            <w:r>
              <w:t>Recurrence: F</w:t>
            </w:r>
            <w:r w:rsidRPr="009223DC">
              <w:t>irst tumor relapse in the bladder regardless of stage.</w:t>
            </w:r>
          </w:p>
          <w:p w14:paraId="6F8A0C29" w14:textId="77777777" w:rsidR="00B73A7E" w:rsidRDefault="00B73A7E" w:rsidP="00110D07"/>
          <w:p w14:paraId="1E016800" w14:textId="77777777" w:rsidR="00B73A7E" w:rsidRDefault="00B73A7E" w:rsidP="00110D07">
            <w:r>
              <w:t xml:space="preserve">Progression: Tumor relapse with an </w:t>
            </w:r>
            <w:r w:rsidRPr="009223DC">
              <w:t>increase to disease stage T2 or higher in the bladder.</w:t>
            </w:r>
          </w:p>
          <w:p w14:paraId="36FF7914" w14:textId="77777777" w:rsidR="00B73A7E" w:rsidRDefault="00B73A7E" w:rsidP="00110D07"/>
          <w:p w14:paraId="01D4CD22" w14:textId="77777777" w:rsidR="00B73A7E" w:rsidRDefault="00B73A7E" w:rsidP="00110D07">
            <w:r>
              <w:t>ACM: ND</w:t>
            </w:r>
          </w:p>
        </w:tc>
        <w:tc>
          <w:tcPr>
            <w:tcW w:w="1440" w:type="dxa"/>
          </w:tcPr>
          <w:p w14:paraId="5BCE5529" w14:textId="77777777" w:rsidR="00B73A7E" w:rsidRDefault="00B73A7E" w:rsidP="00110D07">
            <w:r>
              <w:lastRenderedPageBreak/>
              <w:t>1987-2007</w:t>
            </w:r>
          </w:p>
        </w:tc>
        <w:tc>
          <w:tcPr>
            <w:tcW w:w="1620" w:type="dxa"/>
          </w:tcPr>
          <w:p w14:paraId="15A5EE80" w14:textId="77777777" w:rsidR="00B73A7E" w:rsidRDefault="00B73A7E" w:rsidP="00110D07">
            <w:r>
              <w:t>67 (median)</w:t>
            </w:r>
          </w:p>
        </w:tc>
        <w:tc>
          <w:tcPr>
            <w:tcW w:w="1170" w:type="dxa"/>
          </w:tcPr>
          <w:p w14:paraId="19BB5E7F" w14:textId="77777777" w:rsidR="00B73A7E" w:rsidRDefault="00B73A7E" w:rsidP="00110D07">
            <w:r>
              <w:t>66 months (median)</w:t>
            </w:r>
          </w:p>
        </w:tc>
        <w:tc>
          <w:tcPr>
            <w:tcW w:w="2070" w:type="dxa"/>
          </w:tcPr>
          <w:p w14:paraId="4424F83E" w14:textId="77777777" w:rsidR="00B73A7E" w:rsidRDefault="00B73A7E" w:rsidP="00110D07">
            <w:r>
              <w:rPr>
                <w:b/>
              </w:rPr>
              <w:t>Smoking (categorical)</w:t>
            </w:r>
          </w:p>
          <w:p w14:paraId="59542EA6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ever</w:t>
            </w:r>
          </w:p>
          <w:p w14:paraId="0D8E8521" w14:textId="77777777" w:rsidR="00B73A7E" w:rsidRDefault="00B73A7E" w:rsidP="00110D07"/>
          <w:p w14:paraId="2F95E8E7" w14:textId="77777777" w:rsidR="00B73A7E" w:rsidRPr="00137347" w:rsidRDefault="00B73A7E" w:rsidP="00110D07">
            <w:pPr>
              <w:rPr>
                <w:i/>
              </w:rPr>
            </w:pPr>
            <w:r>
              <w:rPr>
                <w:i/>
              </w:rPr>
              <w:t>Former</w:t>
            </w:r>
          </w:p>
          <w:p w14:paraId="2514BC50" w14:textId="77777777" w:rsidR="00B73A7E" w:rsidRDefault="00B73A7E" w:rsidP="00110D07">
            <w:r>
              <w:t xml:space="preserve">Recurrence: NS on </w:t>
            </w:r>
            <w:r>
              <w:lastRenderedPageBreak/>
              <w:t>univariable analysis</w:t>
            </w:r>
            <w:r>
              <w:br/>
              <w:t>Progression: NS on univariable analysis</w:t>
            </w:r>
          </w:p>
          <w:p w14:paraId="27890D19" w14:textId="77777777" w:rsidR="00B73A7E" w:rsidRDefault="00B73A7E" w:rsidP="00110D07">
            <w:r>
              <w:t>ACM: NS on univariable analysis</w:t>
            </w:r>
          </w:p>
          <w:p w14:paraId="4FC84F39" w14:textId="77777777" w:rsidR="00B73A7E" w:rsidRDefault="00B73A7E" w:rsidP="00110D07"/>
          <w:p w14:paraId="52942110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urrent</w:t>
            </w:r>
          </w:p>
          <w:p w14:paraId="17C5371C" w14:textId="77777777" w:rsidR="00B73A7E" w:rsidRDefault="00B73A7E" w:rsidP="00110D07">
            <w:r>
              <w:t>Recurrence: NS on univariable analysis</w:t>
            </w:r>
            <w:r>
              <w:br/>
              <w:t>Progression: NS on univariable analysis</w:t>
            </w:r>
          </w:p>
          <w:p w14:paraId="03DFEDEA" w14:textId="77777777" w:rsidR="00B73A7E" w:rsidRDefault="00B73A7E" w:rsidP="00110D07">
            <w:r>
              <w:t>ACM: NS on univariable analysis</w:t>
            </w:r>
          </w:p>
          <w:p w14:paraId="40B6DB16" w14:textId="77777777" w:rsidR="00B73A7E" w:rsidRDefault="00B73A7E" w:rsidP="00110D07"/>
          <w:p w14:paraId="41FFB3DB" w14:textId="77777777" w:rsidR="00B73A7E" w:rsidRPr="00137347" w:rsidRDefault="00B73A7E" w:rsidP="00110D07">
            <w:pPr>
              <w:rPr>
                <w:b/>
              </w:rPr>
            </w:pPr>
            <w:r>
              <w:rPr>
                <w:b/>
              </w:rPr>
              <w:t>Smoking (cessation)</w:t>
            </w:r>
          </w:p>
          <w:p w14:paraId="09A3C2BC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Current</w:t>
            </w:r>
          </w:p>
          <w:p w14:paraId="6A726888" w14:textId="77777777" w:rsidR="00B73A7E" w:rsidRDefault="00B73A7E" w:rsidP="00110D07">
            <w:pPr>
              <w:rPr>
                <w:i/>
              </w:rPr>
            </w:pPr>
          </w:p>
          <w:p w14:paraId="42211920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 xml:space="preserve">Cessation </w:t>
            </w:r>
            <w:r w:rsidRPr="00283202">
              <w:rPr>
                <w:rFonts w:ascii="Arial" w:hAnsi="Arial" w:cs="Arial"/>
                <w:color w:val="222222"/>
                <w:shd w:val="clear" w:color="auto" w:fill="FFFFFF"/>
              </w:rPr>
              <w:t>≥</w:t>
            </w:r>
            <w:r>
              <w:rPr>
                <w:i/>
              </w:rPr>
              <w:t>10 years</w:t>
            </w:r>
          </w:p>
          <w:p w14:paraId="0ACDB3CD" w14:textId="77777777" w:rsidR="00B73A7E" w:rsidRDefault="00B73A7E" w:rsidP="00110D07">
            <w:r>
              <w:t>Recurrence: 0.403 (0.241-0.671)</w:t>
            </w:r>
          </w:p>
          <w:p w14:paraId="1077646A" w14:textId="77777777" w:rsidR="00B73A7E" w:rsidRPr="00137347" w:rsidRDefault="00B73A7E" w:rsidP="00110D07">
            <w:r>
              <w:lastRenderedPageBreak/>
              <w:t>Progression: 0.509 (0.223-1.161)</w:t>
            </w:r>
          </w:p>
          <w:p w14:paraId="4F53FF0A" w14:textId="77777777" w:rsidR="00B73A7E" w:rsidRDefault="00B73A7E" w:rsidP="00110D07">
            <w:pPr>
              <w:rPr>
                <w:i/>
              </w:rPr>
            </w:pPr>
          </w:p>
          <w:p w14:paraId="646BF5E0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essation &lt;10 years</w:t>
            </w:r>
          </w:p>
          <w:p w14:paraId="1CC48B03" w14:textId="77777777" w:rsidR="00B73A7E" w:rsidRDefault="00B73A7E" w:rsidP="00110D07">
            <w:r>
              <w:t>Recurrence: 1.438 (0.995-2.079)</w:t>
            </w:r>
          </w:p>
          <w:p w14:paraId="3B15B680" w14:textId="77777777" w:rsidR="00B73A7E" w:rsidRDefault="00B73A7E" w:rsidP="00110D07">
            <w:r>
              <w:t>Progression: 1.263 (0.666-2.393)</w:t>
            </w:r>
          </w:p>
          <w:p w14:paraId="4B07201F" w14:textId="77777777" w:rsidR="00B73A7E" w:rsidRDefault="00B73A7E" w:rsidP="00110D07"/>
          <w:p w14:paraId="6B681402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 (cumulative)</w:t>
            </w:r>
          </w:p>
          <w:p w14:paraId="12D48D43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Light short-term</w:t>
            </w:r>
          </w:p>
          <w:p w14:paraId="7F3BF29E" w14:textId="77777777" w:rsidR="00B73A7E" w:rsidRDefault="00B73A7E" w:rsidP="00110D07">
            <w:pPr>
              <w:rPr>
                <w:i/>
              </w:rPr>
            </w:pPr>
          </w:p>
          <w:p w14:paraId="39D788D7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Moderate</w:t>
            </w:r>
          </w:p>
          <w:p w14:paraId="1CA97A3F" w14:textId="77777777" w:rsidR="00B73A7E" w:rsidRDefault="00B73A7E" w:rsidP="00110D07">
            <w:r>
              <w:t>Recurrence: 2.075 (1.231-3.496)</w:t>
            </w:r>
          </w:p>
          <w:p w14:paraId="2CC38A12" w14:textId="77777777" w:rsidR="00B73A7E" w:rsidRPr="00137347" w:rsidRDefault="00B73A7E" w:rsidP="00110D07"/>
          <w:p w14:paraId="64949D71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Heavy long-term</w:t>
            </w:r>
          </w:p>
          <w:p w14:paraId="3468EE24" w14:textId="77777777" w:rsidR="00B73A7E" w:rsidRPr="00137347" w:rsidRDefault="00B73A7E" w:rsidP="00110D07">
            <w:r>
              <w:t>Recurrence: 4.307 (2.434-7.622)</w:t>
            </w:r>
          </w:p>
        </w:tc>
      </w:tr>
      <w:tr w:rsidR="00B73A7E" w14:paraId="497C9002" w14:textId="77777777" w:rsidTr="00110D07">
        <w:tc>
          <w:tcPr>
            <w:tcW w:w="1800" w:type="dxa"/>
          </w:tcPr>
          <w:p w14:paraId="51E49DAB" w14:textId="77777777" w:rsidR="00B73A7E" w:rsidRDefault="00B73A7E" w:rsidP="00110D07">
            <w:r>
              <w:lastRenderedPageBreak/>
              <w:t>Rink et al. - 2012</w:t>
            </w:r>
            <w:r>
              <w:fldChar w:fldCharType="begin"/>
            </w:r>
            <w:r>
              <w:instrText xml:space="preserve"> ADDIN EN.CITE &lt;EndNote&gt;&lt;Cite&gt;&lt;Author&gt;Rink&lt;/Author&gt;&lt;Year&gt;2012&lt;/Year&gt;&lt;RecNum&gt;130&lt;/RecNum&gt;&lt;DisplayText&gt;&lt;style face="superscript"&gt;[79]&lt;/style&gt;&lt;/DisplayText&gt;&lt;record&gt;&lt;rec-number&gt;130&lt;/rec-number&gt;&lt;foreign-keys&gt;&lt;key app="EN" db-id="t2xzzarf5fastpevffz59dwg05x9092vewef" timestamp="1559145552"&gt;130&lt;/key&gt;&lt;/foreign-keys&gt;&lt;ref-type name="Journal Article"&gt;17&lt;/ref-type&gt;&lt;contributors&gt;&lt;authors&gt;&lt;author&gt;Rink, Michael&lt;/author&gt;&lt;author&gt;Xylinas, Evanguelos&lt;/author&gt;&lt;author&gt;Babjuk, Marko&lt;/author&gt;&lt;author&gt;Pycha, Armin&lt;/author&gt;&lt;author&gt;Karakiewicz, Pierre I.&lt;/author&gt;&lt;author&gt;Novara, Giacomo&lt;/author&gt;&lt;author&gt;Dahlem, Roland&lt;/author&gt;&lt;author&gt;Shariat, Shahrokh F.&lt;/author&gt;&lt;/authors&gt;&lt;/contributors&gt;&lt;titles&gt;&lt;title&gt;Smoking Reduces the Efficacy of Intravesical Bacillus Calmette-Guerin Immunotherapy in Non-muscle-invasive Bladder Cancer&lt;/title&gt;&lt;secondary-title&gt;European Urology&lt;/secondary-title&gt;&lt;/titles&gt;&lt;periodical&gt;&lt;full-title&gt;Eur Urol&lt;/full-title&gt;&lt;abbr-1&gt;European urology&lt;/abbr-1&gt;&lt;/periodical&gt;&lt;pages&gt;1204-1206&lt;/pages&gt;&lt;volume&gt;62&lt;/volume&gt;&lt;number&gt;6&lt;/number&gt;&lt;dates&gt;&lt;year&gt;2012&lt;/year&gt;&lt;/dates&gt;&lt;publisher&gt;Elsevier&lt;/publisher&gt;&lt;isbn&gt;0302-2838&lt;/isbn&gt;&lt;urls&gt;&lt;related-urls&gt;&lt;url&gt;https://doi.org/10.1016/j.eururo.2012.08.057&lt;/url&gt;&lt;/related-urls&gt;&lt;/urls&gt;&lt;electronic-resource-num&gt;10.1016/j.eururo.2012.08.057&lt;/electronic-resource-num&gt;&lt;access-date&gt;2019/05/29&lt;/access-date&gt;&lt;/record&gt;&lt;/Cite&gt;&lt;/EndNote&gt;</w:instrText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79]</w:t>
            </w:r>
            <w:r>
              <w:fldChar w:fldCharType="end"/>
            </w:r>
          </w:p>
        </w:tc>
        <w:tc>
          <w:tcPr>
            <w:tcW w:w="1620" w:type="dxa"/>
          </w:tcPr>
          <w:p w14:paraId="4A81917F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67B78FF3" w14:textId="77777777" w:rsidR="00B73A7E" w:rsidRDefault="00B73A7E" w:rsidP="00110D07">
            <w:r>
              <w:t>1,987 patients with NMIBC</w:t>
            </w:r>
          </w:p>
        </w:tc>
        <w:tc>
          <w:tcPr>
            <w:tcW w:w="1800" w:type="dxa"/>
          </w:tcPr>
          <w:p w14:paraId="081A3CD1" w14:textId="77777777" w:rsidR="00B73A7E" w:rsidRDefault="00B73A7E" w:rsidP="00110D07">
            <w:r>
              <w:t>Recurrence: F</w:t>
            </w:r>
            <w:r w:rsidRPr="00170250">
              <w:t>irst tumor relapse in the bladder regardless of tumor stage.</w:t>
            </w:r>
          </w:p>
        </w:tc>
        <w:tc>
          <w:tcPr>
            <w:tcW w:w="1440" w:type="dxa"/>
          </w:tcPr>
          <w:p w14:paraId="719BC1BD" w14:textId="77777777" w:rsidR="00B73A7E" w:rsidRDefault="00B73A7E" w:rsidP="00110D07">
            <w:r>
              <w:t>1987-2007</w:t>
            </w:r>
          </w:p>
        </w:tc>
        <w:tc>
          <w:tcPr>
            <w:tcW w:w="1620" w:type="dxa"/>
          </w:tcPr>
          <w:p w14:paraId="7F64691E" w14:textId="77777777" w:rsidR="00B73A7E" w:rsidRDefault="00B73A7E" w:rsidP="00110D07">
            <w:r>
              <w:t>68 (median)</w:t>
            </w:r>
          </w:p>
        </w:tc>
        <w:tc>
          <w:tcPr>
            <w:tcW w:w="1170" w:type="dxa"/>
          </w:tcPr>
          <w:p w14:paraId="4A218EAC" w14:textId="77777777" w:rsidR="00B73A7E" w:rsidRDefault="00B73A7E" w:rsidP="00110D07">
            <w:r>
              <w:t>NR</w:t>
            </w:r>
          </w:p>
        </w:tc>
        <w:tc>
          <w:tcPr>
            <w:tcW w:w="2070" w:type="dxa"/>
          </w:tcPr>
          <w:p w14:paraId="046B302F" w14:textId="77777777" w:rsidR="00B73A7E" w:rsidRDefault="00B73A7E" w:rsidP="00110D07">
            <w:r>
              <w:rPr>
                <w:b/>
              </w:rPr>
              <w:t xml:space="preserve">Smoking </w:t>
            </w:r>
          </w:p>
          <w:p w14:paraId="1F242A6E" w14:textId="77777777" w:rsidR="00B73A7E" w:rsidRPr="00BE28FE" w:rsidRDefault="00B73A7E" w:rsidP="00110D07">
            <w:pPr>
              <w:rPr>
                <w:i/>
              </w:rPr>
            </w:pPr>
            <w:r>
              <w:rPr>
                <w:i/>
              </w:rPr>
              <w:t xml:space="preserve">Risk of recurrence greater among BCG treated smokers (HR 1.44, 95% CI 1.01-2.04). </w:t>
            </w:r>
            <w:r>
              <w:rPr>
                <w:i/>
              </w:rPr>
              <w:lastRenderedPageBreak/>
              <w:t xml:space="preserve">NS risk of recurrence between those who did versus did not receive BCG among former and never smokers. </w:t>
            </w:r>
          </w:p>
        </w:tc>
      </w:tr>
      <w:tr w:rsidR="00B73A7E" w14:paraId="2CEC70DD" w14:textId="77777777" w:rsidTr="00110D07">
        <w:tc>
          <w:tcPr>
            <w:tcW w:w="1800" w:type="dxa"/>
          </w:tcPr>
          <w:p w14:paraId="4AAD7298" w14:textId="77777777" w:rsidR="00B73A7E" w:rsidRDefault="00B73A7E" w:rsidP="00110D07">
            <w:r>
              <w:lastRenderedPageBreak/>
              <w:t>Rink et al. - 2013</w:t>
            </w:r>
            <w:r>
              <w:fldChar w:fldCharType="begin">
                <w:fldData xml:space="preserve">PEVuZE5vdGU+PENpdGU+PEF1dGhvcj5SaW5rPC9BdXRob3I+PFllYXI+MjAxMzwvWWVhcj48UmVj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aW5rPC9BdXRob3I+PFllYXI+MjAxMzwvWWVhcj48UmVj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80]</w:t>
            </w:r>
            <w:r>
              <w:fldChar w:fldCharType="end"/>
            </w:r>
          </w:p>
        </w:tc>
        <w:tc>
          <w:tcPr>
            <w:tcW w:w="1620" w:type="dxa"/>
          </w:tcPr>
          <w:p w14:paraId="7B121133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7F2AC583" w14:textId="77777777" w:rsidR="00B73A7E" w:rsidRDefault="00B73A7E" w:rsidP="00110D07">
            <w:r>
              <w:t>2,043 patients with NMIBC</w:t>
            </w:r>
          </w:p>
        </w:tc>
        <w:tc>
          <w:tcPr>
            <w:tcW w:w="1800" w:type="dxa"/>
          </w:tcPr>
          <w:p w14:paraId="26E839B0" w14:textId="77777777" w:rsidR="00B73A7E" w:rsidRDefault="00B73A7E" w:rsidP="00110D07">
            <w:r>
              <w:t>Recurrence: First tumo</w:t>
            </w:r>
            <w:r w:rsidRPr="00BD6D68">
              <w:t>r relapse in</w:t>
            </w:r>
            <w:r>
              <w:t xml:space="preserve"> the bladder regardless of tumo</w:t>
            </w:r>
            <w:r w:rsidRPr="00BD6D68">
              <w:t>r stage.</w:t>
            </w:r>
          </w:p>
          <w:p w14:paraId="35F9DB99" w14:textId="77777777" w:rsidR="00B73A7E" w:rsidRDefault="00B73A7E" w:rsidP="00110D07"/>
          <w:p w14:paraId="4D6A3B12" w14:textId="77777777" w:rsidR="00B73A7E" w:rsidRDefault="00B73A7E" w:rsidP="00110D07">
            <w:r>
              <w:t>Progression: Tumor relapse at tumo</w:t>
            </w:r>
            <w:r w:rsidRPr="00BD6D68">
              <w:t>r stage T2 or higher in the bladder.</w:t>
            </w:r>
          </w:p>
          <w:p w14:paraId="7F690E1B" w14:textId="77777777" w:rsidR="00B73A7E" w:rsidRDefault="00B73A7E" w:rsidP="00110D07"/>
          <w:p w14:paraId="7C4F2993" w14:textId="77777777" w:rsidR="00B73A7E" w:rsidRDefault="00B73A7E" w:rsidP="00110D07">
            <w:r>
              <w:t>ACM: ND</w:t>
            </w:r>
          </w:p>
        </w:tc>
        <w:tc>
          <w:tcPr>
            <w:tcW w:w="1440" w:type="dxa"/>
          </w:tcPr>
          <w:p w14:paraId="03FAF1B4" w14:textId="77777777" w:rsidR="00B73A7E" w:rsidRDefault="00B73A7E" w:rsidP="00110D07">
            <w:r>
              <w:t>1987-2007</w:t>
            </w:r>
          </w:p>
        </w:tc>
        <w:tc>
          <w:tcPr>
            <w:tcW w:w="1620" w:type="dxa"/>
          </w:tcPr>
          <w:p w14:paraId="4D173F43" w14:textId="77777777" w:rsidR="00B73A7E" w:rsidRDefault="00B73A7E" w:rsidP="00110D07">
            <w:r>
              <w:t>67 (median)</w:t>
            </w:r>
          </w:p>
        </w:tc>
        <w:tc>
          <w:tcPr>
            <w:tcW w:w="1170" w:type="dxa"/>
          </w:tcPr>
          <w:p w14:paraId="0FE2C203" w14:textId="77777777" w:rsidR="00B73A7E" w:rsidRDefault="00B73A7E" w:rsidP="00110D07">
            <w:r>
              <w:t>49 months (median)</w:t>
            </w:r>
          </w:p>
        </w:tc>
        <w:tc>
          <w:tcPr>
            <w:tcW w:w="2070" w:type="dxa"/>
          </w:tcPr>
          <w:p w14:paraId="0939AA4F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 (categorical)</w:t>
            </w:r>
          </w:p>
          <w:p w14:paraId="04475B8A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ever</w:t>
            </w:r>
          </w:p>
          <w:p w14:paraId="408F7182" w14:textId="77777777" w:rsidR="00B73A7E" w:rsidRDefault="00B73A7E" w:rsidP="00110D07">
            <w:pPr>
              <w:rPr>
                <w:i/>
              </w:rPr>
            </w:pPr>
          </w:p>
          <w:p w14:paraId="5A0260CA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Former</w:t>
            </w:r>
          </w:p>
          <w:p w14:paraId="28481A0C" w14:textId="77777777" w:rsidR="00B73A7E" w:rsidRDefault="00B73A7E" w:rsidP="00110D07">
            <w:r>
              <w:t>Recurrence: 1.12 (0.94-1.34)</w:t>
            </w:r>
          </w:p>
          <w:p w14:paraId="711C1114" w14:textId="77777777" w:rsidR="00B73A7E" w:rsidRPr="00AF05B6" w:rsidRDefault="00B73A7E" w:rsidP="00110D07">
            <w:pPr>
              <w:rPr>
                <w:lang w:val="fr-FR"/>
              </w:rPr>
            </w:pPr>
            <w:r w:rsidRPr="00AF05B6">
              <w:rPr>
                <w:lang w:val="fr-FR"/>
              </w:rPr>
              <w:t>Progression: 1.29 (0.79-2.09)</w:t>
            </w:r>
          </w:p>
          <w:p w14:paraId="5CC81A7C" w14:textId="77777777" w:rsidR="00B73A7E" w:rsidRPr="00AF05B6" w:rsidRDefault="00B73A7E" w:rsidP="00110D07">
            <w:pPr>
              <w:rPr>
                <w:lang w:val="fr-FR"/>
              </w:rPr>
            </w:pPr>
            <w:r w:rsidRPr="00AF05B6">
              <w:rPr>
                <w:lang w:val="fr-FR"/>
              </w:rPr>
              <w:t>ACM: 1.10 (0.86-1.41)</w:t>
            </w:r>
          </w:p>
          <w:p w14:paraId="03ACE862" w14:textId="77777777" w:rsidR="00B73A7E" w:rsidRPr="00AF05B6" w:rsidRDefault="00B73A7E" w:rsidP="00110D07">
            <w:pPr>
              <w:rPr>
                <w:b/>
                <w:lang w:val="fr-FR"/>
              </w:rPr>
            </w:pPr>
            <w:r w:rsidRPr="00AF05B6">
              <w:rPr>
                <w:i/>
                <w:lang w:val="fr-FR"/>
              </w:rPr>
              <w:br/>
            </w:r>
            <w:proofErr w:type="spellStart"/>
            <w:r w:rsidRPr="00AF05B6">
              <w:rPr>
                <w:i/>
                <w:lang w:val="fr-FR"/>
              </w:rPr>
              <w:t>Current</w:t>
            </w:r>
            <w:proofErr w:type="spellEnd"/>
            <w:r w:rsidRPr="00AF05B6">
              <w:rPr>
                <w:b/>
                <w:lang w:val="fr-FR"/>
              </w:rPr>
              <w:t xml:space="preserve"> </w:t>
            </w:r>
          </w:p>
          <w:p w14:paraId="1B5BA935" w14:textId="77777777" w:rsidR="00B73A7E" w:rsidRPr="00AF05B6" w:rsidRDefault="00B73A7E" w:rsidP="00110D07">
            <w:pPr>
              <w:rPr>
                <w:lang w:val="fr-FR"/>
              </w:rPr>
            </w:pPr>
            <w:proofErr w:type="spellStart"/>
            <w:r w:rsidRPr="00AF05B6">
              <w:rPr>
                <w:lang w:val="fr-FR"/>
              </w:rPr>
              <w:t>Recurrence</w:t>
            </w:r>
            <w:proofErr w:type="spellEnd"/>
            <w:r w:rsidRPr="00AF05B6">
              <w:rPr>
                <w:lang w:val="fr-FR"/>
              </w:rPr>
              <w:t>: 1.22 (1.01-1.48)</w:t>
            </w:r>
          </w:p>
          <w:p w14:paraId="2677132C" w14:textId="77777777" w:rsidR="00B73A7E" w:rsidRPr="00AF05B6" w:rsidRDefault="00B73A7E" w:rsidP="00110D07">
            <w:pPr>
              <w:rPr>
                <w:lang w:val="fr-FR"/>
              </w:rPr>
            </w:pPr>
            <w:r w:rsidRPr="00AF05B6">
              <w:rPr>
                <w:lang w:val="fr-FR"/>
              </w:rPr>
              <w:t>Progression: 2.09 (1.29-3.39)</w:t>
            </w:r>
          </w:p>
          <w:p w14:paraId="41274C50" w14:textId="77777777" w:rsidR="00B73A7E" w:rsidRDefault="00B73A7E" w:rsidP="00110D07">
            <w:r>
              <w:t>ACM: 1.12 (0.85-1.47)</w:t>
            </w:r>
          </w:p>
          <w:p w14:paraId="1BA75DED" w14:textId="77777777" w:rsidR="00B73A7E" w:rsidRDefault="00B73A7E" w:rsidP="00110D07"/>
          <w:p w14:paraId="7ECAFDCC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 xml:space="preserve">Smoking </w:t>
            </w:r>
            <w:r>
              <w:rPr>
                <w:b/>
              </w:rPr>
              <w:lastRenderedPageBreak/>
              <w:t>(cessation)</w:t>
            </w:r>
          </w:p>
          <w:p w14:paraId="4C777DDC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Current</w:t>
            </w:r>
          </w:p>
          <w:p w14:paraId="1F24396A" w14:textId="77777777" w:rsidR="00B73A7E" w:rsidRDefault="00B73A7E" w:rsidP="00110D07">
            <w:pPr>
              <w:rPr>
                <w:i/>
              </w:rPr>
            </w:pPr>
          </w:p>
          <w:p w14:paraId="4BBB5ED7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Former &lt;10 years</w:t>
            </w:r>
          </w:p>
          <w:p w14:paraId="6E3234F2" w14:textId="77777777" w:rsidR="00B73A7E" w:rsidRDefault="00B73A7E" w:rsidP="00110D07">
            <w:r>
              <w:t>Recurrence: 1.30 (1.09-1.53)</w:t>
            </w:r>
          </w:p>
          <w:p w14:paraId="172615C3" w14:textId="77777777" w:rsidR="00B73A7E" w:rsidRDefault="00B73A7E" w:rsidP="00110D07">
            <w:r>
              <w:t>Progression: 0.99 (0.65-1.50)</w:t>
            </w:r>
          </w:p>
          <w:p w14:paraId="2B1D9868" w14:textId="77777777" w:rsidR="00B73A7E" w:rsidRPr="00CA684A" w:rsidRDefault="00B73A7E" w:rsidP="00110D07">
            <w:r>
              <w:t>ACM: 1.02 (0.79-1.30)</w:t>
            </w:r>
          </w:p>
          <w:p w14:paraId="296C9AF6" w14:textId="77777777" w:rsidR="00B73A7E" w:rsidRPr="00CA684A" w:rsidRDefault="00B73A7E" w:rsidP="00110D07"/>
          <w:p w14:paraId="4681864A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 xml:space="preserve">Former </w:t>
            </w:r>
            <w:r w:rsidRPr="00283202">
              <w:rPr>
                <w:rFonts w:ascii="Arial" w:hAnsi="Arial" w:cs="Arial"/>
                <w:color w:val="222222"/>
                <w:shd w:val="clear" w:color="auto" w:fill="FFFFFF"/>
              </w:rPr>
              <w:t>≥</w:t>
            </w:r>
            <w:r>
              <w:rPr>
                <w:i/>
              </w:rPr>
              <w:t>10 years</w:t>
            </w:r>
          </w:p>
          <w:p w14:paraId="7209A430" w14:textId="77777777" w:rsidR="00B73A7E" w:rsidRDefault="00B73A7E" w:rsidP="00110D07">
            <w:r>
              <w:t>Recurrence: 0.66 (0.52-0.84)</w:t>
            </w:r>
          </w:p>
          <w:p w14:paraId="76ECC76F" w14:textId="77777777" w:rsidR="00B73A7E" w:rsidRDefault="00B73A7E" w:rsidP="00110D07">
            <w:r>
              <w:t>Progression: 0.42 (0.22-0.83)</w:t>
            </w:r>
          </w:p>
          <w:p w14:paraId="74ABF338" w14:textId="77777777" w:rsidR="00B73A7E" w:rsidRDefault="00B73A7E" w:rsidP="00110D07">
            <w:r>
              <w:t>ACM: 0.98 (0.72-1.34)</w:t>
            </w:r>
          </w:p>
          <w:p w14:paraId="039E9BF7" w14:textId="77777777" w:rsidR="00B73A7E" w:rsidRDefault="00B73A7E" w:rsidP="00110D07"/>
          <w:p w14:paraId="76D20681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 (cumulative)</w:t>
            </w:r>
          </w:p>
          <w:p w14:paraId="72507068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Heavy long</w:t>
            </w:r>
          </w:p>
          <w:p w14:paraId="12F53534" w14:textId="77777777" w:rsidR="00B73A7E" w:rsidRDefault="00B73A7E" w:rsidP="00110D07">
            <w:pPr>
              <w:rPr>
                <w:i/>
              </w:rPr>
            </w:pPr>
          </w:p>
          <w:p w14:paraId="6406C343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Light long</w:t>
            </w:r>
          </w:p>
          <w:p w14:paraId="727DC418" w14:textId="77777777" w:rsidR="00B73A7E" w:rsidRDefault="00B73A7E" w:rsidP="00110D07">
            <w:r>
              <w:t>Recurrence: 0.91 (0.77-</w:t>
            </w:r>
            <w:r w:rsidRPr="00CA684A">
              <w:t>1.07</w:t>
            </w:r>
            <w:r>
              <w:t>)</w:t>
            </w:r>
          </w:p>
          <w:p w14:paraId="5DD8B5FE" w14:textId="77777777" w:rsidR="00B73A7E" w:rsidRDefault="00B73A7E" w:rsidP="00110D07">
            <w:r>
              <w:t>Progression: 0.43 (0.29-</w:t>
            </w:r>
            <w:r w:rsidRPr="00CA684A">
              <w:t>0.63)</w:t>
            </w:r>
          </w:p>
          <w:p w14:paraId="5DCAB30E" w14:textId="77777777" w:rsidR="00B73A7E" w:rsidRPr="00CA684A" w:rsidRDefault="00B73A7E" w:rsidP="00110D07">
            <w:r>
              <w:lastRenderedPageBreak/>
              <w:t>ACM: 0.67 (0.52-</w:t>
            </w:r>
            <w:r w:rsidRPr="00CA684A">
              <w:t>0.85)</w:t>
            </w:r>
          </w:p>
          <w:p w14:paraId="4443FB80" w14:textId="77777777" w:rsidR="00B73A7E" w:rsidRDefault="00B73A7E" w:rsidP="00110D07">
            <w:pPr>
              <w:rPr>
                <w:i/>
              </w:rPr>
            </w:pPr>
          </w:p>
          <w:p w14:paraId="7F14280D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Heavy short</w:t>
            </w:r>
          </w:p>
          <w:p w14:paraId="435170A9" w14:textId="77777777" w:rsidR="00B73A7E" w:rsidRDefault="00B73A7E" w:rsidP="00110D07">
            <w:r>
              <w:t>Recurrence: 0.43 (0.30-</w:t>
            </w:r>
            <w:r w:rsidRPr="00AB6F9D">
              <w:t>0.60)</w:t>
            </w:r>
          </w:p>
          <w:p w14:paraId="265BD9A4" w14:textId="77777777" w:rsidR="00B73A7E" w:rsidRDefault="00B73A7E" w:rsidP="00110D07">
            <w:r>
              <w:t>Progression: 0.12 (0.03-</w:t>
            </w:r>
            <w:r w:rsidRPr="00AB6F9D">
              <w:t>0.44)</w:t>
            </w:r>
          </w:p>
          <w:p w14:paraId="2CB91EAE" w14:textId="77777777" w:rsidR="00B73A7E" w:rsidRPr="00CA684A" w:rsidRDefault="00B73A7E" w:rsidP="00110D07">
            <w:r>
              <w:t>ACM: 0.81 (0.51-</w:t>
            </w:r>
            <w:r w:rsidRPr="00AB6F9D">
              <w:t>1.27)</w:t>
            </w:r>
          </w:p>
          <w:p w14:paraId="54DAB23B" w14:textId="77777777" w:rsidR="00B73A7E" w:rsidRDefault="00B73A7E" w:rsidP="00110D07">
            <w:pPr>
              <w:rPr>
                <w:i/>
              </w:rPr>
            </w:pPr>
          </w:p>
          <w:p w14:paraId="64F4640A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Light short</w:t>
            </w:r>
          </w:p>
          <w:p w14:paraId="0EAEAEF9" w14:textId="77777777" w:rsidR="00B73A7E" w:rsidRDefault="00B73A7E" w:rsidP="00110D07">
            <w:r>
              <w:t>Recurrence: 0.35 (0.26-</w:t>
            </w:r>
            <w:r w:rsidRPr="00AB6F9D">
              <w:t>0.47)</w:t>
            </w:r>
          </w:p>
          <w:p w14:paraId="5E7B4A0A" w14:textId="77777777" w:rsidR="00B73A7E" w:rsidRDefault="00B73A7E" w:rsidP="00110D07">
            <w:r>
              <w:t>Progression: 0.05 (0.01-</w:t>
            </w:r>
            <w:r w:rsidRPr="00AB6F9D">
              <w:t>0.19)</w:t>
            </w:r>
          </w:p>
          <w:p w14:paraId="3AD45BB1" w14:textId="77777777" w:rsidR="00B73A7E" w:rsidRPr="00CA684A" w:rsidRDefault="00B73A7E" w:rsidP="00110D07">
            <w:r>
              <w:t>ACM: 0.54 (0.37-</w:t>
            </w:r>
            <w:r w:rsidRPr="00AB6F9D">
              <w:t>0.80)</w:t>
            </w:r>
          </w:p>
          <w:p w14:paraId="7FCE6B04" w14:textId="77777777" w:rsidR="00B73A7E" w:rsidRPr="00CA684A" w:rsidRDefault="00B73A7E" w:rsidP="00110D07"/>
        </w:tc>
      </w:tr>
      <w:tr w:rsidR="00B73A7E" w14:paraId="4D78CE8C" w14:textId="77777777" w:rsidTr="00110D07">
        <w:tc>
          <w:tcPr>
            <w:tcW w:w="1800" w:type="dxa"/>
          </w:tcPr>
          <w:p w14:paraId="05B2A43B" w14:textId="77777777" w:rsidR="00B73A7E" w:rsidRDefault="00B73A7E" w:rsidP="00110D07">
            <w:proofErr w:type="spellStart"/>
            <w:r>
              <w:lastRenderedPageBreak/>
              <w:t>Sabichi</w:t>
            </w:r>
            <w:proofErr w:type="spellEnd"/>
            <w:r>
              <w:t xml:space="preserve"> et al. - 2008</w:t>
            </w:r>
            <w:r>
              <w:fldChar w:fldCharType="begin">
                <w:fldData xml:space="preserve">PEVuZE5vdGU+PENpdGU+PEF1dGhvcj5TYWJpY2hpPC9BdXRob3I+PFllYXI+MjAwODwvWWVhcj48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JpY2hpPC9BdXRob3I+PFllYXI+MjAwODwvWWVhcj48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81]</w:t>
            </w:r>
            <w:r>
              <w:fldChar w:fldCharType="end"/>
            </w:r>
          </w:p>
        </w:tc>
        <w:tc>
          <w:tcPr>
            <w:tcW w:w="1620" w:type="dxa"/>
          </w:tcPr>
          <w:p w14:paraId="31532C06" w14:textId="77777777" w:rsidR="00B73A7E" w:rsidRDefault="00B73A7E" w:rsidP="00110D07">
            <w:r>
              <w:t>Randomized controlled trial</w:t>
            </w:r>
          </w:p>
        </w:tc>
        <w:tc>
          <w:tcPr>
            <w:tcW w:w="1980" w:type="dxa"/>
          </w:tcPr>
          <w:p w14:paraId="5ECCABAF" w14:textId="77777777" w:rsidR="00B73A7E" w:rsidRDefault="00B73A7E" w:rsidP="00110D07">
            <w:r>
              <w:t>137 patients with NMIBC</w:t>
            </w:r>
          </w:p>
        </w:tc>
        <w:tc>
          <w:tcPr>
            <w:tcW w:w="1800" w:type="dxa"/>
          </w:tcPr>
          <w:p w14:paraId="6CE339AE" w14:textId="77777777" w:rsidR="00B73A7E" w:rsidRDefault="00B73A7E" w:rsidP="00110D07">
            <w:r>
              <w:t>Recurrence: Cystoscopy, biopsy confirmation.</w:t>
            </w:r>
          </w:p>
        </w:tc>
        <w:tc>
          <w:tcPr>
            <w:tcW w:w="1440" w:type="dxa"/>
          </w:tcPr>
          <w:p w14:paraId="6428B1A2" w14:textId="77777777" w:rsidR="00B73A7E" w:rsidRDefault="00B73A7E" w:rsidP="00110D07">
            <w:r>
              <w:t>1998-2003</w:t>
            </w:r>
          </w:p>
        </w:tc>
        <w:tc>
          <w:tcPr>
            <w:tcW w:w="1620" w:type="dxa"/>
          </w:tcPr>
          <w:p w14:paraId="08338393" w14:textId="77777777" w:rsidR="00B73A7E" w:rsidRDefault="00B73A7E" w:rsidP="00110D07">
            <w:r>
              <w:t>64.5-69.2 (mean), 64.0-70.9 (median)</w:t>
            </w:r>
          </w:p>
        </w:tc>
        <w:tc>
          <w:tcPr>
            <w:tcW w:w="1170" w:type="dxa"/>
          </w:tcPr>
          <w:p w14:paraId="3B4B4B36" w14:textId="77777777" w:rsidR="00B73A7E" w:rsidRDefault="00B73A7E" w:rsidP="00110D07">
            <w:r>
              <w:t>NR</w:t>
            </w:r>
          </w:p>
        </w:tc>
        <w:tc>
          <w:tcPr>
            <w:tcW w:w="2070" w:type="dxa"/>
          </w:tcPr>
          <w:p w14:paraId="529121EB" w14:textId="77777777" w:rsidR="00B73A7E" w:rsidRDefault="00B73A7E" w:rsidP="00110D07">
            <w:proofErr w:type="spellStart"/>
            <w:r>
              <w:rPr>
                <w:b/>
              </w:rPr>
              <w:t>Fenretinide</w:t>
            </w:r>
            <w:proofErr w:type="spellEnd"/>
          </w:p>
          <w:p w14:paraId="24CF2344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Placebo</w:t>
            </w:r>
          </w:p>
          <w:p w14:paraId="3988BAF3" w14:textId="77777777" w:rsidR="00B73A7E" w:rsidRPr="004A30F2" w:rsidRDefault="00B73A7E" w:rsidP="00110D07">
            <w:r>
              <w:t>Recurrence: NS on univariable analysis</w:t>
            </w:r>
          </w:p>
        </w:tc>
      </w:tr>
      <w:tr w:rsidR="00B73A7E" w14:paraId="35FB13EA" w14:textId="77777777" w:rsidTr="00110D07">
        <w:tc>
          <w:tcPr>
            <w:tcW w:w="1800" w:type="dxa"/>
          </w:tcPr>
          <w:p w14:paraId="2E98BBA2" w14:textId="77777777" w:rsidR="00B73A7E" w:rsidRDefault="00B73A7E" w:rsidP="00110D07">
            <w:proofErr w:type="spellStart"/>
            <w:r>
              <w:t>Sabichi</w:t>
            </w:r>
            <w:proofErr w:type="spellEnd"/>
            <w:r>
              <w:t xml:space="preserve"> et al. - 2011</w:t>
            </w:r>
            <w:r>
              <w:fldChar w:fldCharType="begin">
                <w:fldData xml:space="preserve">PEVuZE5vdGU+PENpdGU+PEF1dGhvcj5TYWJpY2hpPC9BdXRob3I+PFllYXI+MjAxMTwvWWVhcj48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JpY2hpPC9BdXRob3I+PFllYXI+MjAxMTwvWWVhcj48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82]</w:t>
            </w:r>
            <w:r>
              <w:fldChar w:fldCharType="end"/>
            </w:r>
          </w:p>
        </w:tc>
        <w:tc>
          <w:tcPr>
            <w:tcW w:w="1620" w:type="dxa"/>
          </w:tcPr>
          <w:p w14:paraId="34630979" w14:textId="77777777" w:rsidR="00B73A7E" w:rsidRDefault="00B73A7E" w:rsidP="00110D07">
            <w:r>
              <w:t>Randomized controlled trial</w:t>
            </w:r>
          </w:p>
        </w:tc>
        <w:tc>
          <w:tcPr>
            <w:tcW w:w="1980" w:type="dxa"/>
          </w:tcPr>
          <w:p w14:paraId="566F35B5" w14:textId="77777777" w:rsidR="00B73A7E" w:rsidRDefault="00B73A7E" w:rsidP="00110D07">
            <w:r>
              <w:t xml:space="preserve">146 patients with NMIBC </w:t>
            </w:r>
          </w:p>
        </w:tc>
        <w:tc>
          <w:tcPr>
            <w:tcW w:w="1800" w:type="dxa"/>
          </w:tcPr>
          <w:p w14:paraId="036C36ED" w14:textId="77777777" w:rsidR="00B73A7E" w:rsidRDefault="00B73A7E" w:rsidP="00110D07">
            <w:r>
              <w:t>Recurrence: A b</w:t>
            </w:r>
            <w:r w:rsidRPr="007C0E20">
              <w:t xml:space="preserve">iopsy that yielded a histologically </w:t>
            </w:r>
            <w:r w:rsidRPr="007C0E20">
              <w:lastRenderedPageBreak/>
              <w:t>confirmed recur</w:t>
            </w:r>
            <w:r>
              <w:t>rence.</w:t>
            </w:r>
          </w:p>
        </w:tc>
        <w:tc>
          <w:tcPr>
            <w:tcW w:w="1440" w:type="dxa"/>
          </w:tcPr>
          <w:p w14:paraId="6983D13A" w14:textId="77777777" w:rsidR="00B73A7E" w:rsidRDefault="00B73A7E" w:rsidP="00110D07">
            <w:r>
              <w:lastRenderedPageBreak/>
              <w:t>2000-2005</w:t>
            </w:r>
          </w:p>
        </w:tc>
        <w:tc>
          <w:tcPr>
            <w:tcW w:w="1620" w:type="dxa"/>
          </w:tcPr>
          <w:p w14:paraId="00FE8194" w14:textId="77777777" w:rsidR="00B73A7E" w:rsidRDefault="00B73A7E" w:rsidP="00110D07">
            <w:r>
              <w:t>NR</w:t>
            </w:r>
          </w:p>
        </w:tc>
        <w:tc>
          <w:tcPr>
            <w:tcW w:w="1170" w:type="dxa"/>
          </w:tcPr>
          <w:p w14:paraId="3EBDC6A2" w14:textId="77777777" w:rsidR="00B73A7E" w:rsidRDefault="00B73A7E" w:rsidP="00110D07">
            <w:r>
              <w:t>2.49 years (median)</w:t>
            </w:r>
          </w:p>
        </w:tc>
        <w:tc>
          <w:tcPr>
            <w:tcW w:w="2070" w:type="dxa"/>
          </w:tcPr>
          <w:p w14:paraId="117A13B7" w14:textId="77777777" w:rsidR="00B73A7E" w:rsidRDefault="00B73A7E" w:rsidP="00110D07">
            <w:r>
              <w:rPr>
                <w:b/>
              </w:rPr>
              <w:t>Celecoxib</w:t>
            </w:r>
          </w:p>
          <w:p w14:paraId="135310C6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Placebo</w:t>
            </w:r>
          </w:p>
          <w:p w14:paraId="74B745BB" w14:textId="77777777" w:rsidR="00B73A7E" w:rsidRPr="007C0E20" w:rsidRDefault="00B73A7E" w:rsidP="00110D07">
            <w:r>
              <w:t>Recurrence: 0.69 (0.37-1.29)</w:t>
            </w:r>
          </w:p>
        </w:tc>
      </w:tr>
      <w:tr w:rsidR="00B73A7E" w14:paraId="1FEA7AC2" w14:textId="77777777" w:rsidTr="00110D07">
        <w:tc>
          <w:tcPr>
            <w:tcW w:w="1800" w:type="dxa"/>
          </w:tcPr>
          <w:p w14:paraId="7C37D0F2" w14:textId="77777777" w:rsidR="00B73A7E" w:rsidRDefault="00B73A7E" w:rsidP="00110D07">
            <w:r>
              <w:lastRenderedPageBreak/>
              <w:t>Segal et al. - 2014</w:t>
            </w:r>
            <w:r>
              <w:fldChar w:fldCharType="begin"/>
            </w:r>
            <w:r>
              <w:instrText xml:space="preserve"> ADDIN EN.CITE &lt;EndNote&gt;&lt;Cite&gt;&lt;Author&gt;Segal&lt;/Author&gt;&lt;Year&gt;2012&lt;/Year&gt;&lt;RecNum&gt;41&lt;/RecNum&gt;&lt;DisplayText&gt;&lt;style face="superscript"&gt;[83]&lt;/style&gt;&lt;/DisplayText&gt;&lt;record&gt;&lt;rec-number&gt;41&lt;/rec-number&gt;&lt;foreign-keys&gt;&lt;key app="EN" db-id="t2xzzarf5fastpevffz59dwg05x9092vewef" timestamp="1556594396"&gt;41&lt;/key&gt;&lt;/foreign-keys&gt;&lt;ref-type name="Journal Article"&gt;17&lt;/ref-type&gt;&lt;contributors&gt;&lt;authors&gt;&lt;author&gt;Segal, R.&lt;/author&gt;&lt;author&gt;Yafi, F. A.&lt;/author&gt;&lt;author&gt;Brimo, F.&lt;/author&gt;&lt;author&gt;Tanguay, S.&lt;/author&gt;&lt;author&gt;Aprikian, A.&lt;/author&gt;&lt;author&gt;Kassouf, W.&lt;/author&gt;&lt;/authors&gt;&lt;/contributors&gt;&lt;auth-address&gt;Department of Surgery, McGill University Health Centre, Montreal, Quebec, Canada.&lt;/auth-address&gt;&lt;titles&gt;&lt;title&gt;Prognostic factors and outcome in patients with T1 high-grade bladder cancer: can we identify patients for early cystectomy?&lt;/title&gt;&lt;secondary-title&gt;BJU Int&lt;/secondary-title&gt;&lt;alt-title&gt;BJU international&lt;/alt-title&gt;&lt;/titles&gt;&lt;periodical&gt;&lt;full-title&gt;BJU Int&lt;/full-title&gt;&lt;abbr-1&gt;BJU international&lt;/abbr-1&gt;&lt;/periodical&gt;&lt;alt-periodical&gt;&lt;full-title&gt;BJU Int&lt;/full-title&gt;&lt;abbr-1&gt;BJU international&lt;/abbr-1&gt;&lt;/alt-periodical&gt;&lt;pages&gt;1026-30&lt;/pages&gt;&lt;volume&gt;109&lt;/volume&gt;&lt;number&gt;7&lt;/number&gt;&lt;edition&gt;2011/09/03&lt;/edition&gt;&lt;keywords&gt;&lt;keyword&gt;Aged&lt;/keyword&gt;&lt;keyword&gt;Carcinoma, Transitional Cell/mortality/pathology/*surgery&lt;/keyword&gt;&lt;keyword&gt;*Cystectomy&lt;/keyword&gt;&lt;keyword&gt;Disease-Free Survival&lt;/keyword&gt;&lt;keyword&gt;Female&lt;/keyword&gt;&lt;keyword&gt;Humans&lt;/keyword&gt;&lt;keyword&gt;Male&lt;/keyword&gt;&lt;keyword&gt;Middle Aged&lt;/keyword&gt;&lt;keyword&gt;Neoplasm Recurrence, Local&lt;/keyword&gt;&lt;keyword&gt;Prognosis&lt;/keyword&gt;&lt;keyword&gt;Survival Rate&lt;/keyword&gt;&lt;keyword&gt;Urinary Bladder Neoplasms/mortality/pathology/*surgery&lt;/keyword&gt;&lt;/keywords&gt;&lt;dates&gt;&lt;year&gt;2012&lt;/year&gt;&lt;pub-dates&gt;&lt;date&gt;Apr&lt;/date&gt;&lt;/pub-dates&gt;&lt;/dates&gt;&lt;isbn&gt;1464-4096&lt;/isbn&gt;&lt;accession-num&gt;21883838&lt;/accession-num&gt;&lt;urls&gt;&lt;/urls&gt;&lt;electronic-resource-num&gt;10.1111/j.1464-410X.2011.10462.x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83]</w:t>
            </w:r>
            <w:r>
              <w:fldChar w:fldCharType="end"/>
            </w:r>
          </w:p>
        </w:tc>
        <w:tc>
          <w:tcPr>
            <w:tcW w:w="1620" w:type="dxa"/>
          </w:tcPr>
          <w:p w14:paraId="0457C50F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362F8EB7" w14:textId="77777777" w:rsidR="00B73A7E" w:rsidRDefault="00B73A7E" w:rsidP="00110D07">
            <w:r>
              <w:t>278 patients with NMIBC</w:t>
            </w:r>
          </w:p>
        </w:tc>
        <w:tc>
          <w:tcPr>
            <w:tcW w:w="1800" w:type="dxa"/>
          </w:tcPr>
          <w:p w14:paraId="5982DA25" w14:textId="77777777" w:rsidR="00B73A7E" w:rsidRDefault="00B73A7E" w:rsidP="00110D07">
            <w:r>
              <w:t>Recurrence: ND</w:t>
            </w:r>
          </w:p>
          <w:p w14:paraId="0BF7AB37" w14:textId="77777777" w:rsidR="00B73A7E" w:rsidRDefault="00B73A7E" w:rsidP="00110D07"/>
          <w:p w14:paraId="3770146E" w14:textId="77777777" w:rsidR="00B73A7E" w:rsidRDefault="00B73A7E" w:rsidP="00110D07">
            <w:r>
              <w:t>Worsening: I</w:t>
            </w:r>
            <w:r w:rsidRPr="000777FD">
              <w:t>ncludes evidence of disease stage progression, need for radical cystectomy or disease-specific mortality.</w:t>
            </w:r>
          </w:p>
        </w:tc>
        <w:tc>
          <w:tcPr>
            <w:tcW w:w="1440" w:type="dxa"/>
          </w:tcPr>
          <w:p w14:paraId="61CC8352" w14:textId="77777777" w:rsidR="00B73A7E" w:rsidRDefault="00B73A7E" w:rsidP="00110D07">
            <w:r>
              <w:t>1995-2005</w:t>
            </w:r>
          </w:p>
        </w:tc>
        <w:tc>
          <w:tcPr>
            <w:tcW w:w="1620" w:type="dxa"/>
          </w:tcPr>
          <w:p w14:paraId="7DD6C5F0" w14:textId="77777777" w:rsidR="00B73A7E" w:rsidRDefault="00B73A7E" w:rsidP="00110D07">
            <w:r>
              <w:t>72.8 (median)</w:t>
            </w:r>
          </w:p>
        </w:tc>
        <w:tc>
          <w:tcPr>
            <w:tcW w:w="1170" w:type="dxa"/>
          </w:tcPr>
          <w:p w14:paraId="337490A2" w14:textId="77777777" w:rsidR="00B73A7E" w:rsidRDefault="00B73A7E" w:rsidP="00110D07">
            <w:r>
              <w:t>3 years (median)</w:t>
            </w:r>
          </w:p>
        </w:tc>
        <w:tc>
          <w:tcPr>
            <w:tcW w:w="2070" w:type="dxa"/>
          </w:tcPr>
          <w:p w14:paraId="19DD67DA" w14:textId="77777777" w:rsidR="00B73A7E" w:rsidRDefault="00B73A7E" w:rsidP="00110D07">
            <w:r>
              <w:rPr>
                <w:b/>
              </w:rPr>
              <w:t>Statins</w:t>
            </w:r>
          </w:p>
          <w:p w14:paraId="5DE5D73B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use</w:t>
            </w:r>
          </w:p>
          <w:p w14:paraId="557EE5BF" w14:textId="77777777" w:rsidR="00B73A7E" w:rsidRDefault="00B73A7E" w:rsidP="00110D07">
            <w:r>
              <w:t>Recurrence: NS on univariable analysis</w:t>
            </w:r>
          </w:p>
          <w:p w14:paraId="0040BF23" w14:textId="77777777" w:rsidR="00B73A7E" w:rsidRDefault="00B73A7E" w:rsidP="00110D07">
            <w:r>
              <w:t>Worsening (includes progression and CSM): 0.784 (0.453-</w:t>
            </w:r>
            <w:r w:rsidRPr="008D0E0E">
              <w:t>1.341</w:t>
            </w:r>
            <w:r>
              <w:t>)</w:t>
            </w:r>
          </w:p>
          <w:p w14:paraId="4EF140A9" w14:textId="77777777" w:rsidR="00B73A7E" w:rsidRDefault="00B73A7E" w:rsidP="00110D07"/>
          <w:p w14:paraId="184A6DEA" w14:textId="77777777" w:rsidR="00B73A7E" w:rsidRDefault="00B73A7E" w:rsidP="00110D07">
            <w:r>
              <w:rPr>
                <w:b/>
              </w:rPr>
              <w:t>Smoking</w:t>
            </w:r>
          </w:p>
          <w:p w14:paraId="7A6755B0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n-smoker</w:t>
            </w:r>
          </w:p>
          <w:p w14:paraId="694F3D2B" w14:textId="77777777" w:rsidR="00B73A7E" w:rsidRPr="005D3EC6" w:rsidRDefault="00B73A7E" w:rsidP="00110D07">
            <w:r>
              <w:t>Recurrence: NS on univariable analysis</w:t>
            </w:r>
            <w:r>
              <w:br/>
              <w:t>Worsening (includes progression and CSM): NS on univariable analysis</w:t>
            </w:r>
          </w:p>
        </w:tc>
      </w:tr>
      <w:tr w:rsidR="00B73A7E" w14:paraId="566DBE25" w14:textId="77777777" w:rsidTr="00110D07">
        <w:tc>
          <w:tcPr>
            <w:tcW w:w="1800" w:type="dxa"/>
          </w:tcPr>
          <w:p w14:paraId="017419AE" w14:textId="77777777" w:rsidR="00B73A7E" w:rsidRDefault="00B73A7E" w:rsidP="00110D07">
            <w:proofErr w:type="spellStart"/>
            <w:r>
              <w:t>Selinksi</w:t>
            </w:r>
            <w:proofErr w:type="spellEnd"/>
            <w:r>
              <w:t xml:space="preserve"> et al. - 2016</w:t>
            </w:r>
            <w:r>
              <w:fldChar w:fldCharType="begin">
                <w:fldData xml:space="preserve">PEVuZE5vdGU+PENpdGU+PEF1dGhvcj5TZWxpbnNraTwvQXV0aG9yPjxZZWFyPjIwMTY8L1llYXI+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ZWxpbnNraTwvQXV0aG9yPjxZZWFyPjIwMTY8L1llYXI+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84]</w:t>
            </w:r>
            <w:r>
              <w:fldChar w:fldCharType="end"/>
            </w:r>
            <w:r>
              <w:t>****</w:t>
            </w:r>
          </w:p>
        </w:tc>
        <w:tc>
          <w:tcPr>
            <w:tcW w:w="1620" w:type="dxa"/>
          </w:tcPr>
          <w:p w14:paraId="5E09DA56" w14:textId="77777777" w:rsidR="00B73A7E" w:rsidRDefault="00B73A7E" w:rsidP="00110D07">
            <w:r>
              <w:t>Case-control</w:t>
            </w:r>
          </w:p>
        </w:tc>
        <w:tc>
          <w:tcPr>
            <w:tcW w:w="1980" w:type="dxa"/>
          </w:tcPr>
          <w:p w14:paraId="3B0A02F0" w14:textId="77777777" w:rsidR="00B73A7E" w:rsidRDefault="00B73A7E" w:rsidP="00110D07">
            <w:r>
              <w:t>795 patients with NMIBC</w:t>
            </w:r>
          </w:p>
        </w:tc>
        <w:tc>
          <w:tcPr>
            <w:tcW w:w="1800" w:type="dxa"/>
          </w:tcPr>
          <w:p w14:paraId="0A1F937F" w14:textId="77777777" w:rsidR="00B73A7E" w:rsidRDefault="00B73A7E" w:rsidP="00110D07">
            <w:r>
              <w:t>Recurrence: ND</w:t>
            </w:r>
          </w:p>
        </w:tc>
        <w:tc>
          <w:tcPr>
            <w:tcW w:w="1440" w:type="dxa"/>
          </w:tcPr>
          <w:p w14:paraId="786A2E99" w14:textId="77777777" w:rsidR="00B73A7E" w:rsidRDefault="00B73A7E" w:rsidP="00110D07">
            <w:r>
              <w:t>2008-2014</w:t>
            </w:r>
          </w:p>
        </w:tc>
        <w:tc>
          <w:tcPr>
            <w:tcW w:w="1620" w:type="dxa"/>
          </w:tcPr>
          <w:p w14:paraId="1C8A9E04" w14:textId="77777777" w:rsidR="00B73A7E" w:rsidRDefault="00B73A7E" w:rsidP="00110D07">
            <w:r>
              <w:t>70.27 (median)</w:t>
            </w:r>
          </w:p>
        </w:tc>
        <w:tc>
          <w:tcPr>
            <w:tcW w:w="1170" w:type="dxa"/>
          </w:tcPr>
          <w:p w14:paraId="0CDCD1CE" w14:textId="77777777" w:rsidR="00B73A7E" w:rsidRDefault="00B73A7E" w:rsidP="00110D07">
            <w:r>
              <w:t>NR</w:t>
            </w:r>
          </w:p>
        </w:tc>
        <w:tc>
          <w:tcPr>
            <w:tcW w:w="2070" w:type="dxa"/>
          </w:tcPr>
          <w:p w14:paraId="0E6970DB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Aromatic amines</w:t>
            </w:r>
          </w:p>
          <w:p w14:paraId="7E1B2AB1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exposure</w:t>
            </w:r>
          </w:p>
          <w:p w14:paraId="7341BDC9" w14:textId="77777777" w:rsidR="00B73A7E" w:rsidRDefault="00B73A7E" w:rsidP="00110D07">
            <w:pPr>
              <w:rPr>
                <w:i/>
              </w:rPr>
            </w:pPr>
          </w:p>
          <w:p w14:paraId="3C1AC107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Exposure</w:t>
            </w:r>
          </w:p>
          <w:p w14:paraId="696C10DE" w14:textId="77777777" w:rsidR="00B73A7E" w:rsidRDefault="00B73A7E" w:rsidP="00110D07">
            <w:r>
              <w:lastRenderedPageBreak/>
              <w:t xml:space="preserve">Recurrence: </w:t>
            </w:r>
            <w:r w:rsidRPr="005126E7">
              <w:t xml:space="preserve">1.13 </w:t>
            </w:r>
            <w:r>
              <w:t>(</w:t>
            </w:r>
            <w:r w:rsidRPr="005126E7">
              <w:t>0.77</w:t>
            </w:r>
            <w:r>
              <w:t>-</w:t>
            </w:r>
            <w:r w:rsidRPr="005126E7">
              <w:t>1.68</w:t>
            </w:r>
            <w:r>
              <w:t>)</w:t>
            </w:r>
          </w:p>
          <w:p w14:paraId="71D000FE" w14:textId="77777777" w:rsidR="00B73A7E" w:rsidRPr="005126E7" w:rsidRDefault="00B73A7E" w:rsidP="00110D07"/>
          <w:p w14:paraId="53C30323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Chemical industry</w:t>
            </w:r>
          </w:p>
          <w:p w14:paraId="7B5C4115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exposure</w:t>
            </w:r>
          </w:p>
          <w:p w14:paraId="1D39CDFF" w14:textId="77777777" w:rsidR="00B73A7E" w:rsidRDefault="00B73A7E" w:rsidP="00110D07">
            <w:pPr>
              <w:rPr>
                <w:i/>
              </w:rPr>
            </w:pPr>
          </w:p>
          <w:p w14:paraId="4DA083C8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Exposure</w:t>
            </w:r>
          </w:p>
          <w:p w14:paraId="21EC68D3" w14:textId="77777777" w:rsidR="00B73A7E" w:rsidRPr="005126E7" w:rsidRDefault="00B73A7E" w:rsidP="00110D07">
            <w:r>
              <w:t xml:space="preserve">Recurrence: </w:t>
            </w:r>
            <w:r w:rsidRPr="005126E7">
              <w:t xml:space="preserve">1.29 </w:t>
            </w:r>
            <w:r>
              <w:t>(</w:t>
            </w:r>
            <w:r w:rsidRPr="005126E7">
              <w:t>0.86</w:t>
            </w:r>
            <w:r>
              <w:t>-</w:t>
            </w:r>
            <w:r w:rsidRPr="005126E7">
              <w:t>1.94</w:t>
            </w:r>
            <w:r>
              <w:t>)</w:t>
            </w:r>
          </w:p>
          <w:p w14:paraId="057E1FFA" w14:textId="77777777" w:rsidR="00B73A7E" w:rsidRDefault="00B73A7E" w:rsidP="00110D07"/>
          <w:p w14:paraId="529D6B92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Painter/</w:t>
            </w:r>
            <w:proofErr w:type="spellStart"/>
            <w:r>
              <w:rPr>
                <w:b/>
              </w:rPr>
              <w:t>varnisher</w:t>
            </w:r>
            <w:proofErr w:type="spellEnd"/>
          </w:p>
          <w:p w14:paraId="7C34B141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exposure</w:t>
            </w:r>
          </w:p>
          <w:p w14:paraId="0C80F610" w14:textId="77777777" w:rsidR="00B73A7E" w:rsidRDefault="00B73A7E" w:rsidP="00110D07">
            <w:pPr>
              <w:rPr>
                <w:i/>
              </w:rPr>
            </w:pPr>
          </w:p>
          <w:p w14:paraId="4A6C8992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Exposure</w:t>
            </w:r>
          </w:p>
          <w:p w14:paraId="40E68400" w14:textId="77777777" w:rsidR="00B73A7E" w:rsidRPr="005126E7" w:rsidRDefault="00B73A7E" w:rsidP="00110D07">
            <w:r>
              <w:t xml:space="preserve">Recurrence: </w:t>
            </w:r>
            <w:r w:rsidRPr="005126E7">
              <w:t>0.70</w:t>
            </w:r>
            <w:r>
              <w:t xml:space="preserve"> (</w:t>
            </w:r>
            <w:r w:rsidRPr="005126E7">
              <w:t>0.36</w:t>
            </w:r>
            <w:r>
              <w:t>-</w:t>
            </w:r>
            <w:r w:rsidRPr="005126E7">
              <w:t>1.37</w:t>
            </w:r>
            <w:r>
              <w:t>)</w:t>
            </w:r>
          </w:p>
          <w:p w14:paraId="6662C54C" w14:textId="77777777" w:rsidR="00B73A7E" w:rsidRPr="005126E7" w:rsidRDefault="00B73A7E" w:rsidP="00110D07"/>
          <w:p w14:paraId="7637D184" w14:textId="77777777" w:rsidR="00B73A7E" w:rsidRPr="005126E7" w:rsidRDefault="00B73A7E" w:rsidP="00110D07"/>
        </w:tc>
      </w:tr>
      <w:tr w:rsidR="00B73A7E" w14:paraId="3DDE1FC5" w14:textId="77777777" w:rsidTr="00110D07">
        <w:tc>
          <w:tcPr>
            <w:tcW w:w="1800" w:type="dxa"/>
          </w:tcPr>
          <w:p w14:paraId="4B2481C2" w14:textId="77777777" w:rsidR="00B73A7E" w:rsidRDefault="00B73A7E" w:rsidP="00110D07">
            <w:proofErr w:type="spellStart"/>
            <w:r>
              <w:lastRenderedPageBreak/>
              <w:t>Serretta</w:t>
            </w:r>
            <w:proofErr w:type="spellEnd"/>
            <w:r>
              <w:t xml:space="preserve"> et al. - 2013</w:t>
            </w:r>
            <w:r>
              <w:fldChar w:fldCharType="begin">
                <w:fldData xml:space="preserve">PEVuZE5vdGU+PENpdGU+PEF1dGhvcj5TZXJyZXR0YTwvQXV0aG9yPjxZZWFyPjIwMTM8L1llYXI+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ZXJyZXR0YTwvQXV0aG9yPjxZZWFyPjIwMTM8L1llYXI+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85]</w:t>
            </w:r>
            <w:r>
              <w:fldChar w:fldCharType="end"/>
            </w:r>
          </w:p>
        </w:tc>
        <w:tc>
          <w:tcPr>
            <w:tcW w:w="1620" w:type="dxa"/>
          </w:tcPr>
          <w:p w14:paraId="5292D408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65DD079A" w14:textId="77777777" w:rsidR="00B73A7E" w:rsidRDefault="00B73A7E" w:rsidP="00110D07">
            <w:r>
              <w:t>395 patients with NMIBC</w:t>
            </w:r>
          </w:p>
        </w:tc>
        <w:tc>
          <w:tcPr>
            <w:tcW w:w="1800" w:type="dxa"/>
          </w:tcPr>
          <w:p w14:paraId="6B7990D6" w14:textId="77777777" w:rsidR="00B73A7E" w:rsidRDefault="00B73A7E" w:rsidP="00110D07">
            <w:r>
              <w:t>Recurrence: Pathologically confirmed</w:t>
            </w:r>
          </w:p>
        </w:tc>
        <w:tc>
          <w:tcPr>
            <w:tcW w:w="1440" w:type="dxa"/>
          </w:tcPr>
          <w:p w14:paraId="31B63F2E" w14:textId="77777777" w:rsidR="00B73A7E" w:rsidRDefault="00B73A7E" w:rsidP="00110D07">
            <w:r>
              <w:t>2002-2003</w:t>
            </w:r>
          </w:p>
        </w:tc>
        <w:tc>
          <w:tcPr>
            <w:tcW w:w="1620" w:type="dxa"/>
          </w:tcPr>
          <w:p w14:paraId="37A28EAB" w14:textId="77777777" w:rsidR="00B73A7E" w:rsidRDefault="00B73A7E" w:rsidP="00110D07">
            <w:r>
              <w:t>68 (median)</w:t>
            </w:r>
          </w:p>
        </w:tc>
        <w:tc>
          <w:tcPr>
            <w:tcW w:w="1170" w:type="dxa"/>
          </w:tcPr>
          <w:p w14:paraId="7248107B" w14:textId="77777777" w:rsidR="00B73A7E" w:rsidRDefault="00B73A7E" w:rsidP="00110D07">
            <w:r>
              <w:t>48 months (median)</w:t>
            </w:r>
          </w:p>
        </w:tc>
        <w:tc>
          <w:tcPr>
            <w:tcW w:w="2070" w:type="dxa"/>
          </w:tcPr>
          <w:p w14:paraId="51AD4122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 (binary)</w:t>
            </w:r>
          </w:p>
          <w:p w14:paraId="7EA89854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n-smoker</w:t>
            </w:r>
          </w:p>
          <w:p w14:paraId="24E8CCB2" w14:textId="77777777" w:rsidR="00B73A7E" w:rsidRDefault="00B73A7E" w:rsidP="00110D07">
            <w:r>
              <w:t xml:space="preserve">Recurrence: </w:t>
            </w:r>
            <w:r w:rsidRPr="0011374E">
              <w:t>1.60 (1.02-2.50)</w:t>
            </w:r>
          </w:p>
          <w:p w14:paraId="12019E03" w14:textId="77777777" w:rsidR="00B73A7E" w:rsidRPr="0011374E" w:rsidRDefault="00B73A7E" w:rsidP="00110D07"/>
          <w:p w14:paraId="6317884B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 (categorical)</w:t>
            </w:r>
          </w:p>
          <w:p w14:paraId="18D48FB9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ever</w:t>
            </w:r>
          </w:p>
          <w:p w14:paraId="2D9A63F5" w14:textId="77777777" w:rsidR="00B73A7E" w:rsidRDefault="00B73A7E" w:rsidP="00110D07">
            <w:pPr>
              <w:rPr>
                <w:i/>
              </w:rPr>
            </w:pPr>
          </w:p>
          <w:p w14:paraId="16F966E1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Former</w:t>
            </w:r>
          </w:p>
          <w:p w14:paraId="78EC740A" w14:textId="77777777" w:rsidR="00B73A7E" w:rsidRPr="0011374E" w:rsidRDefault="00B73A7E" w:rsidP="00110D07">
            <w:r>
              <w:lastRenderedPageBreak/>
              <w:t>Recurrence: 1.94 (1.18-3.18)</w:t>
            </w:r>
          </w:p>
          <w:p w14:paraId="222CAD94" w14:textId="77777777" w:rsidR="00B73A7E" w:rsidRPr="0011374E" w:rsidRDefault="00B73A7E" w:rsidP="00110D07"/>
          <w:p w14:paraId="270BC9AE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urrent</w:t>
            </w:r>
          </w:p>
          <w:p w14:paraId="0A44D38F" w14:textId="77777777" w:rsidR="00B73A7E" w:rsidRDefault="00B73A7E" w:rsidP="00110D07">
            <w:r>
              <w:t>Recurrence: 1.39 (0.40-2.24)</w:t>
            </w:r>
          </w:p>
          <w:p w14:paraId="0D74C309" w14:textId="77777777" w:rsidR="00B73A7E" w:rsidRPr="0011374E" w:rsidRDefault="00B73A7E" w:rsidP="00110D07"/>
          <w:p w14:paraId="536AD895" w14:textId="77777777" w:rsidR="00B73A7E" w:rsidRDefault="00B73A7E" w:rsidP="00110D07">
            <w:pPr>
              <w:rPr>
                <w:b/>
                <w:i/>
              </w:rPr>
            </w:pPr>
            <w:r>
              <w:rPr>
                <w:b/>
                <w:i/>
              </w:rPr>
              <w:t>Smoking (categorical)</w:t>
            </w:r>
          </w:p>
          <w:p w14:paraId="45039B54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Former</w:t>
            </w:r>
          </w:p>
          <w:p w14:paraId="366ABF21" w14:textId="77777777" w:rsidR="00B73A7E" w:rsidRDefault="00B73A7E" w:rsidP="00110D07">
            <w:pPr>
              <w:rPr>
                <w:i/>
              </w:rPr>
            </w:pPr>
          </w:p>
          <w:p w14:paraId="3833381F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urrent</w:t>
            </w:r>
          </w:p>
          <w:p w14:paraId="1FFCBCA7" w14:textId="77777777" w:rsidR="00B73A7E" w:rsidRPr="0011374E" w:rsidRDefault="00B73A7E" w:rsidP="00110D07">
            <w:r>
              <w:t>Recurrence: NS on univariable analysis</w:t>
            </w:r>
          </w:p>
        </w:tc>
      </w:tr>
      <w:tr w:rsidR="00B73A7E" w14:paraId="7004E1F1" w14:textId="77777777" w:rsidTr="00110D07">
        <w:tc>
          <w:tcPr>
            <w:tcW w:w="1800" w:type="dxa"/>
          </w:tcPr>
          <w:p w14:paraId="0D759EE3" w14:textId="77777777" w:rsidR="00B73A7E" w:rsidRDefault="00B73A7E" w:rsidP="00110D07">
            <w:proofErr w:type="spellStart"/>
            <w:r>
              <w:lastRenderedPageBreak/>
              <w:t>Sfakianos</w:t>
            </w:r>
            <w:proofErr w:type="spellEnd"/>
            <w:r>
              <w:t xml:space="preserve"> et al. - 2011</w:t>
            </w:r>
            <w:r>
              <w:fldChar w:fldCharType="begin">
                <w:fldData xml:space="preserve">PEVuZE5vdGU+PENpdGU+PEF1dGhvcj5TZmFraWFub3M8L0F1dGhvcj48WWVhcj4yMDExPC9ZZWFy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ZmFraWFub3M8L0F1dGhvcj48WWVhcj4yMDExPC9ZZWFy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86]</w:t>
            </w:r>
            <w:r>
              <w:fldChar w:fldCharType="end"/>
            </w:r>
          </w:p>
        </w:tc>
        <w:tc>
          <w:tcPr>
            <w:tcW w:w="1620" w:type="dxa"/>
          </w:tcPr>
          <w:p w14:paraId="745D2787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34C267AC" w14:textId="77777777" w:rsidR="00B73A7E" w:rsidRDefault="00B73A7E" w:rsidP="00110D07">
            <w:r>
              <w:t>623 patients with NMIBC</w:t>
            </w:r>
          </w:p>
        </w:tc>
        <w:tc>
          <w:tcPr>
            <w:tcW w:w="1800" w:type="dxa"/>
          </w:tcPr>
          <w:p w14:paraId="210FEE41" w14:textId="77777777" w:rsidR="00B73A7E" w:rsidRDefault="00B73A7E" w:rsidP="00110D07">
            <w:r>
              <w:t>Recurrence: V</w:t>
            </w:r>
            <w:r w:rsidRPr="002F5F8B">
              <w:t>isual and/or bi</w:t>
            </w:r>
            <w:r>
              <w:t>opsy-confirmed evidence of tumo</w:t>
            </w:r>
            <w:r w:rsidRPr="002F5F8B">
              <w:t>r at cystoscopy or positive urine cytology.</w:t>
            </w:r>
          </w:p>
          <w:p w14:paraId="7B33F300" w14:textId="77777777" w:rsidR="00B73A7E" w:rsidRDefault="00B73A7E" w:rsidP="00110D07"/>
          <w:p w14:paraId="12FE3A78" w14:textId="77777777" w:rsidR="00B73A7E" w:rsidRDefault="00B73A7E" w:rsidP="00110D07">
            <w:r>
              <w:t>Progression: T</w:t>
            </w:r>
            <w:r w:rsidRPr="002F5F8B">
              <w:t xml:space="preserve">he </w:t>
            </w:r>
            <w:r>
              <w:t xml:space="preserve">development of </w:t>
            </w:r>
            <w:r>
              <w:lastRenderedPageBreak/>
              <w:t>an invasive tumo</w:t>
            </w:r>
            <w:r w:rsidRPr="002F5F8B">
              <w:t>r of higher stage or by the presence of metastatic disease.</w:t>
            </w:r>
          </w:p>
          <w:p w14:paraId="3E15BDA0" w14:textId="77777777" w:rsidR="00B73A7E" w:rsidRDefault="00B73A7E" w:rsidP="00110D07"/>
          <w:p w14:paraId="63186728" w14:textId="77777777" w:rsidR="00B73A7E" w:rsidRDefault="00B73A7E" w:rsidP="00110D07">
            <w:r>
              <w:t>CSM/ACM: The cause of death was determined by</w:t>
            </w:r>
          </w:p>
          <w:p w14:paraId="3A3A6709" w14:textId="77777777" w:rsidR="00B73A7E" w:rsidRDefault="00B73A7E" w:rsidP="00110D07">
            <w:r>
              <w:t>the treating physicians or by chart review corroborated by death certificates.</w:t>
            </w:r>
          </w:p>
        </w:tc>
        <w:tc>
          <w:tcPr>
            <w:tcW w:w="1440" w:type="dxa"/>
          </w:tcPr>
          <w:p w14:paraId="6D8FA79F" w14:textId="77777777" w:rsidR="00B73A7E" w:rsidRDefault="00B73A7E" w:rsidP="00110D07">
            <w:r>
              <w:lastRenderedPageBreak/>
              <w:t>1994-2008</w:t>
            </w:r>
          </w:p>
        </w:tc>
        <w:tc>
          <w:tcPr>
            <w:tcW w:w="1620" w:type="dxa"/>
          </w:tcPr>
          <w:p w14:paraId="3B1E796C" w14:textId="77777777" w:rsidR="00B73A7E" w:rsidRDefault="00B73A7E" w:rsidP="00110D07">
            <w:r>
              <w:t>75 (mean), 76 (median)</w:t>
            </w:r>
          </w:p>
        </w:tc>
        <w:tc>
          <w:tcPr>
            <w:tcW w:w="1170" w:type="dxa"/>
          </w:tcPr>
          <w:p w14:paraId="1B24E50D" w14:textId="77777777" w:rsidR="00B73A7E" w:rsidRDefault="00B73A7E" w:rsidP="00110D07">
            <w:r>
              <w:t>80.9 months (median)</w:t>
            </w:r>
          </w:p>
        </w:tc>
        <w:tc>
          <w:tcPr>
            <w:tcW w:w="2070" w:type="dxa"/>
          </w:tcPr>
          <w:p w14:paraId="7173DBC4" w14:textId="77777777" w:rsidR="00B73A7E" w:rsidRDefault="00B73A7E" w:rsidP="00110D07">
            <w:r>
              <w:rPr>
                <w:b/>
              </w:rPr>
              <w:t>Smoking (binary)</w:t>
            </w:r>
          </w:p>
          <w:p w14:paraId="04C2E950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ever</w:t>
            </w:r>
          </w:p>
          <w:p w14:paraId="447D6652" w14:textId="77777777" w:rsidR="00B73A7E" w:rsidRDefault="00B73A7E" w:rsidP="00110D07">
            <w:pPr>
              <w:rPr>
                <w:i/>
              </w:rPr>
            </w:pPr>
          </w:p>
          <w:p w14:paraId="19CB43D7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Smoker</w:t>
            </w:r>
          </w:p>
          <w:p w14:paraId="25F63FBC" w14:textId="77777777" w:rsidR="00B73A7E" w:rsidRDefault="00B73A7E" w:rsidP="00110D07">
            <w:r>
              <w:t>Recurrence: 1.05 (0.84-</w:t>
            </w:r>
            <w:r w:rsidRPr="00186E6A">
              <w:t>1.31)</w:t>
            </w:r>
          </w:p>
          <w:p w14:paraId="72F7E4B6" w14:textId="77777777" w:rsidR="00B73A7E" w:rsidRDefault="00B73A7E" w:rsidP="00110D07">
            <w:r>
              <w:t>Progression: 1.02 (0.66-</w:t>
            </w:r>
            <w:r w:rsidRPr="00186E6A">
              <w:t>1.59)</w:t>
            </w:r>
            <w:r>
              <w:br/>
              <w:t>CSM: 1.15 (0.68-</w:t>
            </w:r>
            <w:r w:rsidRPr="00186E6A">
              <w:t>1.96)</w:t>
            </w:r>
          </w:p>
          <w:p w14:paraId="2B0E1D05" w14:textId="77777777" w:rsidR="00B73A7E" w:rsidRDefault="00B73A7E" w:rsidP="00110D07">
            <w:r>
              <w:t>ACM: 1.14 (0.79-</w:t>
            </w:r>
            <w:r w:rsidRPr="00186E6A">
              <w:t>1.64)</w:t>
            </w:r>
          </w:p>
          <w:p w14:paraId="577C08E1" w14:textId="77777777" w:rsidR="00B73A7E" w:rsidRDefault="00B73A7E" w:rsidP="00110D07"/>
          <w:p w14:paraId="4C6D8531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lastRenderedPageBreak/>
              <w:t>Smoking (categorical)</w:t>
            </w:r>
          </w:p>
          <w:p w14:paraId="209B8065" w14:textId="77777777" w:rsidR="00B73A7E" w:rsidRPr="00CE2489" w:rsidRDefault="00B73A7E" w:rsidP="00110D07">
            <w:pPr>
              <w:rPr>
                <w:i/>
              </w:rPr>
            </w:pPr>
            <w:r>
              <w:rPr>
                <w:i/>
              </w:rPr>
              <w:t>Ref. = Never</w:t>
            </w:r>
          </w:p>
          <w:p w14:paraId="08996322" w14:textId="77777777" w:rsidR="00B73A7E" w:rsidRDefault="00B73A7E" w:rsidP="00110D07"/>
          <w:p w14:paraId="7F7CCAEA" w14:textId="77777777" w:rsidR="00B73A7E" w:rsidRPr="00CE2489" w:rsidRDefault="00B73A7E" w:rsidP="00110D07">
            <w:pPr>
              <w:rPr>
                <w:i/>
              </w:rPr>
            </w:pPr>
            <w:r>
              <w:rPr>
                <w:i/>
              </w:rPr>
              <w:t>Former</w:t>
            </w:r>
          </w:p>
          <w:p w14:paraId="718182B8" w14:textId="77777777" w:rsidR="00B73A7E" w:rsidRDefault="00B73A7E" w:rsidP="00110D07">
            <w:r>
              <w:t>Recurrence: 1.05 (0.84-</w:t>
            </w:r>
            <w:r w:rsidRPr="00CE2489">
              <w:t>1.32)</w:t>
            </w:r>
          </w:p>
          <w:p w14:paraId="1080B5AC" w14:textId="77777777" w:rsidR="00B73A7E" w:rsidRDefault="00B73A7E" w:rsidP="00110D07">
            <w:r>
              <w:t>Progression: 1.00 (0.64-</w:t>
            </w:r>
            <w:r w:rsidRPr="00CE2489">
              <w:t>1.58)</w:t>
            </w:r>
          </w:p>
          <w:p w14:paraId="34C63F75" w14:textId="77777777" w:rsidR="00B73A7E" w:rsidRDefault="00B73A7E" w:rsidP="00110D07">
            <w:r>
              <w:t>CSM: 1.14 (0.66-</w:t>
            </w:r>
            <w:r w:rsidRPr="00AE3ADA">
              <w:t>1.97)</w:t>
            </w:r>
          </w:p>
          <w:p w14:paraId="347D3948" w14:textId="77777777" w:rsidR="00B73A7E" w:rsidRDefault="00B73A7E" w:rsidP="00110D07">
            <w:r>
              <w:t>ACM: 1.20 (0.82-</w:t>
            </w:r>
            <w:r w:rsidRPr="00AE3ADA">
              <w:t>1.74)</w:t>
            </w:r>
          </w:p>
          <w:p w14:paraId="430B4776" w14:textId="77777777" w:rsidR="00B73A7E" w:rsidRDefault="00B73A7E" w:rsidP="00110D07"/>
          <w:p w14:paraId="22C15E93" w14:textId="77777777" w:rsidR="00B73A7E" w:rsidRPr="00CE2489" w:rsidRDefault="00B73A7E" w:rsidP="00110D07">
            <w:pPr>
              <w:rPr>
                <w:i/>
              </w:rPr>
            </w:pPr>
            <w:r>
              <w:rPr>
                <w:i/>
              </w:rPr>
              <w:t>Current</w:t>
            </w:r>
          </w:p>
          <w:p w14:paraId="6F55E5AC" w14:textId="77777777" w:rsidR="00B73A7E" w:rsidRDefault="00B73A7E" w:rsidP="00110D07">
            <w:r>
              <w:t xml:space="preserve">Recurrence: </w:t>
            </w:r>
            <w:r w:rsidRPr="00593E92">
              <w:t>1.04 (0.7</w:t>
            </w:r>
            <w:r>
              <w:t>7-</w:t>
            </w:r>
            <w:r w:rsidRPr="00593E92">
              <w:t>1.40)</w:t>
            </w:r>
          </w:p>
          <w:p w14:paraId="4D58E122" w14:textId="77777777" w:rsidR="00B73A7E" w:rsidRDefault="00B73A7E" w:rsidP="00110D07">
            <w:r>
              <w:t>Progression: 1.16 (0.65-</w:t>
            </w:r>
            <w:r w:rsidRPr="00593E92">
              <w:t>2.10)</w:t>
            </w:r>
          </w:p>
          <w:p w14:paraId="65C1B3AF" w14:textId="77777777" w:rsidR="00B73A7E" w:rsidRDefault="00B73A7E" w:rsidP="00110D07">
            <w:r>
              <w:t>CSM: 1.27 (0.64-</w:t>
            </w:r>
            <w:r w:rsidRPr="00593E92">
              <w:t>2.53)</w:t>
            </w:r>
          </w:p>
          <w:p w14:paraId="531734B6" w14:textId="77777777" w:rsidR="00B73A7E" w:rsidRDefault="00B73A7E" w:rsidP="00110D07">
            <w:r>
              <w:t>ACM: 1.03 (0.63-</w:t>
            </w:r>
            <w:r w:rsidRPr="00593E92">
              <w:t>1.68)</w:t>
            </w:r>
          </w:p>
          <w:p w14:paraId="3C4E18C9" w14:textId="77777777" w:rsidR="00B73A7E" w:rsidRDefault="00B73A7E" w:rsidP="00110D07"/>
          <w:p w14:paraId="1B19BBBA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 (categorical)</w:t>
            </w:r>
          </w:p>
          <w:p w14:paraId="454386D7" w14:textId="77777777" w:rsidR="00B73A7E" w:rsidRPr="00017C7F" w:rsidRDefault="00B73A7E" w:rsidP="00110D07">
            <w:pPr>
              <w:rPr>
                <w:i/>
              </w:rPr>
            </w:pPr>
            <w:r>
              <w:rPr>
                <w:i/>
              </w:rPr>
              <w:t>Ref. = Never</w:t>
            </w:r>
          </w:p>
          <w:p w14:paraId="4A98CFC1" w14:textId="77777777" w:rsidR="00B73A7E" w:rsidRDefault="00B73A7E" w:rsidP="00110D07"/>
          <w:p w14:paraId="6366FD4C" w14:textId="77777777" w:rsidR="00B73A7E" w:rsidRPr="00017C7F" w:rsidRDefault="00B73A7E" w:rsidP="00110D07">
            <w:pPr>
              <w:rPr>
                <w:i/>
              </w:rPr>
            </w:pPr>
            <w:r>
              <w:rPr>
                <w:i/>
              </w:rPr>
              <w:lastRenderedPageBreak/>
              <w:t>Stopped &gt;10 years</w:t>
            </w:r>
          </w:p>
          <w:p w14:paraId="011032D1" w14:textId="77777777" w:rsidR="00B73A7E" w:rsidRDefault="00B73A7E" w:rsidP="00110D07">
            <w:r>
              <w:t>Recurrence: 1.06 (0.83-</w:t>
            </w:r>
            <w:r w:rsidRPr="00017C7F">
              <w:t>1.35)</w:t>
            </w:r>
          </w:p>
          <w:p w14:paraId="657A261C" w14:textId="77777777" w:rsidR="00B73A7E" w:rsidRDefault="00B73A7E" w:rsidP="00110D07">
            <w:r>
              <w:t>Progression: 1.06 (0.65-</w:t>
            </w:r>
            <w:r w:rsidRPr="00017C7F">
              <w:t>1.72)</w:t>
            </w:r>
          </w:p>
          <w:p w14:paraId="1A14E421" w14:textId="77777777" w:rsidR="00B73A7E" w:rsidRDefault="00B73A7E" w:rsidP="00110D07">
            <w:r>
              <w:t>CSM: 1.29 (0.72-</w:t>
            </w:r>
            <w:r w:rsidRPr="00017C7F">
              <w:t>2.29)</w:t>
            </w:r>
          </w:p>
          <w:p w14:paraId="2E8090C5" w14:textId="77777777" w:rsidR="00B73A7E" w:rsidRDefault="00B73A7E" w:rsidP="00110D07">
            <w:r>
              <w:t>ACM: 1.34 (0.90-</w:t>
            </w:r>
            <w:r w:rsidRPr="00017C7F">
              <w:t>1.98)</w:t>
            </w:r>
          </w:p>
          <w:p w14:paraId="153E93AF" w14:textId="77777777" w:rsidR="00B73A7E" w:rsidRDefault="00B73A7E" w:rsidP="00110D07"/>
          <w:p w14:paraId="1CB46A4E" w14:textId="77777777" w:rsidR="00B73A7E" w:rsidRPr="00017C7F" w:rsidRDefault="00B73A7E" w:rsidP="00110D07">
            <w:pPr>
              <w:rPr>
                <w:i/>
              </w:rPr>
            </w:pPr>
            <w:r>
              <w:rPr>
                <w:i/>
              </w:rPr>
              <w:t>Stopped 0.1-10 years</w:t>
            </w:r>
          </w:p>
          <w:p w14:paraId="505F01FC" w14:textId="77777777" w:rsidR="00B73A7E" w:rsidRDefault="00B73A7E" w:rsidP="00110D07">
            <w:r>
              <w:t>Recurrence: 1.22 (0.90-</w:t>
            </w:r>
            <w:r w:rsidRPr="00017C7F">
              <w:t>1.66)</w:t>
            </w:r>
          </w:p>
          <w:p w14:paraId="67DBFD9B" w14:textId="77777777" w:rsidR="00B73A7E" w:rsidRDefault="00B73A7E" w:rsidP="00110D07">
            <w:r>
              <w:t>Progression: 0.95 (0.51-</w:t>
            </w:r>
            <w:r w:rsidRPr="00017C7F">
              <w:t>1.77)</w:t>
            </w:r>
          </w:p>
          <w:p w14:paraId="7D9D1412" w14:textId="77777777" w:rsidR="00B73A7E" w:rsidRDefault="00B73A7E" w:rsidP="00110D07">
            <w:r>
              <w:t>CSM: 0.96 (0.45-</w:t>
            </w:r>
            <w:r w:rsidRPr="00017C7F">
              <w:t>2.06)</w:t>
            </w:r>
          </w:p>
          <w:p w14:paraId="0E1804E8" w14:textId="77777777" w:rsidR="00B73A7E" w:rsidRDefault="00B73A7E" w:rsidP="00110D07">
            <w:r>
              <w:t>ACM: 1.16 (0.71-</w:t>
            </w:r>
            <w:r w:rsidRPr="00017C7F">
              <w:t>1.90)</w:t>
            </w:r>
          </w:p>
          <w:p w14:paraId="4A80F041" w14:textId="77777777" w:rsidR="00B73A7E" w:rsidRDefault="00B73A7E" w:rsidP="00110D07"/>
          <w:p w14:paraId="4F8DBB63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Stopped at diagnosis</w:t>
            </w:r>
          </w:p>
          <w:p w14:paraId="0B5AB3A3" w14:textId="77777777" w:rsidR="00B73A7E" w:rsidRDefault="00B73A7E" w:rsidP="00110D07">
            <w:r>
              <w:t>Recurrence: 0.75 (0.49-</w:t>
            </w:r>
            <w:r w:rsidRPr="00017C7F">
              <w:t>1.16)</w:t>
            </w:r>
          </w:p>
          <w:p w14:paraId="31AA328E" w14:textId="77777777" w:rsidR="00B73A7E" w:rsidRDefault="00B73A7E" w:rsidP="00110D07">
            <w:r>
              <w:t>Progression: 0.81 (0.35-</w:t>
            </w:r>
            <w:r w:rsidRPr="00017C7F">
              <w:t>1.88)</w:t>
            </w:r>
          </w:p>
          <w:p w14:paraId="69625038" w14:textId="77777777" w:rsidR="00B73A7E" w:rsidRDefault="00B73A7E" w:rsidP="00110D07">
            <w:r>
              <w:t>CSM: 0.80 (0.30-</w:t>
            </w:r>
            <w:r w:rsidRPr="00017C7F">
              <w:lastRenderedPageBreak/>
              <w:t>2.18)</w:t>
            </w:r>
          </w:p>
          <w:p w14:paraId="7BAC5DFD" w14:textId="77777777" w:rsidR="00B73A7E" w:rsidRPr="00AF05B6" w:rsidRDefault="00B73A7E" w:rsidP="00110D07">
            <w:pPr>
              <w:rPr>
                <w:lang w:val="fr-FR"/>
              </w:rPr>
            </w:pPr>
            <w:r w:rsidRPr="00AF05B6">
              <w:rPr>
                <w:lang w:val="fr-FR"/>
              </w:rPr>
              <w:t>ACM: 0.64 (0.31-1.34)</w:t>
            </w:r>
          </w:p>
          <w:p w14:paraId="1E9EB776" w14:textId="77777777" w:rsidR="00B73A7E" w:rsidRPr="00AF05B6" w:rsidRDefault="00B73A7E" w:rsidP="00110D07">
            <w:pPr>
              <w:rPr>
                <w:lang w:val="fr-FR"/>
              </w:rPr>
            </w:pPr>
          </w:p>
          <w:p w14:paraId="49F0E9C8" w14:textId="77777777" w:rsidR="00B73A7E" w:rsidRPr="00AF05B6" w:rsidRDefault="00B73A7E" w:rsidP="00110D07">
            <w:pPr>
              <w:rPr>
                <w:i/>
                <w:lang w:val="fr-FR"/>
              </w:rPr>
            </w:pPr>
            <w:proofErr w:type="spellStart"/>
            <w:r w:rsidRPr="00AF05B6">
              <w:rPr>
                <w:i/>
                <w:lang w:val="fr-FR"/>
              </w:rPr>
              <w:t>Current</w:t>
            </w:r>
            <w:proofErr w:type="spellEnd"/>
          </w:p>
          <w:p w14:paraId="3A45752C" w14:textId="77777777" w:rsidR="00B73A7E" w:rsidRPr="00AF05B6" w:rsidRDefault="00B73A7E" w:rsidP="00110D07">
            <w:pPr>
              <w:rPr>
                <w:lang w:val="fr-FR"/>
              </w:rPr>
            </w:pPr>
            <w:proofErr w:type="spellStart"/>
            <w:r w:rsidRPr="00AF05B6">
              <w:rPr>
                <w:lang w:val="fr-FR"/>
              </w:rPr>
              <w:t>Recurrence</w:t>
            </w:r>
            <w:proofErr w:type="spellEnd"/>
            <w:r w:rsidRPr="00AF05B6">
              <w:rPr>
                <w:lang w:val="fr-FR"/>
              </w:rPr>
              <w:t>: 1.04 (0.77-1.40)</w:t>
            </w:r>
          </w:p>
          <w:p w14:paraId="15ACF8D2" w14:textId="77777777" w:rsidR="00B73A7E" w:rsidRPr="00AF05B6" w:rsidRDefault="00B73A7E" w:rsidP="00110D07">
            <w:pPr>
              <w:rPr>
                <w:lang w:val="fr-FR"/>
              </w:rPr>
            </w:pPr>
            <w:r w:rsidRPr="00AF05B6">
              <w:rPr>
                <w:lang w:val="fr-FR"/>
              </w:rPr>
              <w:t>Progression: 1.16 (0.65-2.08)</w:t>
            </w:r>
          </w:p>
          <w:p w14:paraId="27D24FFB" w14:textId="77777777" w:rsidR="00B73A7E" w:rsidRPr="00AF05B6" w:rsidRDefault="00B73A7E" w:rsidP="00110D07">
            <w:pPr>
              <w:rPr>
                <w:lang w:val="fr-FR"/>
              </w:rPr>
            </w:pPr>
            <w:r w:rsidRPr="00AF05B6">
              <w:rPr>
                <w:lang w:val="fr-FR"/>
              </w:rPr>
              <w:t>CSM: 1.27 (0.64-2.52)</w:t>
            </w:r>
          </w:p>
          <w:p w14:paraId="4A5312CB" w14:textId="77777777" w:rsidR="00B73A7E" w:rsidRPr="00017C7F" w:rsidRDefault="00B73A7E" w:rsidP="00110D07">
            <w:pPr>
              <w:rPr>
                <w:i/>
              </w:rPr>
            </w:pPr>
            <w:r>
              <w:t>ACM: 1.03 (0.63-</w:t>
            </w:r>
            <w:r w:rsidRPr="00D25888">
              <w:t>1.68)</w:t>
            </w:r>
          </w:p>
        </w:tc>
      </w:tr>
      <w:tr w:rsidR="00B73A7E" w14:paraId="789D5F73" w14:textId="77777777" w:rsidTr="00110D07">
        <w:tc>
          <w:tcPr>
            <w:tcW w:w="1800" w:type="dxa"/>
          </w:tcPr>
          <w:p w14:paraId="065CBF7C" w14:textId="77777777" w:rsidR="00B73A7E" w:rsidRDefault="00B73A7E" w:rsidP="00110D07">
            <w:r>
              <w:lastRenderedPageBreak/>
              <w:t>Singla et al. – 2017</w:t>
            </w:r>
            <w:r>
              <w:fldChar w:fldCharType="begin">
                <w:fldData xml:space="preserve">PEVuZE5vdGU+PENpdGU+PEF1dGhvcj5TaW5nbGE8L0F1dGhvcj48WWVhcj4yMDE3PC9ZZWFyPjxS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aW5nbGE8L0F1dGhvcj48WWVhcj4yMDE3PC9ZZWFyPjxS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87]</w:t>
            </w:r>
            <w:r>
              <w:fldChar w:fldCharType="end"/>
            </w:r>
            <w:r>
              <w:t xml:space="preserve"> </w:t>
            </w:r>
          </w:p>
        </w:tc>
        <w:tc>
          <w:tcPr>
            <w:tcW w:w="1620" w:type="dxa"/>
          </w:tcPr>
          <w:p w14:paraId="2F2A9EF0" w14:textId="77777777" w:rsidR="00B73A7E" w:rsidRDefault="00B73A7E" w:rsidP="00110D07">
            <w:r>
              <w:t>Prospective cohort</w:t>
            </w:r>
          </w:p>
        </w:tc>
        <w:tc>
          <w:tcPr>
            <w:tcW w:w="1980" w:type="dxa"/>
          </w:tcPr>
          <w:p w14:paraId="11201B15" w14:textId="77777777" w:rsidR="00B73A7E" w:rsidRDefault="00B73A7E" w:rsidP="00110D07">
            <w:r>
              <w:t xml:space="preserve">99 patients with NMIBC </w:t>
            </w:r>
          </w:p>
        </w:tc>
        <w:tc>
          <w:tcPr>
            <w:tcW w:w="1800" w:type="dxa"/>
          </w:tcPr>
          <w:p w14:paraId="17BBA975" w14:textId="77777777" w:rsidR="00B73A7E" w:rsidRDefault="00B73A7E" w:rsidP="00110D07">
            <w:r>
              <w:t>Recurrence: ND</w:t>
            </w:r>
          </w:p>
          <w:p w14:paraId="1560A328" w14:textId="77777777" w:rsidR="00B73A7E" w:rsidRDefault="00B73A7E" w:rsidP="00110D07"/>
          <w:p w14:paraId="375FEB1B" w14:textId="77777777" w:rsidR="00B73A7E" w:rsidRDefault="00B73A7E" w:rsidP="00110D07">
            <w:r>
              <w:t>Progression: S</w:t>
            </w:r>
            <w:r w:rsidRPr="00B4316F">
              <w:t>tage, including development of muscle-invasive (</w:t>
            </w:r>
            <w:r w:rsidRPr="00283202">
              <w:rPr>
                <w:rFonts w:ascii="Arial" w:hAnsi="Arial" w:cs="Arial"/>
                <w:color w:val="222222"/>
                <w:shd w:val="clear" w:color="auto" w:fill="FFFFFF"/>
              </w:rPr>
              <w:t>≥</w:t>
            </w:r>
            <w:r w:rsidRPr="00B4316F">
              <w:t xml:space="preserve">pT2) </w:t>
            </w:r>
            <w:r>
              <w:t>or metastatic disease. Progres</w:t>
            </w:r>
            <w:r w:rsidRPr="00B4316F">
              <w:t>sion to radical cystectomy was also evaluated.</w:t>
            </w:r>
          </w:p>
          <w:p w14:paraId="75CB3FC6" w14:textId="77777777" w:rsidR="00B73A7E" w:rsidRDefault="00B73A7E" w:rsidP="00110D07"/>
          <w:p w14:paraId="115A8E63" w14:textId="77777777" w:rsidR="00B73A7E" w:rsidRDefault="00B73A7E" w:rsidP="00110D07">
            <w:r>
              <w:t>CSM/ACM: ND</w:t>
            </w:r>
          </w:p>
        </w:tc>
        <w:tc>
          <w:tcPr>
            <w:tcW w:w="1440" w:type="dxa"/>
          </w:tcPr>
          <w:p w14:paraId="5A151E64" w14:textId="77777777" w:rsidR="00B73A7E" w:rsidRDefault="00B73A7E" w:rsidP="00110D07">
            <w:r>
              <w:t>2006-2012</w:t>
            </w:r>
          </w:p>
        </w:tc>
        <w:tc>
          <w:tcPr>
            <w:tcW w:w="1620" w:type="dxa"/>
          </w:tcPr>
          <w:p w14:paraId="773BC588" w14:textId="77777777" w:rsidR="00B73A7E" w:rsidRDefault="00B73A7E" w:rsidP="00110D07">
            <w:r>
              <w:t>73 (median)</w:t>
            </w:r>
          </w:p>
        </w:tc>
        <w:tc>
          <w:tcPr>
            <w:tcW w:w="1170" w:type="dxa"/>
          </w:tcPr>
          <w:p w14:paraId="4B15DF20" w14:textId="77777777" w:rsidR="00B73A7E" w:rsidRDefault="00B73A7E" w:rsidP="00110D07">
            <w:r>
              <w:t>31.4 months (median)</w:t>
            </w:r>
          </w:p>
        </w:tc>
        <w:tc>
          <w:tcPr>
            <w:tcW w:w="2070" w:type="dxa"/>
          </w:tcPr>
          <w:p w14:paraId="211DBE0C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BMI</w:t>
            </w:r>
          </w:p>
          <w:p w14:paraId="0D1089A9" w14:textId="77777777" w:rsidR="00B73A7E" w:rsidRPr="00E87EAE" w:rsidRDefault="00B73A7E" w:rsidP="00110D07">
            <w:pPr>
              <w:rPr>
                <w:i/>
              </w:rPr>
            </w:pPr>
            <w:r>
              <w:rPr>
                <w:i/>
              </w:rPr>
              <w:t>Continuous</w:t>
            </w:r>
          </w:p>
          <w:p w14:paraId="4E7DCDD1" w14:textId="77777777" w:rsidR="00B73A7E" w:rsidRDefault="00B73A7E" w:rsidP="00110D07">
            <w:r>
              <w:t>Recurrence: NS on univariable analysis</w:t>
            </w:r>
          </w:p>
          <w:p w14:paraId="4B4DB852" w14:textId="77777777" w:rsidR="00B73A7E" w:rsidRDefault="00B73A7E" w:rsidP="00110D07">
            <w:r>
              <w:t xml:space="preserve">Stage progression: NS on univariable analysis </w:t>
            </w:r>
          </w:p>
          <w:p w14:paraId="7FA5031E" w14:textId="77777777" w:rsidR="00B73A7E" w:rsidRDefault="00B73A7E" w:rsidP="00110D07">
            <w:r>
              <w:t>Progression to cystectomy: NS on univariable analysis</w:t>
            </w:r>
          </w:p>
          <w:p w14:paraId="78759439" w14:textId="77777777" w:rsidR="00B73A7E" w:rsidRDefault="00B73A7E" w:rsidP="00110D07">
            <w:r>
              <w:t>CSM: NS on univariable analysis</w:t>
            </w:r>
          </w:p>
          <w:p w14:paraId="51C45880" w14:textId="77777777" w:rsidR="00B73A7E" w:rsidRDefault="00B73A7E" w:rsidP="00110D07">
            <w:r>
              <w:lastRenderedPageBreak/>
              <w:t xml:space="preserve">ACM: </w:t>
            </w:r>
            <w:r w:rsidRPr="006336C5">
              <w:t>0.86 (0.76–0.96)</w:t>
            </w:r>
          </w:p>
          <w:p w14:paraId="748401D6" w14:textId="77777777" w:rsidR="00B73A7E" w:rsidRDefault="00B73A7E" w:rsidP="00110D07"/>
          <w:p w14:paraId="074758B2" w14:textId="77777777" w:rsidR="00B73A7E" w:rsidRDefault="00B73A7E" w:rsidP="00110D07">
            <w:r>
              <w:rPr>
                <w:b/>
              </w:rPr>
              <w:t>Smoking</w:t>
            </w:r>
            <w:r>
              <w:t>***</w:t>
            </w:r>
          </w:p>
          <w:p w14:paraId="57225225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n-smoker</w:t>
            </w:r>
          </w:p>
          <w:p w14:paraId="5AB63918" w14:textId="77777777" w:rsidR="00B73A7E" w:rsidRDefault="00B73A7E" w:rsidP="00110D07">
            <w:r>
              <w:t>Recurrence: NS on univariable analysis</w:t>
            </w:r>
          </w:p>
          <w:p w14:paraId="1BB93DE4" w14:textId="77777777" w:rsidR="00B73A7E" w:rsidRDefault="00B73A7E" w:rsidP="00110D07">
            <w:r>
              <w:t xml:space="preserve">Stage progression: NS on univariable analysis </w:t>
            </w:r>
          </w:p>
          <w:p w14:paraId="2C880415" w14:textId="77777777" w:rsidR="00B73A7E" w:rsidRDefault="00B73A7E" w:rsidP="00110D07">
            <w:r>
              <w:t>Progression to cystectomy: NS on univariable analysis</w:t>
            </w:r>
          </w:p>
          <w:p w14:paraId="79117291" w14:textId="77777777" w:rsidR="00B73A7E" w:rsidRDefault="00B73A7E" w:rsidP="00110D07">
            <w:r>
              <w:t>CSM: NS on univariable analysis</w:t>
            </w:r>
          </w:p>
          <w:p w14:paraId="2D6515D2" w14:textId="77777777" w:rsidR="00B73A7E" w:rsidRDefault="00B73A7E" w:rsidP="00110D07">
            <w:r>
              <w:t>ACM: NS on univariable analysis</w:t>
            </w:r>
          </w:p>
          <w:p w14:paraId="1A02D78F" w14:textId="77777777" w:rsidR="00B73A7E" w:rsidRDefault="00B73A7E" w:rsidP="00110D07"/>
          <w:p w14:paraId="7A143A40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Aspirin use</w:t>
            </w:r>
          </w:p>
          <w:p w14:paraId="750B9704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use</w:t>
            </w:r>
          </w:p>
          <w:p w14:paraId="58AD78B3" w14:textId="77777777" w:rsidR="00B73A7E" w:rsidRDefault="00B73A7E" w:rsidP="00110D07">
            <w:r>
              <w:t>Recurrence: NS on univariable analysis</w:t>
            </w:r>
          </w:p>
          <w:p w14:paraId="11FC5BCC" w14:textId="77777777" w:rsidR="00B73A7E" w:rsidRDefault="00B73A7E" w:rsidP="00110D07">
            <w:r>
              <w:t xml:space="preserve">Stage progression: </w:t>
            </w:r>
            <w:r>
              <w:lastRenderedPageBreak/>
              <w:t xml:space="preserve">NS on univariable analysis </w:t>
            </w:r>
          </w:p>
          <w:p w14:paraId="195A62C0" w14:textId="77777777" w:rsidR="00B73A7E" w:rsidRDefault="00B73A7E" w:rsidP="00110D07">
            <w:r>
              <w:t>Progression to cystectomy: NS on univariable analysis</w:t>
            </w:r>
          </w:p>
          <w:p w14:paraId="3B8B17B9" w14:textId="77777777" w:rsidR="00B73A7E" w:rsidRDefault="00B73A7E" w:rsidP="00110D07">
            <w:r>
              <w:t>CSM: NS on univariable analysis</w:t>
            </w:r>
          </w:p>
          <w:p w14:paraId="6219E1FB" w14:textId="77777777" w:rsidR="00B73A7E" w:rsidRDefault="00B73A7E" w:rsidP="00110D07">
            <w:r>
              <w:t>ACM: NS on univariable analysis</w:t>
            </w:r>
          </w:p>
          <w:p w14:paraId="15FF48DB" w14:textId="77777777" w:rsidR="00B73A7E" w:rsidRDefault="00B73A7E" w:rsidP="00110D07">
            <w:pPr>
              <w:rPr>
                <w:i/>
              </w:rPr>
            </w:pPr>
          </w:p>
          <w:p w14:paraId="7D9AB7E5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NSAID or COX inhibitor use</w:t>
            </w:r>
          </w:p>
          <w:p w14:paraId="338DD131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use</w:t>
            </w:r>
          </w:p>
          <w:p w14:paraId="629F0829" w14:textId="77777777" w:rsidR="00B73A7E" w:rsidRDefault="00B73A7E" w:rsidP="00110D07">
            <w:r>
              <w:t>Recurrence: NS on univariable analysis</w:t>
            </w:r>
          </w:p>
          <w:p w14:paraId="0A08F20D" w14:textId="77777777" w:rsidR="00B73A7E" w:rsidRDefault="00B73A7E" w:rsidP="00110D07">
            <w:r>
              <w:t xml:space="preserve">Stage progression: NS on univariable analysis </w:t>
            </w:r>
          </w:p>
          <w:p w14:paraId="143A9872" w14:textId="77777777" w:rsidR="00B73A7E" w:rsidRDefault="00B73A7E" w:rsidP="00110D07">
            <w:r>
              <w:t>Progression to cystectomy: NS on univariable analysis</w:t>
            </w:r>
          </w:p>
          <w:p w14:paraId="26F6F7FA" w14:textId="77777777" w:rsidR="00B73A7E" w:rsidRDefault="00B73A7E" w:rsidP="00110D07">
            <w:r>
              <w:t xml:space="preserve">CSM: NS on univariable </w:t>
            </w:r>
            <w:r>
              <w:lastRenderedPageBreak/>
              <w:t>analysis</w:t>
            </w:r>
          </w:p>
          <w:p w14:paraId="6B93EBE3" w14:textId="77777777" w:rsidR="00B73A7E" w:rsidRDefault="00B73A7E" w:rsidP="00110D07">
            <w:r>
              <w:t>ACM: NS on univariable analysis</w:t>
            </w:r>
          </w:p>
          <w:p w14:paraId="24CD5AE7" w14:textId="77777777" w:rsidR="00B73A7E" w:rsidRDefault="00B73A7E" w:rsidP="00110D07"/>
          <w:p w14:paraId="75251812" w14:textId="77777777" w:rsidR="00B73A7E" w:rsidRDefault="00B73A7E" w:rsidP="00110D07">
            <w:r>
              <w:rPr>
                <w:b/>
              </w:rPr>
              <w:t>Statin</w:t>
            </w:r>
          </w:p>
          <w:p w14:paraId="2B1967AC" w14:textId="77777777" w:rsidR="00B73A7E" w:rsidRDefault="00B73A7E" w:rsidP="00110D07">
            <w:r>
              <w:rPr>
                <w:i/>
              </w:rPr>
              <w:t>Ref. = No use</w:t>
            </w:r>
          </w:p>
          <w:p w14:paraId="08AAF227" w14:textId="77777777" w:rsidR="00B73A7E" w:rsidRDefault="00B73A7E" w:rsidP="00110D07">
            <w:r>
              <w:t>Recurrence: NS on univariable analysis</w:t>
            </w:r>
          </w:p>
          <w:p w14:paraId="21186C48" w14:textId="77777777" w:rsidR="00B73A7E" w:rsidRDefault="00B73A7E" w:rsidP="00110D07">
            <w:r>
              <w:t xml:space="preserve">Stage progression: NS on univariable analysis </w:t>
            </w:r>
          </w:p>
          <w:p w14:paraId="40FEBCC7" w14:textId="77777777" w:rsidR="00B73A7E" w:rsidRDefault="00B73A7E" w:rsidP="00110D07">
            <w:r>
              <w:t>Progression to cystectomy: NS on univariable analysis</w:t>
            </w:r>
          </w:p>
          <w:p w14:paraId="079D0818" w14:textId="77777777" w:rsidR="00B73A7E" w:rsidRDefault="00B73A7E" w:rsidP="00110D07">
            <w:r>
              <w:t>CSM: NS on univariable analysis</w:t>
            </w:r>
          </w:p>
          <w:p w14:paraId="2E4C467A" w14:textId="77777777" w:rsidR="00B73A7E" w:rsidRDefault="00B73A7E" w:rsidP="00110D07">
            <w:r>
              <w:t>ACM: NS on univariable analysis</w:t>
            </w:r>
          </w:p>
          <w:p w14:paraId="3F389448" w14:textId="77777777" w:rsidR="00B73A7E" w:rsidRPr="006336C5" w:rsidRDefault="00B73A7E" w:rsidP="00110D07"/>
        </w:tc>
      </w:tr>
      <w:tr w:rsidR="00B73A7E" w14:paraId="5A981442" w14:textId="77777777" w:rsidTr="00110D07">
        <w:tc>
          <w:tcPr>
            <w:tcW w:w="1800" w:type="dxa"/>
          </w:tcPr>
          <w:p w14:paraId="4863C20D" w14:textId="77777777" w:rsidR="00B73A7E" w:rsidRDefault="00B73A7E" w:rsidP="00110D07">
            <w:proofErr w:type="spellStart"/>
            <w:r>
              <w:lastRenderedPageBreak/>
              <w:t>Skolarus</w:t>
            </w:r>
            <w:proofErr w:type="spellEnd"/>
            <w:r>
              <w:t xml:space="preserve"> et al. - 2009</w:t>
            </w:r>
            <w:r>
              <w:fldChar w:fldCharType="begin">
                <w:fldData xml:space="preserve">PEVuZE5vdGU+PENpdGU+PEF1dGhvcj5Ta29sYXJ1czwvQXV0aG9yPjxZZWFyPjIwMDk8L1llYXI+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a29sYXJ1czwvQXV0aG9yPjxZZWFyPjIwMDk8L1llYXI+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88]</w:t>
            </w:r>
            <w:r>
              <w:fldChar w:fldCharType="end"/>
            </w:r>
          </w:p>
        </w:tc>
        <w:tc>
          <w:tcPr>
            <w:tcW w:w="1620" w:type="dxa"/>
          </w:tcPr>
          <w:p w14:paraId="36184F8E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5DB0C477" w14:textId="77777777" w:rsidR="00B73A7E" w:rsidRDefault="00B73A7E" w:rsidP="00110D07">
            <w:r>
              <w:t xml:space="preserve">90 patients with NMIBC </w:t>
            </w:r>
          </w:p>
        </w:tc>
        <w:tc>
          <w:tcPr>
            <w:tcW w:w="1800" w:type="dxa"/>
          </w:tcPr>
          <w:p w14:paraId="616DE6D0" w14:textId="77777777" w:rsidR="00B73A7E" w:rsidRDefault="00B73A7E" w:rsidP="00110D07">
            <w:r>
              <w:t>Recurrence: Total recurrences.</w:t>
            </w:r>
          </w:p>
          <w:p w14:paraId="503CB4BE" w14:textId="77777777" w:rsidR="00B73A7E" w:rsidRDefault="00B73A7E" w:rsidP="00110D07"/>
          <w:p w14:paraId="43EECE8A" w14:textId="77777777" w:rsidR="00B73A7E" w:rsidRDefault="00B73A7E" w:rsidP="00110D07">
            <w:r>
              <w:lastRenderedPageBreak/>
              <w:t>Progression: L</w:t>
            </w:r>
            <w:r w:rsidRPr="00B0480C">
              <w:t xml:space="preserve">ocal tumor </w:t>
            </w:r>
            <w:r>
              <w:t>progression; under</w:t>
            </w:r>
            <w:r w:rsidRPr="00B0480C">
              <w:t>going cystectomy, chemotherapy or radiation therapy; or development of metastatic disease</w:t>
            </w:r>
            <w:r>
              <w:t>.</w:t>
            </w:r>
          </w:p>
          <w:p w14:paraId="3B766517" w14:textId="77777777" w:rsidR="00B73A7E" w:rsidRDefault="00B73A7E" w:rsidP="00110D07"/>
          <w:p w14:paraId="4810FED8" w14:textId="77777777" w:rsidR="00B73A7E" w:rsidRDefault="00B73A7E" w:rsidP="00110D07">
            <w:r>
              <w:t>CSM/ACM: ND</w:t>
            </w:r>
          </w:p>
        </w:tc>
        <w:tc>
          <w:tcPr>
            <w:tcW w:w="1440" w:type="dxa"/>
          </w:tcPr>
          <w:p w14:paraId="4F0D75FD" w14:textId="77777777" w:rsidR="00B73A7E" w:rsidRDefault="00B73A7E" w:rsidP="00110D07">
            <w:r>
              <w:lastRenderedPageBreak/>
              <w:t>1997-2007</w:t>
            </w:r>
          </w:p>
        </w:tc>
        <w:tc>
          <w:tcPr>
            <w:tcW w:w="1620" w:type="dxa"/>
          </w:tcPr>
          <w:p w14:paraId="52745CBA" w14:textId="77777777" w:rsidR="00B73A7E" w:rsidRDefault="00B73A7E" w:rsidP="00110D07">
            <w:r>
              <w:t>68.1-68.9 (mean)</w:t>
            </w:r>
          </w:p>
        </w:tc>
        <w:tc>
          <w:tcPr>
            <w:tcW w:w="1170" w:type="dxa"/>
          </w:tcPr>
          <w:p w14:paraId="55162209" w14:textId="77777777" w:rsidR="00B73A7E" w:rsidRDefault="00B73A7E" w:rsidP="00110D07">
            <w:r>
              <w:t>5.1 years (median)</w:t>
            </w:r>
          </w:p>
        </w:tc>
        <w:tc>
          <w:tcPr>
            <w:tcW w:w="2070" w:type="dxa"/>
          </w:tcPr>
          <w:p w14:paraId="4D24A4A3" w14:textId="77777777" w:rsidR="00B73A7E" w:rsidRDefault="00B73A7E" w:rsidP="00110D07">
            <w:r>
              <w:rPr>
                <w:b/>
              </w:rPr>
              <w:t>Statins</w:t>
            </w:r>
          </w:p>
          <w:p w14:paraId="11CCD43D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use</w:t>
            </w:r>
          </w:p>
          <w:p w14:paraId="79F6E586" w14:textId="77777777" w:rsidR="00B73A7E" w:rsidRDefault="00B73A7E" w:rsidP="00110D07">
            <w:r>
              <w:t xml:space="preserve">Recurrence: NS on univariable </w:t>
            </w:r>
            <w:r>
              <w:lastRenderedPageBreak/>
              <w:t>analysis</w:t>
            </w:r>
          </w:p>
          <w:p w14:paraId="0FD03CD2" w14:textId="77777777" w:rsidR="00B73A7E" w:rsidRDefault="00B73A7E" w:rsidP="00110D07">
            <w:r>
              <w:t>Progression: NS on univariable analysis</w:t>
            </w:r>
          </w:p>
          <w:p w14:paraId="42B9F092" w14:textId="77777777" w:rsidR="00B73A7E" w:rsidRDefault="00B73A7E" w:rsidP="00110D07">
            <w:r>
              <w:t>CSM: NS on univariable analysis</w:t>
            </w:r>
          </w:p>
          <w:p w14:paraId="724EF84A" w14:textId="77777777" w:rsidR="00B73A7E" w:rsidRPr="0010396C" w:rsidRDefault="00B73A7E" w:rsidP="00110D07">
            <w:r>
              <w:t>ACM: NS on univariable analysis</w:t>
            </w:r>
          </w:p>
        </w:tc>
      </w:tr>
      <w:tr w:rsidR="00B73A7E" w14:paraId="2AAD04F5" w14:textId="77777777" w:rsidTr="00110D07">
        <w:tc>
          <w:tcPr>
            <w:tcW w:w="1800" w:type="dxa"/>
          </w:tcPr>
          <w:p w14:paraId="174E1F0A" w14:textId="77777777" w:rsidR="00B73A7E" w:rsidRDefault="00B73A7E" w:rsidP="00110D07">
            <w:r>
              <w:lastRenderedPageBreak/>
              <w:t>Studer et al. - 1995</w:t>
            </w:r>
            <w:r>
              <w:fldChar w:fldCharType="begin"/>
            </w:r>
            <w:r>
              <w:instrText xml:space="preserve"> ADDIN EN.CITE &lt;EndNote&gt;&lt;Cite&gt;&lt;Author&gt;Studer&lt;/Author&gt;&lt;Year&gt;1995&lt;/Year&gt;&lt;RecNum&gt;158&lt;/RecNum&gt;&lt;DisplayText&gt;&lt;style face="superscript"&gt;[89]&lt;/style&gt;&lt;/DisplayText&gt;&lt;record&gt;&lt;rec-number&gt;158&lt;/rec-number&gt;&lt;foreign-keys&gt;&lt;key app="EN" db-id="t2xzzarf5fastpevffz59dwg05x9092vewef" timestamp="1559248697"&gt;158&lt;/key&gt;&lt;/foreign-keys&gt;&lt;ref-type name="Journal Article"&gt;17&lt;/ref-type&gt;&lt;contributors&gt;&lt;authors&gt;&lt;author&gt;Studer, U. E.&lt;/author&gt;&lt;author&gt;Jenzer, S.&lt;/author&gt;&lt;author&gt;Biedermann, C.&lt;/author&gt;&lt;author&gt;Chollet, D.&lt;/author&gt;&lt;author&gt;Kraft, R.&lt;/author&gt;&lt;author&gt;von Toggenburg, H.&lt;/author&gt;&lt;author&gt;Vonbank, F.&lt;/author&gt;&lt;/authors&gt;&lt;/contributors&gt;&lt;auth-address&gt;Department of Urology, University of Berne, Geneva.&lt;/auth-address&gt;&lt;titles&gt;&lt;title&gt;Adjuvant treatment with a vitamin A analogue (etretinate) after transurethral resection of superficial bladder tumors. Final analysis of a prospective, randomized multicenter trial in Switzerland&lt;/title&gt;&lt;secondary-title&gt;Eur Urol&lt;/secondary-title&gt;&lt;alt-title&gt;European urology&lt;/alt-title&gt;&lt;/titles&gt;&lt;periodical&gt;&lt;full-title&gt;Eur Urol&lt;/full-title&gt;&lt;abbr-1&gt;European urology&lt;/abbr-1&gt;&lt;/periodical&gt;&lt;alt-periodical&gt;&lt;full-title&gt;Eur Urol&lt;/full-title&gt;&lt;abbr-1&gt;European urology&lt;/abbr-1&gt;&lt;/alt-periodical&gt;&lt;pages&gt;284-90&lt;/pages&gt;&lt;volume&gt;28&lt;/volume&gt;&lt;number&gt;4&lt;/number&gt;&lt;edition&gt;1995/01/01&lt;/edition&gt;&lt;keywords&gt;&lt;keyword&gt;Adult&lt;/keyword&gt;&lt;keyword&gt;Aged&lt;/keyword&gt;&lt;keyword&gt;Chemotherapy, Adjuvant&lt;/keyword&gt;&lt;keyword&gt;Double-Blind Method&lt;/keyword&gt;&lt;keyword&gt;Etretinate/adverse effects/*therapeutic use&lt;/keyword&gt;&lt;keyword&gt;Female&lt;/keyword&gt;&lt;keyword&gt;Humans&lt;/keyword&gt;&lt;keyword&gt;Male&lt;/keyword&gt;&lt;keyword&gt;Middle Aged&lt;/keyword&gt;&lt;keyword&gt;Neoplasm Recurrence, Local/prevention &amp;amp; control&lt;/keyword&gt;&lt;keyword&gt;Prospective Studies&lt;/keyword&gt;&lt;keyword&gt;Urinary Bladder Neoplasms/drug therapy/pathology/*surgery&lt;/keyword&gt;&lt;/keywords&gt;&lt;dates&gt;&lt;year&gt;1995&lt;/year&gt;&lt;/dates&gt;&lt;isbn&gt;0302-2838 (Print)&amp;#xD;0302-2838&lt;/isbn&gt;&lt;accession-num&gt;8575494&lt;/accession-num&gt;&lt;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89]</w:t>
            </w:r>
            <w:r>
              <w:fldChar w:fldCharType="end"/>
            </w:r>
          </w:p>
        </w:tc>
        <w:tc>
          <w:tcPr>
            <w:tcW w:w="1620" w:type="dxa"/>
          </w:tcPr>
          <w:p w14:paraId="2B098E2A" w14:textId="77777777" w:rsidR="00B73A7E" w:rsidRDefault="00B73A7E" w:rsidP="00110D07">
            <w:r>
              <w:t>Randomized controlled trial</w:t>
            </w:r>
          </w:p>
        </w:tc>
        <w:tc>
          <w:tcPr>
            <w:tcW w:w="1980" w:type="dxa"/>
          </w:tcPr>
          <w:p w14:paraId="289F9855" w14:textId="77777777" w:rsidR="00B73A7E" w:rsidRDefault="00B73A7E" w:rsidP="00110D07">
            <w:r>
              <w:t>79 patients with NMIBC</w:t>
            </w:r>
          </w:p>
        </w:tc>
        <w:tc>
          <w:tcPr>
            <w:tcW w:w="1800" w:type="dxa"/>
          </w:tcPr>
          <w:p w14:paraId="0DA3BBC4" w14:textId="77777777" w:rsidR="00B73A7E" w:rsidRDefault="00B73A7E" w:rsidP="00110D07">
            <w:r>
              <w:t>Recurrence: First recurrence on cystoscopy.</w:t>
            </w:r>
          </w:p>
        </w:tc>
        <w:tc>
          <w:tcPr>
            <w:tcW w:w="1440" w:type="dxa"/>
          </w:tcPr>
          <w:p w14:paraId="5D66FB3C" w14:textId="77777777" w:rsidR="00B73A7E" w:rsidRDefault="00B73A7E" w:rsidP="00110D07">
            <w:r>
              <w:t>NR</w:t>
            </w:r>
          </w:p>
        </w:tc>
        <w:tc>
          <w:tcPr>
            <w:tcW w:w="1620" w:type="dxa"/>
          </w:tcPr>
          <w:p w14:paraId="52C10D01" w14:textId="77777777" w:rsidR="00B73A7E" w:rsidRDefault="00B73A7E" w:rsidP="00110D07">
            <w:r>
              <w:t>59.5 (mean)</w:t>
            </w:r>
          </w:p>
        </w:tc>
        <w:tc>
          <w:tcPr>
            <w:tcW w:w="1170" w:type="dxa"/>
          </w:tcPr>
          <w:p w14:paraId="531CC1E5" w14:textId="77777777" w:rsidR="00B73A7E" w:rsidRDefault="00B73A7E" w:rsidP="00110D07">
            <w:r>
              <w:t>30-33 months (median)</w:t>
            </w:r>
          </w:p>
        </w:tc>
        <w:tc>
          <w:tcPr>
            <w:tcW w:w="2070" w:type="dxa"/>
          </w:tcPr>
          <w:p w14:paraId="11474290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Etretinate:</w:t>
            </w:r>
          </w:p>
          <w:p w14:paraId="75D15604" w14:textId="77777777" w:rsidR="00B73A7E" w:rsidRDefault="00B73A7E" w:rsidP="00110D07">
            <w:r>
              <w:rPr>
                <w:i/>
              </w:rPr>
              <w:t>Ref. = Placebo</w:t>
            </w:r>
          </w:p>
          <w:p w14:paraId="7ADDD122" w14:textId="77777777" w:rsidR="00B73A7E" w:rsidRPr="00712C48" w:rsidRDefault="00B73A7E" w:rsidP="00110D07">
            <w:r>
              <w:t>Recurrence: NS on univariable analysis</w:t>
            </w:r>
          </w:p>
        </w:tc>
      </w:tr>
      <w:tr w:rsidR="00B73A7E" w14:paraId="62901957" w14:textId="77777777" w:rsidTr="00110D07">
        <w:tc>
          <w:tcPr>
            <w:tcW w:w="1800" w:type="dxa"/>
          </w:tcPr>
          <w:p w14:paraId="4AA3EB5E" w14:textId="77777777" w:rsidR="00B73A7E" w:rsidRDefault="00B73A7E" w:rsidP="00110D07">
            <w:r>
              <w:t>Takashi et al. - 1987</w:t>
            </w:r>
            <w:r>
              <w:fldChar w:fldCharType="begin">
                <w:fldData xml:space="preserve">PEVuZE5vdGU+PENpdGU+PEF1dGhvcj5UYWthc2hpPC9BdXRob3I+PFllYXI+MTk4NzwvWWVhcj48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UYWthc2hpPC9BdXRob3I+PFllYXI+MTk4NzwvWWVhcj48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90]</w:t>
            </w:r>
            <w:r>
              <w:fldChar w:fldCharType="end"/>
            </w:r>
          </w:p>
        </w:tc>
        <w:tc>
          <w:tcPr>
            <w:tcW w:w="1620" w:type="dxa"/>
          </w:tcPr>
          <w:p w14:paraId="0D89501D" w14:textId="77777777" w:rsidR="00B73A7E" w:rsidRDefault="00B73A7E" w:rsidP="00110D07">
            <w:r>
              <w:t>ND</w:t>
            </w:r>
          </w:p>
        </w:tc>
        <w:tc>
          <w:tcPr>
            <w:tcW w:w="1980" w:type="dxa"/>
          </w:tcPr>
          <w:p w14:paraId="67D32FA4" w14:textId="77777777" w:rsidR="00B73A7E" w:rsidRDefault="00B73A7E" w:rsidP="00110D07">
            <w:r>
              <w:t>264 patients with NMIBC/MIBC</w:t>
            </w:r>
          </w:p>
        </w:tc>
        <w:tc>
          <w:tcPr>
            <w:tcW w:w="1800" w:type="dxa"/>
          </w:tcPr>
          <w:p w14:paraId="2BD78EE1" w14:textId="77777777" w:rsidR="00B73A7E" w:rsidRDefault="00B73A7E" w:rsidP="00110D07">
            <w:r>
              <w:t>ACM: ND</w:t>
            </w:r>
          </w:p>
        </w:tc>
        <w:tc>
          <w:tcPr>
            <w:tcW w:w="1440" w:type="dxa"/>
          </w:tcPr>
          <w:p w14:paraId="07912196" w14:textId="77777777" w:rsidR="00B73A7E" w:rsidRDefault="00B73A7E" w:rsidP="00110D07">
            <w:r>
              <w:t>1973-1984</w:t>
            </w:r>
          </w:p>
        </w:tc>
        <w:tc>
          <w:tcPr>
            <w:tcW w:w="1620" w:type="dxa"/>
          </w:tcPr>
          <w:p w14:paraId="65C234C8" w14:textId="77777777" w:rsidR="00B73A7E" w:rsidRDefault="00B73A7E" w:rsidP="00110D07">
            <w:r>
              <w:t>Mean/median NR</w:t>
            </w:r>
          </w:p>
        </w:tc>
        <w:tc>
          <w:tcPr>
            <w:tcW w:w="1170" w:type="dxa"/>
          </w:tcPr>
          <w:p w14:paraId="666FCCD2" w14:textId="77777777" w:rsidR="00B73A7E" w:rsidRDefault="00B73A7E" w:rsidP="00110D07">
            <w:r>
              <w:t>NR</w:t>
            </w:r>
          </w:p>
        </w:tc>
        <w:tc>
          <w:tcPr>
            <w:tcW w:w="2070" w:type="dxa"/>
          </w:tcPr>
          <w:p w14:paraId="6A119144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</w:t>
            </w:r>
          </w:p>
          <w:p w14:paraId="3EFEDD02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n-smoker</w:t>
            </w:r>
          </w:p>
          <w:p w14:paraId="52716081" w14:textId="77777777" w:rsidR="00B73A7E" w:rsidRPr="00F85A43" w:rsidRDefault="00B73A7E" w:rsidP="00110D07">
            <w:r>
              <w:t>ACM: NS on univariable analysis</w:t>
            </w:r>
          </w:p>
        </w:tc>
      </w:tr>
      <w:tr w:rsidR="00B73A7E" w14:paraId="6287AA7E" w14:textId="77777777" w:rsidTr="00110D07">
        <w:tc>
          <w:tcPr>
            <w:tcW w:w="1800" w:type="dxa"/>
          </w:tcPr>
          <w:p w14:paraId="4D290EB3" w14:textId="77777777" w:rsidR="00B73A7E" w:rsidRDefault="00B73A7E" w:rsidP="00110D07">
            <w:r>
              <w:t>Thompson et al. - 1987</w:t>
            </w:r>
            <w:r>
              <w:fldChar w:fldCharType="begin"/>
            </w:r>
            <w:r>
              <w:instrText xml:space="preserve"> ADDIN EN.CITE &lt;EndNote&gt;&lt;Cite&gt;&lt;Author&gt;Thompson&lt;/Author&gt;&lt;Year&gt;1987&lt;/Year&gt;&lt;RecNum&gt;136&lt;/RecNum&gt;&lt;DisplayText&gt;&lt;style face="superscript"&gt;[91]&lt;/style&gt;&lt;/DisplayText&gt;&lt;record&gt;&lt;rec-number&gt;136&lt;/rec-number&gt;&lt;foreign-keys&gt;&lt;key app="EN" db-id="t2xzzarf5fastpevffz59dwg05x9092vewef" timestamp="1559145688"&gt;136&lt;/key&gt;&lt;/foreign-keys&gt;&lt;ref-type name="Journal Article"&gt;17&lt;/ref-type&gt;&lt;contributors&gt;&lt;authors&gt;&lt;author&gt;Thompson, I. M.&lt;/author&gt;&lt;author&gt;Peek, M.&lt;/author&gt;&lt;author&gt;Rodriguez, F. R.&lt;/author&gt;&lt;/authors&gt;&lt;/contributors&gt;&lt;titles&gt;&lt;title&gt;The impact of cigarette smoking on stage, grade and number of recurrences of transitional cell carcinoma of the bladder&lt;/title&gt;&lt;secondary-title&gt;J Urol&lt;/secondary-title&gt;&lt;alt-title&gt;The Journal of urology&lt;/alt-title&gt;&lt;/titles&gt;&lt;periodical&gt;&lt;full-title&gt;J Urol&lt;/full-title&gt;&lt;abbr-1&gt;The Journal of urology&lt;/abbr-1&gt;&lt;/periodical&gt;&lt;alt-periodical&gt;&lt;full-title&gt;J Urol&lt;/full-title&gt;&lt;abbr-1&gt;The Journal of urology&lt;/abbr-1&gt;&lt;/alt-periodical&gt;&lt;pages&gt;401-3&lt;/pages&gt;&lt;volume&gt;137&lt;/volume&gt;&lt;number&gt;3&lt;/number&gt;&lt;edition&gt;1987/03/01&lt;/edition&gt;&lt;keywords&gt;&lt;keyword&gt;Carcinoma, Transitional Cell/*pathology&lt;/keyword&gt;&lt;keyword&gt;Female&lt;/keyword&gt;&lt;keyword&gt;Humans&lt;/keyword&gt;&lt;keyword&gt;Male&lt;/keyword&gt;&lt;keyword&gt;Middle Aged&lt;/keyword&gt;&lt;keyword&gt;Military Personnel&lt;/keyword&gt;&lt;keyword&gt;Neoplasm Recurrence, Local/*pathology&lt;/keyword&gt;&lt;keyword&gt;Neoplasm Staging&lt;/keyword&gt;&lt;keyword&gt;*Smoking&lt;/keyword&gt;&lt;keyword&gt;United States&lt;/keyword&gt;&lt;keyword&gt;Urinary Bladder/*pathology&lt;/keyword&gt;&lt;keyword&gt;Urinary Bladder Neoplasms/*pathology&lt;/keyword&gt;&lt;/keywords&gt;&lt;dates&gt;&lt;year&gt;1987&lt;/year&gt;&lt;pub-dates&gt;&lt;date&gt;Mar&lt;/date&gt;&lt;/pub-dates&gt;&lt;/dates&gt;&lt;isbn&gt;0022-5347 (Print)&amp;#xD;0022-5347&lt;/isbn&gt;&lt;accession-num&gt;3820367&lt;/accession-num&gt;&lt;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91]</w:t>
            </w:r>
            <w:r>
              <w:fldChar w:fldCharType="end"/>
            </w:r>
          </w:p>
        </w:tc>
        <w:tc>
          <w:tcPr>
            <w:tcW w:w="1620" w:type="dxa"/>
          </w:tcPr>
          <w:p w14:paraId="3B25B8AD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312AA1E9" w14:textId="77777777" w:rsidR="00B73A7E" w:rsidRDefault="00B73A7E" w:rsidP="00110D07">
            <w:r>
              <w:t>368 patients with NMIBC/MIBC</w:t>
            </w:r>
          </w:p>
        </w:tc>
        <w:tc>
          <w:tcPr>
            <w:tcW w:w="1800" w:type="dxa"/>
          </w:tcPr>
          <w:p w14:paraId="4B92320C" w14:textId="77777777" w:rsidR="00B73A7E" w:rsidRDefault="00B73A7E" w:rsidP="00110D07">
            <w:r>
              <w:t>Recurrence: ND</w:t>
            </w:r>
          </w:p>
        </w:tc>
        <w:tc>
          <w:tcPr>
            <w:tcW w:w="1440" w:type="dxa"/>
          </w:tcPr>
          <w:p w14:paraId="4296DE5C" w14:textId="77777777" w:rsidR="00B73A7E" w:rsidRDefault="00B73A7E" w:rsidP="00110D07">
            <w:r>
              <w:t>1980-1985</w:t>
            </w:r>
          </w:p>
        </w:tc>
        <w:tc>
          <w:tcPr>
            <w:tcW w:w="1620" w:type="dxa"/>
          </w:tcPr>
          <w:p w14:paraId="30DD4DC2" w14:textId="77777777" w:rsidR="00B73A7E" w:rsidRDefault="00B73A7E" w:rsidP="00110D07">
            <w:r>
              <w:t>57.3-60.7 (mean)</w:t>
            </w:r>
          </w:p>
        </w:tc>
        <w:tc>
          <w:tcPr>
            <w:tcW w:w="1170" w:type="dxa"/>
          </w:tcPr>
          <w:p w14:paraId="34FCD941" w14:textId="77777777" w:rsidR="00B73A7E" w:rsidRDefault="00B73A7E" w:rsidP="00110D07">
            <w:r>
              <w:t>NR</w:t>
            </w:r>
          </w:p>
        </w:tc>
        <w:tc>
          <w:tcPr>
            <w:tcW w:w="2070" w:type="dxa"/>
          </w:tcPr>
          <w:p w14:paraId="63275AEB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</w:t>
            </w:r>
          </w:p>
          <w:p w14:paraId="77D7CE12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n-smoker</w:t>
            </w:r>
          </w:p>
          <w:p w14:paraId="2D098D8A" w14:textId="77777777" w:rsidR="00B73A7E" w:rsidRPr="00940EEF" w:rsidRDefault="00B73A7E" w:rsidP="00110D07">
            <w:r>
              <w:t>Recurrence: MVNA</w:t>
            </w:r>
          </w:p>
        </w:tc>
      </w:tr>
      <w:tr w:rsidR="00B73A7E" w14:paraId="039706D1" w14:textId="77777777" w:rsidTr="00110D07">
        <w:tc>
          <w:tcPr>
            <w:tcW w:w="1800" w:type="dxa"/>
          </w:tcPr>
          <w:p w14:paraId="09A488EE" w14:textId="77777777" w:rsidR="00B73A7E" w:rsidRDefault="00B73A7E" w:rsidP="00110D07">
            <w:r>
              <w:t xml:space="preserve">Tang et al. - </w:t>
            </w:r>
            <w:r>
              <w:lastRenderedPageBreak/>
              <w:t>2010</w:t>
            </w:r>
            <w:r>
              <w:fldChar w:fldCharType="begin"/>
            </w:r>
            <w:r>
              <w:instrText xml:space="preserve"> ADDIN EN.CITE &lt;EndNote&gt;&lt;Cite&gt;&lt;Author&gt;Tang&lt;/Author&gt;&lt;Year&gt;2010&lt;/Year&gt;&lt;RecNum&gt;53&lt;/RecNum&gt;&lt;DisplayText&gt;&lt;style face="superscript"&gt;[92]&lt;/style&gt;&lt;/DisplayText&gt;&lt;record&gt;&lt;rec-number&gt;53&lt;/rec-number&gt;&lt;foreign-keys&gt;&lt;key app="EN" db-id="t2xzzarf5fastpevffz59dwg05x9092vewef" timestamp="1556594702"&gt;53&lt;/key&gt;&lt;/foreign-keys&gt;&lt;ref-type name="Journal Article"&gt;17&lt;/ref-type&gt;&lt;contributors&gt;&lt;authors&gt;&lt;author&gt;Tang, Li&lt;/author&gt;&lt;author&gt;Zirpoli, Gary R.&lt;/author&gt;&lt;author&gt;Guru, Khurshid&lt;/author&gt;&lt;author&gt;Moysich, Kirsten B.&lt;/author&gt;&lt;author&gt;Zhang, Yuesheng&lt;/author&gt;&lt;author&gt;Ambrosone, Christine B.&lt;/author&gt;&lt;author&gt;McCann, Susan E.&lt;/author&gt;&lt;/authors&gt;&lt;/contributors&gt;&lt;titles&gt;&lt;title&gt;Intake of cruciferous vegetables modifies bladder cancer survival&lt;/title&gt;&lt;secondary-title&gt;Cancer epidemiology, biomarkers &amp;amp; prevention : a publication of the American Association for Cancer Research, cosponsored by the American Society of Preventive Oncology&lt;/secondary-title&gt;&lt;/titles&gt;&lt;periodical&gt;&lt;full-title&gt;Cancer epidemiology, biomarkers &amp;amp; prevention : a publication of the American Association for Cancer Research, cosponsored by the American Society of Preventive Oncology&lt;/full-title&gt;&lt;/periodical&gt;&lt;pages&gt;1806-1811&lt;/pages&gt;&lt;volume&gt;19&lt;/volume&gt;&lt;number&gt;7&lt;/number&gt;&lt;edition&gt;2010/06/15&lt;/edition&gt;&lt;dates&gt;&lt;year&gt;2010&lt;/year&gt;&lt;/dates&gt;&lt;isbn&gt;1538-7755&amp;#xD;1055-9965&lt;/isbn&gt;&lt;accession-num&gt;20551305&lt;/accession-num&gt;&lt;urls&gt;&lt;related-urls&gt;&lt;url&gt;https://www.ncbi.nlm.nih.gov/pubmed/20551305&lt;/url&gt;&lt;url&gt;https://www.ncbi.nlm.nih.gov/pmc/PMC2901397/&lt;/url&gt;&lt;/related-urls&gt;&lt;/urls&gt;&lt;electronic-resource-num&gt;10.1158/1055-9965.EPI-10-0008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92]</w:t>
            </w:r>
            <w:r>
              <w:fldChar w:fldCharType="end"/>
            </w:r>
            <w:r>
              <w:t>****</w:t>
            </w:r>
          </w:p>
        </w:tc>
        <w:tc>
          <w:tcPr>
            <w:tcW w:w="1620" w:type="dxa"/>
          </w:tcPr>
          <w:p w14:paraId="0825CE2F" w14:textId="77777777" w:rsidR="00B73A7E" w:rsidRDefault="00B73A7E" w:rsidP="00110D07">
            <w:r>
              <w:lastRenderedPageBreak/>
              <w:t xml:space="preserve">Retrospective </w:t>
            </w:r>
            <w:r>
              <w:lastRenderedPageBreak/>
              <w:t>cohort</w:t>
            </w:r>
          </w:p>
        </w:tc>
        <w:tc>
          <w:tcPr>
            <w:tcW w:w="1980" w:type="dxa"/>
          </w:tcPr>
          <w:p w14:paraId="2D638BA3" w14:textId="77777777" w:rsidR="00B73A7E" w:rsidRDefault="00B73A7E" w:rsidP="00110D07">
            <w:r>
              <w:lastRenderedPageBreak/>
              <w:t xml:space="preserve">239 patients with </w:t>
            </w:r>
            <w:r>
              <w:lastRenderedPageBreak/>
              <w:t>NMIBC/MIBC</w:t>
            </w:r>
          </w:p>
        </w:tc>
        <w:tc>
          <w:tcPr>
            <w:tcW w:w="1800" w:type="dxa"/>
          </w:tcPr>
          <w:p w14:paraId="5EF0A648" w14:textId="77777777" w:rsidR="00B73A7E" w:rsidRDefault="00B73A7E" w:rsidP="00110D07">
            <w:r>
              <w:lastRenderedPageBreak/>
              <w:t xml:space="preserve">CSM: Death </w:t>
            </w:r>
            <w:r>
              <w:lastRenderedPageBreak/>
              <w:t>attribut</w:t>
            </w:r>
            <w:r w:rsidRPr="006C6439">
              <w:t>able to bladder cancer as a primary or underlying cause on the death certificate.</w:t>
            </w:r>
          </w:p>
          <w:p w14:paraId="51280F97" w14:textId="77777777" w:rsidR="00B73A7E" w:rsidRDefault="00B73A7E" w:rsidP="00110D07"/>
          <w:p w14:paraId="08EB023B" w14:textId="77777777" w:rsidR="00B73A7E" w:rsidRDefault="00B73A7E" w:rsidP="00110D07">
            <w:r>
              <w:t>ACM: D</w:t>
            </w:r>
            <w:r w:rsidRPr="006C6439">
              <w:t>eath from any cause including bladder cancer.</w:t>
            </w:r>
          </w:p>
        </w:tc>
        <w:tc>
          <w:tcPr>
            <w:tcW w:w="1440" w:type="dxa"/>
          </w:tcPr>
          <w:p w14:paraId="3AC133E7" w14:textId="77777777" w:rsidR="00B73A7E" w:rsidRDefault="00B73A7E" w:rsidP="00110D07">
            <w:r>
              <w:lastRenderedPageBreak/>
              <w:t>1980-1998</w:t>
            </w:r>
          </w:p>
        </w:tc>
        <w:tc>
          <w:tcPr>
            <w:tcW w:w="1620" w:type="dxa"/>
          </w:tcPr>
          <w:p w14:paraId="20F0EDAD" w14:textId="77777777" w:rsidR="00B73A7E" w:rsidRDefault="00B73A7E" w:rsidP="00110D07">
            <w:r>
              <w:t xml:space="preserve">Mean/median </w:t>
            </w:r>
            <w:r>
              <w:lastRenderedPageBreak/>
              <w:t>NR</w:t>
            </w:r>
          </w:p>
        </w:tc>
        <w:tc>
          <w:tcPr>
            <w:tcW w:w="1170" w:type="dxa"/>
          </w:tcPr>
          <w:p w14:paraId="55DAC7A2" w14:textId="77777777" w:rsidR="00B73A7E" w:rsidRDefault="00B73A7E" w:rsidP="00110D07">
            <w:r>
              <w:lastRenderedPageBreak/>
              <w:t xml:space="preserve">96 </w:t>
            </w:r>
            <w:r>
              <w:lastRenderedPageBreak/>
              <w:t>months (mean)</w:t>
            </w:r>
          </w:p>
        </w:tc>
        <w:tc>
          <w:tcPr>
            <w:tcW w:w="2070" w:type="dxa"/>
          </w:tcPr>
          <w:p w14:paraId="45297E1F" w14:textId="77777777" w:rsidR="00B73A7E" w:rsidRDefault="00B73A7E" w:rsidP="00110D07">
            <w:r>
              <w:rPr>
                <w:b/>
              </w:rPr>
              <w:lastRenderedPageBreak/>
              <w:t>Broccoli, cooked</w:t>
            </w:r>
          </w:p>
          <w:p w14:paraId="63D85728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lastRenderedPageBreak/>
              <w:t>Ref. = &lt;1 serving/month</w:t>
            </w:r>
          </w:p>
          <w:p w14:paraId="7D9488F2" w14:textId="77777777" w:rsidR="00B73A7E" w:rsidRDefault="00B73A7E" w:rsidP="00110D07">
            <w:pPr>
              <w:rPr>
                <w:i/>
              </w:rPr>
            </w:pPr>
          </w:p>
          <w:p w14:paraId="4656AFF0" w14:textId="77777777" w:rsidR="00B73A7E" w:rsidRDefault="00B73A7E" w:rsidP="00110D07">
            <w:pPr>
              <w:rPr>
                <w:i/>
              </w:rPr>
            </w:pPr>
            <w:r w:rsidRPr="00283202">
              <w:rPr>
                <w:rFonts w:ascii="Arial" w:hAnsi="Arial" w:cs="Arial"/>
                <w:color w:val="222222"/>
                <w:shd w:val="clear" w:color="auto" w:fill="FFFFFF"/>
              </w:rPr>
              <w:t>≥</w:t>
            </w:r>
            <w:r>
              <w:rPr>
                <w:i/>
              </w:rPr>
              <w:t>1 serving/month</w:t>
            </w:r>
          </w:p>
          <w:p w14:paraId="06A86621" w14:textId="77777777" w:rsidR="00B73A7E" w:rsidRDefault="00B73A7E" w:rsidP="00110D07">
            <w:r>
              <w:t xml:space="preserve">CSM: </w:t>
            </w:r>
            <w:r w:rsidRPr="00350E7F">
              <w:t>0.68 (0.45-1.01)</w:t>
            </w:r>
          </w:p>
          <w:p w14:paraId="0562AE99" w14:textId="77777777" w:rsidR="00B73A7E" w:rsidRDefault="00B73A7E" w:rsidP="00110D07">
            <w:r>
              <w:t xml:space="preserve">ACM: </w:t>
            </w:r>
            <w:r w:rsidRPr="00350E7F">
              <w:t>0.67 (0.49-0.91)</w:t>
            </w:r>
          </w:p>
          <w:p w14:paraId="35D0D64F" w14:textId="77777777" w:rsidR="00B73A7E" w:rsidRPr="006C6439" w:rsidRDefault="00B73A7E" w:rsidP="00110D07"/>
          <w:p w14:paraId="27BA6D6B" w14:textId="77777777" w:rsidR="00B73A7E" w:rsidRDefault="00B73A7E" w:rsidP="00110D07">
            <w:r>
              <w:rPr>
                <w:b/>
              </w:rPr>
              <w:t>Broccoli, raw</w:t>
            </w:r>
          </w:p>
          <w:p w14:paraId="360457BF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&lt;1 serving/month</w:t>
            </w:r>
          </w:p>
          <w:p w14:paraId="5FA704DD" w14:textId="77777777" w:rsidR="00B73A7E" w:rsidRDefault="00B73A7E" w:rsidP="00110D07">
            <w:pPr>
              <w:rPr>
                <w:i/>
              </w:rPr>
            </w:pPr>
          </w:p>
          <w:p w14:paraId="25728142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1 serving/month</w:t>
            </w:r>
          </w:p>
          <w:p w14:paraId="34D574D4" w14:textId="77777777" w:rsidR="00B73A7E" w:rsidRDefault="00B73A7E" w:rsidP="00110D07">
            <w:r>
              <w:t xml:space="preserve">CSM: </w:t>
            </w:r>
            <w:r w:rsidRPr="00350E7F">
              <w:t>0.43 (0.25-0.74)</w:t>
            </w:r>
          </w:p>
          <w:p w14:paraId="7BEFB72A" w14:textId="77777777" w:rsidR="00B73A7E" w:rsidRDefault="00B73A7E" w:rsidP="00110D07">
            <w:r>
              <w:t xml:space="preserve">ACM: </w:t>
            </w:r>
            <w:r w:rsidRPr="00350E7F">
              <w:t>0.57 (0.39-0.83)</w:t>
            </w:r>
          </w:p>
          <w:p w14:paraId="3652B168" w14:textId="77777777" w:rsidR="00B73A7E" w:rsidRPr="006C6439" w:rsidRDefault="00B73A7E" w:rsidP="00110D07"/>
          <w:p w14:paraId="1D6CB308" w14:textId="77777777" w:rsidR="00B73A7E" w:rsidRDefault="00B73A7E" w:rsidP="00110D07">
            <w:r>
              <w:rPr>
                <w:b/>
              </w:rPr>
              <w:t>Fruit</w:t>
            </w:r>
          </w:p>
          <w:p w14:paraId="6E1D01FC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&lt;27.5 servings/month</w:t>
            </w:r>
          </w:p>
          <w:p w14:paraId="69E216B5" w14:textId="77777777" w:rsidR="00B73A7E" w:rsidRDefault="00B73A7E" w:rsidP="00110D07"/>
          <w:p w14:paraId="218E08D4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27.5-51 servings/month</w:t>
            </w:r>
          </w:p>
          <w:p w14:paraId="60F57625" w14:textId="77777777" w:rsidR="00B73A7E" w:rsidRDefault="00B73A7E" w:rsidP="00110D07">
            <w:r>
              <w:t xml:space="preserve">CSM: </w:t>
            </w:r>
            <w:r w:rsidRPr="00350E7F">
              <w:t>0.94 (0.57-1.55)</w:t>
            </w:r>
          </w:p>
          <w:p w14:paraId="43C24E12" w14:textId="77777777" w:rsidR="00B73A7E" w:rsidRDefault="00B73A7E" w:rsidP="00110D07">
            <w:r>
              <w:t xml:space="preserve">ACM: </w:t>
            </w:r>
            <w:r w:rsidRPr="00350E7F">
              <w:t>0.86 (0.59-</w:t>
            </w:r>
            <w:r w:rsidRPr="00350E7F">
              <w:lastRenderedPageBreak/>
              <w:t>1.24)</w:t>
            </w:r>
          </w:p>
          <w:p w14:paraId="1039E035" w14:textId="77777777" w:rsidR="00B73A7E" w:rsidRDefault="00B73A7E" w:rsidP="00110D07">
            <w:pPr>
              <w:rPr>
                <w:i/>
              </w:rPr>
            </w:pPr>
          </w:p>
          <w:p w14:paraId="175B18AA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&gt;51 servings/month</w:t>
            </w:r>
          </w:p>
          <w:p w14:paraId="1CCDE935" w14:textId="77777777" w:rsidR="00B73A7E" w:rsidRDefault="00B73A7E" w:rsidP="00110D07">
            <w:r>
              <w:t xml:space="preserve">CSM: </w:t>
            </w:r>
            <w:r w:rsidRPr="00350E7F">
              <w:t>1.09 (0.66-1.81)</w:t>
            </w:r>
          </w:p>
          <w:p w14:paraId="2278599E" w14:textId="77777777" w:rsidR="00B73A7E" w:rsidRDefault="00B73A7E" w:rsidP="00110D07">
            <w:r>
              <w:t xml:space="preserve">ACM: </w:t>
            </w:r>
            <w:r w:rsidRPr="00350E7F">
              <w:t>0.91 (0.62-1.33)</w:t>
            </w:r>
          </w:p>
          <w:p w14:paraId="7E12C12F" w14:textId="77777777" w:rsidR="00B73A7E" w:rsidRDefault="00B73A7E" w:rsidP="00110D07">
            <w:pPr>
              <w:rPr>
                <w:b/>
              </w:rPr>
            </w:pPr>
          </w:p>
          <w:p w14:paraId="308A3085" w14:textId="77777777" w:rsidR="00B73A7E" w:rsidRPr="006C6439" w:rsidRDefault="00B73A7E" w:rsidP="00110D07">
            <w:pPr>
              <w:rPr>
                <w:b/>
              </w:rPr>
            </w:pPr>
            <w:r>
              <w:rPr>
                <w:b/>
              </w:rPr>
              <w:t>Raw Cruciferous</w:t>
            </w:r>
          </w:p>
          <w:p w14:paraId="40742F50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&lt;1 servings/month</w:t>
            </w:r>
          </w:p>
          <w:p w14:paraId="4447F777" w14:textId="77777777" w:rsidR="00B73A7E" w:rsidRDefault="00B73A7E" w:rsidP="00110D07">
            <w:pPr>
              <w:rPr>
                <w:i/>
              </w:rPr>
            </w:pPr>
          </w:p>
          <w:p w14:paraId="17ED5D2F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1-3 servings/month</w:t>
            </w:r>
          </w:p>
          <w:p w14:paraId="081C9C75" w14:textId="77777777" w:rsidR="00B73A7E" w:rsidRDefault="00B73A7E" w:rsidP="00110D07">
            <w:r>
              <w:t xml:space="preserve">CSM: </w:t>
            </w:r>
            <w:r w:rsidRPr="00350E7F">
              <w:t>0.67 (0.41-1.10)</w:t>
            </w:r>
          </w:p>
          <w:p w14:paraId="4CAAF9D0" w14:textId="77777777" w:rsidR="00B73A7E" w:rsidRDefault="00B73A7E" w:rsidP="00110D07">
            <w:r>
              <w:t xml:space="preserve">ACM: </w:t>
            </w:r>
            <w:r w:rsidRPr="00350E7F">
              <w:t>0.67 (0.46-0.97)</w:t>
            </w:r>
          </w:p>
          <w:p w14:paraId="563E7B13" w14:textId="77777777" w:rsidR="00B73A7E" w:rsidRDefault="00B73A7E" w:rsidP="00110D07">
            <w:pPr>
              <w:rPr>
                <w:i/>
              </w:rPr>
            </w:pPr>
          </w:p>
          <w:p w14:paraId="360471ED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&gt;3 servings/month</w:t>
            </w:r>
          </w:p>
          <w:p w14:paraId="63936BC2" w14:textId="77777777" w:rsidR="00B73A7E" w:rsidRDefault="00B73A7E" w:rsidP="00110D07">
            <w:r>
              <w:t xml:space="preserve">CSM: </w:t>
            </w:r>
            <w:r w:rsidRPr="00350E7F">
              <w:t>0.73 (0.44-1.21)</w:t>
            </w:r>
          </w:p>
          <w:p w14:paraId="2999E970" w14:textId="77777777" w:rsidR="00B73A7E" w:rsidRDefault="00B73A7E" w:rsidP="00110D07">
            <w:r>
              <w:t xml:space="preserve">ACM: </w:t>
            </w:r>
            <w:r w:rsidRPr="00350E7F">
              <w:t>0.73 (0.50-1.06)</w:t>
            </w:r>
          </w:p>
          <w:p w14:paraId="109D401D" w14:textId="77777777" w:rsidR="00B73A7E" w:rsidRDefault="00B73A7E" w:rsidP="00110D07">
            <w:pPr>
              <w:rPr>
                <w:i/>
              </w:rPr>
            </w:pPr>
          </w:p>
          <w:p w14:paraId="7BB14484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Vegetables</w:t>
            </w:r>
          </w:p>
          <w:p w14:paraId="5A9E6DB1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 xml:space="preserve">Ref. = &lt;52 </w:t>
            </w:r>
            <w:r>
              <w:rPr>
                <w:i/>
              </w:rPr>
              <w:lastRenderedPageBreak/>
              <w:t>servings/month</w:t>
            </w:r>
          </w:p>
          <w:p w14:paraId="0AE31551" w14:textId="77777777" w:rsidR="00B73A7E" w:rsidRDefault="00B73A7E" w:rsidP="00110D07">
            <w:pPr>
              <w:rPr>
                <w:i/>
              </w:rPr>
            </w:pPr>
          </w:p>
          <w:p w14:paraId="44B57B20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52-85.5 servings/month</w:t>
            </w:r>
          </w:p>
          <w:p w14:paraId="01414508" w14:textId="77777777" w:rsidR="00B73A7E" w:rsidRDefault="00B73A7E" w:rsidP="00110D07">
            <w:r>
              <w:t xml:space="preserve">CSM: </w:t>
            </w:r>
            <w:r w:rsidRPr="00FD4B31">
              <w:t>0.95 (0.59-1.55)</w:t>
            </w:r>
          </w:p>
          <w:p w14:paraId="4002058B" w14:textId="77777777" w:rsidR="00B73A7E" w:rsidRDefault="00B73A7E" w:rsidP="00110D07">
            <w:r>
              <w:t xml:space="preserve">ACM: </w:t>
            </w:r>
            <w:r w:rsidRPr="00FD4B31">
              <w:t>0.90 (0.62-1.30)</w:t>
            </w:r>
          </w:p>
          <w:p w14:paraId="289B83D5" w14:textId="77777777" w:rsidR="00B73A7E" w:rsidRDefault="00B73A7E" w:rsidP="00110D07">
            <w:pPr>
              <w:rPr>
                <w:i/>
              </w:rPr>
            </w:pPr>
          </w:p>
          <w:p w14:paraId="711D5B9E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&gt;85.5 servings/month</w:t>
            </w:r>
          </w:p>
          <w:p w14:paraId="0E50A30E" w14:textId="77777777" w:rsidR="00B73A7E" w:rsidRDefault="00B73A7E" w:rsidP="00110D07">
            <w:r>
              <w:t xml:space="preserve">CSM: </w:t>
            </w:r>
            <w:r w:rsidRPr="00FD4B31">
              <w:t>1.06 (0.63-1.78)</w:t>
            </w:r>
          </w:p>
          <w:p w14:paraId="468BFDDE" w14:textId="77777777" w:rsidR="00B73A7E" w:rsidRPr="006C6439" w:rsidRDefault="00B73A7E" w:rsidP="00110D07">
            <w:r>
              <w:t xml:space="preserve">ACM: </w:t>
            </w:r>
            <w:r w:rsidRPr="00FD4B31">
              <w:t>0.91 (0.62-1.36)</w:t>
            </w:r>
          </w:p>
        </w:tc>
      </w:tr>
      <w:tr w:rsidR="00B73A7E" w14:paraId="3AF71524" w14:textId="77777777" w:rsidTr="00110D07">
        <w:tc>
          <w:tcPr>
            <w:tcW w:w="1800" w:type="dxa"/>
          </w:tcPr>
          <w:p w14:paraId="53ED393F" w14:textId="77777777" w:rsidR="00B73A7E" w:rsidRDefault="00B73A7E" w:rsidP="00110D07">
            <w:r>
              <w:lastRenderedPageBreak/>
              <w:t>Tu et al. - 2018</w:t>
            </w:r>
            <w:r>
              <w:fldChar w:fldCharType="begin"/>
            </w:r>
            <w:r>
              <w:instrText xml:space="preserve"> ADDIN EN.CITE &lt;EndNote&gt;&lt;Cite&gt;&lt;Author&gt;Tu&lt;/Author&gt;&lt;Year&gt;2018&lt;/Year&gt;&lt;RecNum&gt;54&lt;/RecNum&gt;&lt;DisplayText&gt;&lt;style face="superscript"&gt;[93]&lt;/style&gt;&lt;/DisplayText&gt;&lt;record&gt;&lt;rec-number&gt;54&lt;/rec-number&gt;&lt;foreign-keys&gt;&lt;key app="EN" db-id="t2xzzarf5fastpevffz59dwg05x9092vewef" timestamp="1556594726"&gt;54&lt;/key&gt;&lt;/foreign-keys&gt;&lt;ref-type name="Journal Article"&gt;17&lt;/ref-type&gt;&lt;contributors&gt;&lt;authors&gt;&lt;author&gt;Tu, H.&lt;/author&gt;&lt;author&gt;Dinney, C. P.&lt;/author&gt;&lt;author&gt;Ye, Y.&lt;/author&gt;&lt;author&gt;Grossman, H. B.&lt;/author&gt;&lt;author&gt;Lerner, S. P.&lt;/author&gt;&lt;author&gt;Wu, X.&lt;/author&gt;&lt;/authors&gt;&lt;/contributors&gt;&lt;auth-address&gt;Departments of Epidemiology and Urology, The University of Texas MD Anderson Cancer Center, Houston, TX.&amp;#xD;Departments of Urology, The University of Texas MD Anderson Cancer Center, Houston, TX.&amp;#xD;Scott Department of Urology, Baylor College of Medicine, Houston, TX.&lt;/auth-address&gt;&lt;titles&gt;&lt;title&gt;Is folic acid safe for non-muscle-invasive bladder cancer patients? An evidence-based cohort study&lt;/title&gt;&lt;secondary-title&gt;Am J Clin Nutr&lt;/secondary-title&gt;&lt;alt-title&gt;The American journal of clinical nutrition&lt;/alt-title&gt;&lt;/titles&gt;&lt;periodical&gt;&lt;full-title&gt;Am J Clin Nutr&lt;/full-title&gt;&lt;abbr-1&gt;The American journal of clinical nutrition&lt;/abbr-1&gt;&lt;/periodical&gt;&lt;alt-periodical&gt;&lt;full-title&gt;Am J Clin Nutr&lt;/full-title&gt;&lt;abbr-1&gt;The American journal of clinical nutrition&lt;/abbr-1&gt;&lt;/alt-periodical&gt;&lt;pages&gt;208-216&lt;/pages&gt;&lt;volume&gt;107&lt;/volume&gt;&lt;number&gt;2&lt;/number&gt;&lt;edition&gt;2018/03/13&lt;/edition&gt;&lt;dates&gt;&lt;year&gt;2018&lt;/year&gt;&lt;pub-dates&gt;&lt;date&gt;Feb 1&lt;/date&gt;&lt;/pub-dates&gt;&lt;/dates&gt;&lt;isbn&gt;0002-9165&lt;/isbn&gt;&lt;accession-num&gt;29529165&lt;/accession-num&gt;&lt;urls&gt;&lt;/urls&gt;&lt;electronic-resource-num&gt;10.1093/ajcn/nqx019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93]</w:t>
            </w:r>
            <w:r>
              <w:fldChar w:fldCharType="end"/>
            </w:r>
          </w:p>
        </w:tc>
        <w:tc>
          <w:tcPr>
            <w:tcW w:w="1620" w:type="dxa"/>
          </w:tcPr>
          <w:p w14:paraId="4EB9FE00" w14:textId="77777777" w:rsidR="00B73A7E" w:rsidRDefault="00B73A7E" w:rsidP="00110D07">
            <w:r>
              <w:t>Prospective cohort</w:t>
            </w:r>
          </w:p>
        </w:tc>
        <w:tc>
          <w:tcPr>
            <w:tcW w:w="1980" w:type="dxa"/>
          </w:tcPr>
          <w:p w14:paraId="50523737" w14:textId="77777777" w:rsidR="00B73A7E" w:rsidRDefault="00B73A7E" w:rsidP="00110D07">
            <w:r>
              <w:t>619 patients with NMIBC</w:t>
            </w:r>
          </w:p>
        </w:tc>
        <w:tc>
          <w:tcPr>
            <w:tcW w:w="1800" w:type="dxa"/>
          </w:tcPr>
          <w:p w14:paraId="7D1D246D" w14:textId="77777777" w:rsidR="00B73A7E" w:rsidRDefault="00B73A7E" w:rsidP="00110D07">
            <w:r>
              <w:t>Recurrence: N</w:t>
            </w:r>
            <w:r w:rsidRPr="0015344E">
              <w:t>ewly found bladder tumor</w:t>
            </w:r>
            <w:r>
              <w:t>.</w:t>
            </w:r>
          </w:p>
          <w:p w14:paraId="620B5591" w14:textId="77777777" w:rsidR="00B73A7E" w:rsidRDefault="00B73A7E" w:rsidP="00110D07"/>
          <w:p w14:paraId="67DE9223" w14:textId="77777777" w:rsidR="00B73A7E" w:rsidRDefault="00B73A7E" w:rsidP="00110D07">
            <w:r>
              <w:t>Progression: The transi</w:t>
            </w:r>
            <w:r w:rsidRPr="0015344E">
              <w:t xml:space="preserve">tion from </w:t>
            </w:r>
            <w:r>
              <w:t>NMIBC to MIBC</w:t>
            </w:r>
            <w:r w:rsidRPr="0015344E">
              <w:t xml:space="preserve"> or metastatic disease.</w:t>
            </w:r>
          </w:p>
        </w:tc>
        <w:tc>
          <w:tcPr>
            <w:tcW w:w="1440" w:type="dxa"/>
          </w:tcPr>
          <w:p w14:paraId="60992939" w14:textId="77777777" w:rsidR="00B73A7E" w:rsidRDefault="00B73A7E" w:rsidP="00110D07">
            <w:r>
              <w:t>1995-2003</w:t>
            </w:r>
          </w:p>
        </w:tc>
        <w:tc>
          <w:tcPr>
            <w:tcW w:w="1620" w:type="dxa"/>
          </w:tcPr>
          <w:p w14:paraId="6ECF47BF" w14:textId="77777777" w:rsidR="00B73A7E" w:rsidRDefault="00B73A7E" w:rsidP="00110D07">
            <w:r>
              <w:t>61.7-64.8 (mean)</w:t>
            </w:r>
          </w:p>
        </w:tc>
        <w:tc>
          <w:tcPr>
            <w:tcW w:w="1170" w:type="dxa"/>
          </w:tcPr>
          <w:p w14:paraId="210054A3" w14:textId="77777777" w:rsidR="00B73A7E" w:rsidRDefault="00B73A7E" w:rsidP="00110D07">
            <w:r>
              <w:t>62 months (median)</w:t>
            </w:r>
          </w:p>
        </w:tc>
        <w:tc>
          <w:tcPr>
            <w:tcW w:w="2070" w:type="dxa"/>
          </w:tcPr>
          <w:p w14:paraId="24BBBA92" w14:textId="77777777" w:rsidR="00B73A7E" w:rsidRDefault="00B73A7E" w:rsidP="00110D07">
            <w:r>
              <w:rPr>
                <w:b/>
              </w:rPr>
              <w:t>Folate (natural)</w:t>
            </w:r>
          </w:p>
          <w:p w14:paraId="50F14635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Low (</w:t>
            </w:r>
            <w:proofErr w:type="spellStart"/>
            <w:r>
              <w:rPr>
                <w:i/>
              </w:rPr>
              <w:t>tertile</w:t>
            </w:r>
            <w:proofErr w:type="spellEnd"/>
            <w:r>
              <w:rPr>
                <w:i/>
              </w:rPr>
              <w:t xml:space="preserve"> 1)</w:t>
            </w:r>
          </w:p>
          <w:p w14:paraId="531F50EB" w14:textId="77777777" w:rsidR="00B73A7E" w:rsidRDefault="00B73A7E" w:rsidP="00110D07">
            <w:pPr>
              <w:rPr>
                <w:i/>
              </w:rPr>
            </w:pPr>
          </w:p>
          <w:p w14:paraId="73703643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Medium (</w:t>
            </w:r>
            <w:proofErr w:type="spellStart"/>
            <w:r>
              <w:rPr>
                <w:i/>
              </w:rPr>
              <w:t>tertile</w:t>
            </w:r>
            <w:proofErr w:type="spellEnd"/>
            <w:r>
              <w:rPr>
                <w:i/>
              </w:rPr>
              <w:t xml:space="preserve"> 2)</w:t>
            </w:r>
          </w:p>
          <w:p w14:paraId="32DEA1F3" w14:textId="77777777" w:rsidR="00B73A7E" w:rsidRDefault="00B73A7E" w:rsidP="00110D07">
            <w:r>
              <w:t>Recurrence: 0.96 (0.71-</w:t>
            </w:r>
            <w:r w:rsidRPr="00335EE1">
              <w:t>1.30)</w:t>
            </w:r>
          </w:p>
          <w:p w14:paraId="21F7B9A0" w14:textId="77777777" w:rsidR="00B73A7E" w:rsidRDefault="00B73A7E" w:rsidP="00110D07">
            <w:r>
              <w:t xml:space="preserve">Progression: </w:t>
            </w:r>
            <w:r w:rsidRPr="00335EE1">
              <w:t>0.6</w:t>
            </w:r>
            <w:r>
              <w:t>7 (0.40-</w:t>
            </w:r>
            <w:r w:rsidRPr="00335EE1">
              <w:t>1.11)</w:t>
            </w:r>
          </w:p>
          <w:p w14:paraId="3798FA81" w14:textId="77777777" w:rsidR="00B73A7E" w:rsidRPr="002E020A" w:rsidRDefault="00B73A7E" w:rsidP="00110D07"/>
          <w:p w14:paraId="02CEF65E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High (</w:t>
            </w:r>
            <w:proofErr w:type="spellStart"/>
            <w:r>
              <w:rPr>
                <w:i/>
              </w:rPr>
              <w:t>tertile</w:t>
            </w:r>
            <w:proofErr w:type="spellEnd"/>
            <w:r>
              <w:rPr>
                <w:i/>
              </w:rPr>
              <w:t xml:space="preserve"> 3)</w:t>
            </w:r>
          </w:p>
          <w:p w14:paraId="58CE1CE9" w14:textId="77777777" w:rsidR="00B73A7E" w:rsidRDefault="00B73A7E" w:rsidP="00110D07">
            <w:r>
              <w:t>Recurrence: 0.82 (0.60-</w:t>
            </w:r>
            <w:r w:rsidRPr="00335EE1">
              <w:t>1.13)</w:t>
            </w:r>
          </w:p>
          <w:p w14:paraId="7637E94A" w14:textId="77777777" w:rsidR="00B73A7E" w:rsidRDefault="00B73A7E" w:rsidP="00110D07">
            <w:r>
              <w:lastRenderedPageBreak/>
              <w:t>Progression: 0.69 (0.41-</w:t>
            </w:r>
            <w:r w:rsidRPr="00335EE1">
              <w:t>1.15)</w:t>
            </w:r>
          </w:p>
          <w:p w14:paraId="59FDBA23" w14:textId="77777777" w:rsidR="00B73A7E" w:rsidRDefault="00B73A7E" w:rsidP="00110D07">
            <w:pPr>
              <w:rPr>
                <w:b/>
              </w:rPr>
            </w:pPr>
          </w:p>
          <w:p w14:paraId="75DAAD19" w14:textId="77777777" w:rsidR="00B73A7E" w:rsidRDefault="00B73A7E" w:rsidP="00110D07">
            <w:r>
              <w:rPr>
                <w:b/>
              </w:rPr>
              <w:t>Folate (synthetic)</w:t>
            </w:r>
          </w:p>
          <w:p w14:paraId="612F96DC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Low (</w:t>
            </w:r>
            <w:proofErr w:type="spellStart"/>
            <w:r>
              <w:rPr>
                <w:i/>
              </w:rPr>
              <w:t>tertile</w:t>
            </w:r>
            <w:proofErr w:type="spellEnd"/>
            <w:r>
              <w:rPr>
                <w:i/>
              </w:rPr>
              <w:t xml:space="preserve"> 1)</w:t>
            </w:r>
          </w:p>
          <w:p w14:paraId="79BB5CA5" w14:textId="77777777" w:rsidR="00B73A7E" w:rsidRDefault="00B73A7E" w:rsidP="00110D07">
            <w:pPr>
              <w:rPr>
                <w:i/>
              </w:rPr>
            </w:pPr>
          </w:p>
          <w:p w14:paraId="23DE2745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Medium (</w:t>
            </w:r>
            <w:proofErr w:type="spellStart"/>
            <w:r>
              <w:rPr>
                <w:i/>
              </w:rPr>
              <w:t>tertile</w:t>
            </w:r>
            <w:proofErr w:type="spellEnd"/>
            <w:r>
              <w:rPr>
                <w:i/>
              </w:rPr>
              <w:t xml:space="preserve"> 2)</w:t>
            </w:r>
          </w:p>
          <w:p w14:paraId="1C954953" w14:textId="77777777" w:rsidR="00B73A7E" w:rsidRDefault="00B73A7E" w:rsidP="00110D07">
            <w:r>
              <w:t>Recurrence: 1.72 (1.20-</w:t>
            </w:r>
            <w:r w:rsidRPr="00335EE1">
              <w:t>2.48)</w:t>
            </w:r>
          </w:p>
          <w:p w14:paraId="262AC507" w14:textId="77777777" w:rsidR="00B73A7E" w:rsidRDefault="00B73A7E" w:rsidP="00110D07">
            <w:r>
              <w:t>Progression: 1.17 (0.65-</w:t>
            </w:r>
            <w:r w:rsidRPr="00335EE1">
              <w:t>2.12)</w:t>
            </w:r>
          </w:p>
          <w:p w14:paraId="51D56925" w14:textId="77777777" w:rsidR="00B73A7E" w:rsidRPr="002E020A" w:rsidRDefault="00B73A7E" w:rsidP="00110D07"/>
          <w:p w14:paraId="032F94D9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High (</w:t>
            </w:r>
            <w:proofErr w:type="spellStart"/>
            <w:r>
              <w:rPr>
                <w:i/>
              </w:rPr>
              <w:t>tertile</w:t>
            </w:r>
            <w:proofErr w:type="spellEnd"/>
            <w:r>
              <w:rPr>
                <w:i/>
              </w:rPr>
              <w:t xml:space="preserve"> 3)</w:t>
            </w:r>
          </w:p>
          <w:p w14:paraId="536E0B98" w14:textId="77777777" w:rsidR="00B73A7E" w:rsidRDefault="00B73A7E" w:rsidP="00110D07">
            <w:r>
              <w:t>Recurrence: 1.80 (1.14-</w:t>
            </w:r>
            <w:r w:rsidRPr="00335EE1">
              <w:t>2.84)</w:t>
            </w:r>
          </w:p>
          <w:p w14:paraId="3FBF99FE" w14:textId="77777777" w:rsidR="00B73A7E" w:rsidRDefault="00B73A7E" w:rsidP="00110D07">
            <w:r>
              <w:t>Progression: 1.33 (0.63-</w:t>
            </w:r>
            <w:r w:rsidRPr="00335EE1">
              <w:t>2.81)</w:t>
            </w:r>
          </w:p>
          <w:p w14:paraId="3483729A" w14:textId="77777777" w:rsidR="00B73A7E" w:rsidRDefault="00B73A7E" w:rsidP="00110D07"/>
          <w:p w14:paraId="31D042CE" w14:textId="77777777" w:rsidR="00B73A7E" w:rsidRDefault="00B73A7E" w:rsidP="00110D07">
            <w:r>
              <w:rPr>
                <w:b/>
              </w:rPr>
              <w:t>Folate (total)</w:t>
            </w:r>
          </w:p>
          <w:p w14:paraId="1D9FAFE8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Low (</w:t>
            </w:r>
            <w:proofErr w:type="spellStart"/>
            <w:r>
              <w:rPr>
                <w:i/>
              </w:rPr>
              <w:t>tertile</w:t>
            </w:r>
            <w:proofErr w:type="spellEnd"/>
            <w:r>
              <w:rPr>
                <w:i/>
              </w:rPr>
              <w:t xml:space="preserve"> 1)</w:t>
            </w:r>
          </w:p>
          <w:p w14:paraId="122C0D4F" w14:textId="77777777" w:rsidR="00B73A7E" w:rsidRDefault="00B73A7E" w:rsidP="00110D07">
            <w:pPr>
              <w:rPr>
                <w:i/>
              </w:rPr>
            </w:pPr>
          </w:p>
          <w:p w14:paraId="3F0741C0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Medium (</w:t>
            </w:r>
            <w:proofErr w:type="spellStart"/>
            <w:r>
              <w:rPr>
                <w:i/>
              </w:rPr>
              <w:t>tertile</w:t>
            </w:r>
            <w:proofErr w:type="spellEnd"/>
            <w:r>
              <w:rPr>
                <w:i/>
              </w:rPr>
              <w:t xml:space="preserve"> 2)</w:t>
            </w:r>
          </w:p>
          <w:p w14:paraId="1472497B" w14:textId="77777777" w:rsidR="00B73A7E" w:rsidRDefault="00B73A7E" w:rsidP="00110D07">
            <w:r>
              <w:t>Recurrence: 1.67 (1.16-</w:t>
            </w:r>
            <w:r w:rsidRPr="00335EE1">
              <w:t>2.38)</w:t>
            </w:r>
          </w:p>
          <w:p w14:paraId="7F79A848" w14:textId="77777777" w:rsidR="00B73A7E" w:rsidRDefault="00B73A7E" w:rsidP="00110D07">
            <w:r>
              <w:t>Progression: 1.83 (1.02-</w:t>
            </w:r>
            <w:r w:rsidRPr="00335EE1">
              <w:t>3.26)</w:t>
            </w:r>
          </w:p>
          <w:p w14:paraId="7939BFA0" w14:textId="77777777" w:rsidR="00B73A7E" w:rsidRPr="002E020A" w:rsidRDefault="00B73A7E" w:rsidP="00110D07"/>
          <w:p w14:paraId="37794580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High (</w:t>
            </w:r>
            <w:proofErr w:type="spellStart"/>
            <w:r>
              <w:rPr>
                <w:i/>
              </w:rPr>
              <w:t>tertile</w:t>
            </w:r>
            <w:proofErr w:type="spellEnd"/>
            <w:r>
              <w:rPr>
                <w:i/>
              </w:rPr>
              <w:t xml:space="preserve"> 3)</w:t>
            </w:r>
          </w:p>
          <w:p w14:paraId="426C1A63" w14:textId="77777777" w:rsidR="00B73A7E" w:rsidRDefault="00B73A7E" w:rsidP="00110D07">
            <w:r>
              <w:t>Recurrence: 1.23 (0.78-</w:t>
            </w:r>
            <w:r w:rsidRPr="00335EE1">
              <w:t>1.95)</w:t>
            </w:r>
          </w:p>
          <w:p w14:paraId="483D2E77" w14:textId="77777777" w:rsidR="00B73A7E" w:rsidRDefault="00B73A7E" w:rsidP="00110D07">
            <w:r>
              <w:t>Progression: 1.20 (0.57-</w:t>
            </w:r>
            <w:r w:rsidRPr="00335EE1">
              <w:t>2.53)</w:t>
            </w:r>
          </w:p>
          <w:p w14:paraId="6E2C77A6" w14:textId="77777777" w:rsidR="00B73A7E" w:rsidRPr="0015344E" w:rsidRDefault="00B73A7E" w:rsidP="00110D07">
            <w:pPr>
              <w:rPr>
                <w:i/>
              </w:rPr>
            </w:pPr>
          </w:p>
        </w:tc>
      </w:tr>
      <w:tr w:rsidR="00B73A7E" w14:paraId="36B755F9" w14:textId="77777777" w:rsidTr="00110D07">
        <w:tc>
          <w:tcPr>
            <w:tcW w:w="1800" w:type="dxa"/>
          </w:tcPr>
          <w:p w14:paraId="33F2C70B" w14:textId="77777777" w:rsidR="00B73A7E" w:rsidRDefault="00B73A7E" w:rsidP="00110D07">
            <w:r>
              <w:lastRenderedPageBreak/>
              <w:t xml:space="preserve">Van </w:t>
            </w:r>
            <w:proofErr w:type="spellStart"/>
            <w:r>
              <w:t>Osch</w:t>
            </w:r>
            <w:proofErr w:type="spellEnd"/>
            <w:r>
              <w:t xml:space="preserve"> et al. - 2016</w:t>
            </w:r>
            <w:r>
              <w:fldChar w:fldCharType="begin">
                <w:fldData xml:space="preserve">PEVuZE5vdGU+PENpdGU+PEF1dGhvcj52YW4gT3NjaDwvQXV0aG9yPjxZZWFyPjIwMTY8L1llYXI+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2YW4gT3NjaDwvQXV0aG9yPjxZZWFyPjIwMTY8L1llYXI+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94]</w:t>
            </w:r>
            <w:r>
              <w:fldChar w:fldCharType="end"/>
            </w:r>
          </w:p>
        </w:tc>
        <w:tc>
          <w:tcPr>
            <w:tcW w:w="1620" w:type="dxa"/>
          </w:tcPr>
          <w:p w14:paraId="03CAB6FC" w14:textId="77777777" w:rsidR="00B73A7E" w:rsidRDefault="00B73A7E" w:rsidP="00110D07">
            <w:r>
              <w:t>Meta-analysis</w:t>
            </w:r>
          </w:p>
        </w:tc>
        <w:tc>
          <w:tcPr>
            <w:tcW w:w="1980" w:type="dxa"/>
          </w:tcPr>
          <w:p w14:paraId="12DA87B0" w14:textId="77777777" w:rsidR="00B73A7E" w:rsidRDefault="00B73A7E" w:rsidP="00110D07">
            <w:r>
              <w:t>6908 patients with NMIBC from 11 studies</w:t>
            </w:r>
          </w:p>
        </w:tc>
        <w:tc>
          <w:tcPr>
            <w:tcW w:w="1800" w:type="dxa"/>
          </w:tcPr>
          <w:p w14:paraId="64942FDF" w14:textId="77777777" w:rsidR="00B73A7E" w:rsidRDefault="00B73A7E" w:rsidP="00110D07">
            <w:r>
              <w:t>Recurrence: Local recurrence.</w:t>
            </w:r>
          </w:p>
          <w:p w14:paraId="23FD5C0C" w14:textId="77777777" w:rsidR="00B73A7E" w:rsidRDefault="00B73A7E" w:rsidP="00110D07"/>
          <w:p w14:paraId="49C110A0" w14:textId="77777777" w:rsidR="00B73A7E" w:rsidRDefault="00B73A7E" w:rsidP="00110D07">
            <w:r>
              <w:t>Progression: ND</w:t>
            </w:r>
          </w:p>
          <w:p w14:paraId="0EA7A2EB" w14:textId="77777777" w:rsidR="00B73A7E" w:rsidRDefault="00B73A7E" w:rsidP="00110D07"/>
          <w:p w14:paraId="5021CE36" w14:textId="77777777" w:rsidR="00B73A7E" w:rsidRDefault="00B73A7E" w:rsidP="00110D07">
            <w:r>
              <w:t>CSM: ND</w:t>
            </w:r>
          </w:p>
        </w:tc>
        <w:tc>
          <w:tcPr>
            <w:tcW w:w="1440" w:type="dxa"/>
          </w:tcPr>
          <w:p w14:paraId="3BF0DA57" w14:textId="77777777" w:rsidR="00B73A7E" w:rsidRDefault="00B73A7E" w:rsidP="00110D07">
            <w:r>
              <w:t>1995-2014</w:t>
            </w:r>
          </w:p>
        </w:tc>
        <w:tc>
          <w:tcPr>
            <w:tcW w:w="1620" w:type="dxa"/>
          </w:tcPr>
          <w:p w14:paraId="21F50496" w14:textId="77777777" w:rsidR="00B73A7E" w:rsidRDefault="00B73A7E" w:rsidP="00110D07">
            <w:r>
              <w:t>Mean/median NR</w:t>
            </w:r>
          </w:p>
        </w:tc>
        <w:tc>
          <w:tcPr>
            <w:tcW w:w="1170" w:type="dxa"/>
          </w:tcPr>
          <w:p w14:paraId="4FBDC52F" w14:textId="77777777" w:rsidR="00B73A7E" w:rsidRDefault="00B73A7E" w:rsidP="00110D07">
            <w:r>
              <w:t>14-81 months (median)</w:t>
            </w:r>
          </w:p>
        </w:tc>
        <w:tc>
          <w:tcPr>
            <w:tcW w:w="2070" w:type="dxa"/>
          </w:tcPr>
          <w:p w14:paraId="3E427BFC" w14:textId="77777777" w:rsidR="00B73A7E" w:rsidRDefault="00B73A7E" w:rsidP="00110D07">
            <w:r>
              <w:rPr>
                <w:b/>
              </w:rPr>
              <w:t>Smoking</w:t>
            </w:r>
          </w:p>
          <w:p w14:paraId="179B3935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ever</w:t>
            </w:r>
          </w:p>
          <w:p w14:paraId="38EE64BF" w14:textId="77777777" w:rsidR="00B73A7E" w:rsidRDefault="00B73A7E" w:rsidP="00110D07">
            <w:pPr>
              <w:rPr>
                <w:i/>
              </w:rPr>
            </w:pPr>
          </w:p>
          <w:p w14:paraId="2C9BB999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Former (5382 patients)</w:t>
            </w:r>
          </w:p>
          <w:p w14:paraId="6D2BDDA0" w14:textId="77777777" w:rsidR="00B73A7E" w:rsidRPr="00AF05B6" w:rsidRDefault="00B73A7E" w:rsidP="00110D07">
            <w:pPr>
              <w:rPr>
                <w:lang w:val="fr-FR"/>
              </w:rPr>
            </w:pPr>
            <w:proofErr w:type="spellStart"/>
            <w:r w:rsidRPr="00AF05B6">
              <w:rPr>
                <w:lang w:val="fr-FR"/>
              </w:rPr>
              <w:t>Recurrence</w:t>
            </w:r>
            <w:proofErr w:type="spellEnd"/>
            <w:r w:rsidRPr="00AF05B6">
              <w:rPr>
                <w:lang w:val="fr-FR"/>
              </w:rPr>
              <w:t>: 1.13 (1.00-1.25)</w:t>
            </w:r>
          </w:p>
          <w:p w14:paraId="46E2220F" w14:textId="77777777" w:rsidR="00B73A7E" w:rsidRPr="00AF05B6" w:rsidRDefault="00B73A7E" w:rsidP="00110D07">
            <w:pPr>
              <w:rPr>
                <w:lang w:val="fr-FR"/>
              </w:rPr>
            </w:pPr>
            <w:r w:rsidRPr="00AF05B6">
              <w:rPr>
                <w:lang w:val="fr-FR"/>
              </w:rPr>
              <w:t>Progression: 1.13 (0.81-1.45)</w:t>
            </w:r>
          </w:p>
          <w:p w14:paraId="6C4178AE" w14:textId="77777777" w:rsidR="00B73A7E" w:rsidRPr="00AF05B6" w:rsidRDefault="00B73A7E" w:rsidP="00110D07">
            <w:pPr>
              <w:rPr>
                <w:i/>
                <w:lang w:val="fr-FR"/>
              </w:rPr>
            </w:pPr>
          </w:p>
          <w:p w14:paraId="26BFA63F" w14:textId="77777777" w:rsidR="00B73A7E" w:rsidRPr="00AF05B6" w:rsidRDefault="00B73A7E" w:rsidP="00110D07">
            <w:pPr>
              <w:rPr>
                <w:i/>
                <w:lang w:val="fr-FR"/>
              </w:rPr>
            </w:pPr>
            <w:proofErr w:type="spellStart"/>
            <w:r w:rsidRPr="00AF05B6">
              <w:rPr>
                <w:i/>
                <w:lang w:val="fr-FR"/>
              </w:rPr>
              <w:t>Current</w:t>
            </w:r>
            <w:proofErr w:type="spellEnd"/>
          </w:p>
          <w:p w14:paraId="21597C41" w14:textId="77777777" w:rsidR="00B73A7E" w:rsidRPr="00AF05B6" w:rsidRDefault="00B73A7E" w:rsidP="00110D07">
            <w:pPr>
              <w:rPr>
                <w:lang w:val="fr-FR"/>
              </w:rPr>
            </w:pPr>
            <w:proofErr w:type="spellStart"/>
            <w:r w:rsidRPr="00AF05B6">
              <w:rPr>
                <w:lang w:val="fr-FR"/>
              </w:rPr>
              <w:t>Recurrence</w:t>
            </w:r>
            <w:proofErr w:type="spellEnd"/>
            <w:r w:rsidRPr="00AF05B6">
              <w:rPr>
                <w:lang w:val="fr-FR"/>
              </w:rPr>
              <w:t>: 1.27 (1.09-1.46)</w:t>
            </w:r>
          </w:p>
          <w:p w14:paraId="01009A64" w14:textId="77777777" w:rsidR="00B73A7E" w:rsidRPr="00AF05B6" w:rsidRDefault="00B73A7E" w:rsidP="00110D07">
            <w:pPr>
              <w:rPr>
                <w:lang w:val="fr-FR"/>
              </w:rPr>
            </w:pPr>
            <w:r w:rsidRPr="00AF05B6">
              <w:rPr>
                <w:lang w:val="fr-FR"/>
              </w:rPr>
              <w:t>Progression: 1.21 (0.81-1.61)</w:t>
            </w:r>
          </w:p>
          <w:p w14:paraId="0F2F9A77" w14:textId="77777777" w:rsidR="00B73A7E" w:rsidRDefault="00B73A7E" w:rsidP="00110D07">
            <w:r>
              <w:t>CSM (925 patients): 1.01 (0.93-1.10)</w:t>
            </w:r>
          </w:p>
          <w:p w14:paraId="30457A2F" w14:textId="77777777" w:rsidR="00B73A7E" w:rsidRDefault="00B73A7E" w:rsidP="00110D07"/>
          <w:p w14:paraId="746D2FD4" w14:textId="77777777" w:rsidR="00B73A7E" w:rsidRDefault="00B73A7E" w:rsidP="00110D07">
            <w:pPr>
              <w:rPr>
                <w:i/>
              </w:rPr>
            </w:pPr>
          </w:p>
          <w:p w14:paraId="1BD0DCE7" w14:textId="77777777" w:rsidR="00B73A7E" w:rsidRPr="00096581" w:rsidRDefault="00B73A7E" w:rsidP="00110D07">
            <w:pPr>
              <w:rPr>
                <w:i/>
              </w:rPr>
            </w:pPr>
          </w:p>
        </w:tc>
      </w:tr>
      <w:tr w:rsidR="00B73A7E" w14:paraId="18AD0150" w14:textId="77777777" w:rsidTr="00110D07">
        <w:tc>
          <w:tcPr>
            <w:tcW w:w="1800" w:type="dxa"/>
          </w:tcPr>
          <w:p w14:paraId="3269F2F2" w14:textId="77777777" w:rsidR="00B73A7E" w:rsidRDefault="00B73A7E" w:rsidP="00110D07">
            <w:r>
              <w:lastRenderedPageBreak/>
              <w:t xml:space="preserve">Van </w:t>
            </w:r>
            <w:proofErr w:type="spellStart"/>
            <w:r>
              <w:t>Osch</w:t>
            </w:r>
            <w:proofErr w:type="spellEnd"/>
            <w:r>
              <w:t xml:space="preserve"> et al. - 2018</w:t>
            </w:r>
            <w:r>
              <w:fldChar w:fldCharType="begin">
                <w:fldData xml:space="preserve">PEVuZE5vdGU+PENpdGU+PEF1dGhvcj52YW4gT3NjaDwvQXV0aG9yPjxZZWFyPjIwMTg8L1llYXI+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2YW4gT3NjaDwvQXV0aG9yPjxZZWFyPjIwMTg8L1llYXI+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95]</w:t>
            </w:r>
            <w:r>
              <w:fldChar w:fldCharType="end"/>
            </w:r>
            <w:r>
              <w:t>****</w:t>
            </w:r>
          </w:p>
        </w:tc>
        <w:tc>
          <w:tcPr>
            <w:tcW w:w="1620" w:type="dxa"/>
          </w:tcPr>
          <w:p w14:paraId="2599FE50" w14:textId="77777777" w:rsidR="00B73A7E" w:rsidRDefault="00B73A7E" w:rsidP="00110D07">
            <w:r>
              <w:t>Prospective cohort</w:t>
            </w:r>
          </w:p>
        </w:tc>
        <w:tc>
          <w:tcPr>
            <w:tcW w:w="1980" w:type="dxa"/>
          </w:tcPr>
          <w:p w14:paraId="1FBE1915" w14:textId="77777777" w:rsidR="00B73A7E" w:rsidRDefault="00B73A7E" w:rsidP="00110D07">
            <w:r>
              <w:t>722 patients with NMIBC</w:t>
            </w:r>
          </w:p>
        </w:tc>
        <w:tc>
          <w:tcPr>
            <w:tcW w:w="1800" w:type="dxa"/>
          </w:tcPr>
          <w:p w14:paraId="5AD5022F" w14:textId="77777777" w:rsidR="00B73A7E" w:rsidRDefault="00B73A7E" w:rsidP="00110D07">
            <w:r>
              <w:t xml:space="preserve">Recurrence: A </w:t>
            </w:r>
            <w:r w:rsidRPr="00BB4730">
              <w:t>new tumor that was at the same stage as the primary tumor (Ta or T1) but also when a primary Ta patient had a T1 recurrence.</w:t>
            </w:r>
          </w:p>
          <w:p w14:paraId="38C1B0D2" w14:textId="77777777" w:rsidR="00B73A7E" w:rsidRDefault="00B73A7E" w:rsidP="00110D07"/>
          <w:p w14:paraId="79A949C4" w14:textId="77777777" w:rsidR="00B73A7E" w:rsidRDefault="00B73A7E" w:rsidP="00110D07"/>
        </w:tc>
        <w:tc>
          <w:tcPr>
            <w:tcW w:w="1440" w:type="dxa"/>
          </w:tcPr>
          <w:p w14:paraId="6E7FF077" w14:textId="77777777" w:rsidR="00B73A7E" w:rsidRDefault="00B73A7E" w:rsidP="00110D07">
            <w:r>
              <w:t>2005-2011</w:t>
            </w:r>
          </w:p>
        </w:tc>
        <w:tc>
          <w:tcPr>
            <w:tcW w:w="1620" w:type="dxa"/>
          </w:tcPr>
          <w:p w14:paraId="3D3906A2" w14:textId="77777777" w:rsidR="00B73A7E" w:rsidRDefault="00B73A7E" w:rsidP="00110D07">
            <w:r>
              <w:t>71 (median)</w:t>
            </w:r>
          </w:p>
        </w:tc>
        <w:tc>
          <w:tcPr>
            <w:tcW w:w="1170" w:type="dxa"/>
          </w:tcPr>
          <w:p w14:paraId="4FC04300" w14:textId="77777777" w:rsidR="00B73A7E" w:rsidRDefault="00B73A7E" w:rsidP="00110D07">
            <w:r>
              <w:t>4.21 years (median)</w:t>
            </w:r>
          </w:p>
        </w:tc>
        <w:tc>
          <w:tcPr>
            <w:tcW w:w="2070" w:type="dxa"/>
          </w:tcPr>
          <w:p w14:paraId="1DD74226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 (categorical)</w:t>
            </w:r>
          </w:p>
          <w:p w14:paraId="66117BE7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ever</w:t>
            </w:r>
          </w:p>
          <w:p w14:paraId="47CB2D6D" w14:textId="77777777" w:rsidR="00B73A7E" w:rsidRDefault="00B73A7E" w:rsidP="00110D07">
            <w:pPr>
              <w:rPr>
                <w:i/>
              </w:rPr>
            </w:pPr>
          </w:p>
          <w:p w14:paraId="589A86A3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Former</w:t>
            </w:r>
          </w:p>
          <w:p w14:paraId="3B2C0577" w14:textId="77777777" w:rsidR="00B73A7E" w:rsidRDefault="00B73A7E" w:rsidP="00110D07">
            <w:r>
              <w:t>Recurrence: 0.78 (</w:t>
            </w:r>
            <w:r w:rsidRPr="0078544C">
              <w:t>0.48</w:t>
            </w:r>
            <w:r>
              <w:t>-</w:t>
            </w:r>
            <w:r w:rsidRPr="0078544C">
              <w:t>1.24</w:t>
            </w:r>
            <w:r>
              <w:t>)</w:t>
            </w:r>
          </w:p>
          <w:p w14:paraId="22DA6F70" w14:textId="77777777" w:rsidR="00B73A7E" w:rsidRPr="0078544C" w:rsidRDefault="00B73A7E" w:rsidP="00110D07"/>
          <w:p w14:paraId="30F1E0EC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urrent</w:t>
            </w:r>
          </w:p>
          <w:p w14:paraId="4A4E9147" w14:textId="77777777" w:rsidR="00B73A7E" w:rsidRPr="0078544C" w:rsidRDefault="00B73A7E" w:rsidP="00110D07">
            <w:r>
              <w:t>Recurrence: 1.04 (</w:t>
            </w:r>
            <w:r w:rsidRPr="0078544C">
              <w:t>0.65</w:t>
            </w:r>
            <w:r>
              <w:t>-</w:t>
            </w:r>
            <w:r w:rsidRPr="0078544C">
              <w:t>1.66</w:t>
            </w:r>
            <w:r>
              <w:t>)</w:t>
            </w:r>
          </w:p>
          <w:p w14:paraId="43283EF0" w14:textId="77777777" w:rsidR="00B73A7E" w:rsidRDefault="00B73A7E" w:rsidP="00110D07">
            <w:pPr>
              <w:rPr>
                <w:i/>
              </w:rPr>
            </w:pPr>
          </w:p>
          <w:p w14:paraId="7A035779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Former who started again</w:t>
            </w:r>
          </w:p>
          <w:p w14:paraId="6D3FB870" w14:textId="77777777" w:rsidR="00B73A7E" w:rsidRDefault="00B73A7E" w:rsidP="00110D07">
            <w:r>
              <w:t>Recurrence: 0.87 (</w:t>
            </w:r>
            <w:r w:rsidRPr="0078544C">
              <w:t>0.53</w:t>
            </w:r>
            <w:r>
              <w:t>-</w:t>
            </w:r>
            <w:r w:rsidRPr="0078544C">
              <w:t>1.41</w:t>
            </w:r>
            <w:r>
              <w:t>)</w:t>
            </w:r>
          </w:p>
          <w:p w14:paraId="409387B7" w14:textId="77777777" w:rsidR="00B73A7E" w:rsidRPr="0078544C" w:rsidRDefault="00B73A7E" w:rsidP="00110D07"/>
          <w:p w14:paraId="76CA4806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urrent who quit</w:t>
            </w:r>
          </w:p>
          <w:p w14:paraId="493A187F" w14:textId="77777777" w:rsidR="00B73A7E" w:rsidRDefault="00B73A7E" w:rsidP="00110D07">
            <w:r>
              <w:t>Recurrence: 1.47 (</w:t>
            </w:r>
            <w:r w:rsidRPr="0078544C">
              <w:t>0.63</w:t>
            </w:r>
            <w:r>
              <w:t>-</w:t>
            </w:r>
            <w:r w:rsidRPr="0078544C">
              <w:t>3.41</w:t>
            </w:r>
            <w:r>
              <w:t>)</w:t>
            </w:r>
          </w:p>
          <w:p w14:paraId="54CAA5F7" w14:textId="77777777" w:rsidR="00B73A7E" w:rsidRDefault="00B73A7E" w:rsidP="00110D07"/>
          <w:p w14:paraId="7D4DC8CC" w14:textId="77777777" w:rsidR="00B73A7E" w:rsidRDefault="00B73A7E" w:rsidP="00110D07">
            <w:r>
              <w:rPr>
                <w:b/>
              </w:rPr>
              <w:t>Smoking (cessation)</w:t>
            </w:r>
          </w:p>
          <w:p w14:paraId="2C1D32AC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Current</w:t>
            </w:r>
          </w:p>
          <w:p w14:paraId="772DADFF" w14:textId="77777777" w:rsidR="00B73A7E" w:rsidRDefault="00B73A7E" w:rsidP="00110D07">
            <w:pPr>
              <w:rPr>
                <w:i/>
              </w:rPr>
            </w:pPr>
          </w:p>
          <w:p w14:paraId="2E7914B6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&lt;20 years</w:t>
            </w:r>
          </w:p>
          <w:p w14:paraId="761C545E" w14:textId="77777777" w:rsidR="00B73A7E" w:rsidRDefault="00B73A7E" w:rsidP="00110D07">
            <w:r>
              <w:t>Recurrence: 0.82 (</w:t>
            </w:r>
            <w:r w:rsidRPr="008E1767">
              <w:t>0.46</w:t>
            </w:r>
            <w:r>
              <w:t>-</w:t>
            </w:r>
            <w:r w:rsidRPr="008E1767">
              <w:t>1.46</w:t>
            </w:r>
            <w:r>
              <w:t>)</w:t>
            </w:r>
          </w:p>
          <w:p w14:paraId="37DD9A94" w14:textId="77777777" w:rsidR="00B73A7E" w:rsidRDefault="00B73A7E" w:rsidP="00110D07"/>
          <w:p w14:paraId="4B7FE021" w14:textId="77777777" w:rsidR="00B73A7E" w:rsidRDefault="00B73A7E" w:rsidP="00110D07">
            <w:r>
              <w:rPr>
                <w:i/>
              </w:rPr>
              <w:t>21-40 years</w:t>
            </w:r>
          </w:p>
          <w:p w14:paraId="03C62CF5" w14:textId="77777777" w:rsidR="00B73A7E" w:rsidRDefault="00B73A7E" w:rsidP="00110D07">
            <w:r>
              <w:t>Recurrence: 0.74 (</w:t>
            </w:r>
            <w:r w:rsidRPr="008E1767">
              <w:t>0.51</w:t>
            </w:r>
            <w:r>
              <w:t>-</w:t>
            </w:r>
            <w:r w:rsidRPr="008E1767">
              <w:t>1.08</w:t>
            </w:r>
            <w:r>
              <w:t>)</w:t>
            </w:r>
          </w:p>
          <w:p w14:paraId="64B753BF" w14:textId="77777777" w:rsidR="00B73A7E" w:rsidRDefault="00B73A7E" w:rsidP="00110D07"/>
          <w:p w14:paraId="6814AEAF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&gt;40 years</w:t>
            </w:r>
          </w:p>
          <w:p w14:paraId="7C7E69C7" w14:textId="77777777" w:rsidR="00B73A7E" w:rsidRPr="00C969DB" w:rsidRDefault="00B73A7E" w:rsidP="00110D07">
            <w:r>
              <w:t>Recurrence: 0.71 (</w:t>
            </w:r>
            <w:r w:rsidRPr="008E1767">
              <w:t>0.46</w:t>
            </w:r>
            <w:r>
              <w:t>-</w:t>
            </w:r>
            <w:r w:rsidRPr="008E1767">
              <w:t>1.09</w:t>
            </w:r>
            <w:r>
              <w:t>)</w:t>
            </w:r>
          </w:p>
        </w:tc>
      </w:tr>
      <w:tr w:rsidR="00B73A7E" w14:paraId="77DAC5F7" w14:textId="77777777" w:rsidTr="00110D07">
        <w:tc>
          <w:tcPr>
            <w:tcW w:w="1800" w:type="dxa"/>
          </w:tcPr>
          <w:p w14:paraId="40182404" w14:textId="77777777" w:rsidR="00B73A7E" w:rsidRDefault="00B73A7E" w:rsidP="00110D07">
            <w:proofErr w:type="spellStart"/>
            <w:r>
              <w:lastRenderedPageBreak/>
              <w:t>Wakai</w:t>
            </w:r>
            <w:proofErr w:type="spellEnd"/>
            <w:r>
              <w:t xml:space="preserve"> et al. - 1993</w:t>
            </w:r>
            <w:r>
              <w:fldChar w:fldCharType="begin"/>
            </w:r>
            <w:r>
              <w:instrText xml:space="preserve"> ADDIN EN.CITE &lt;EndNote&gt;&lt;Cite&gt;&lt;Author&gt;Wakai&lt;/Author&gt;&lt;Year&gt;1993&lt;/Year&gt;&lt;RecNum&gt;55&lt;/RecNum&gt;&lt;DisplayText&gt;&lt;style face="superscript"&gt;[96]&lt;/style&gt;&lt;/DisplayText&gt;&lt;record&gt;&lt;rec-number&gt;55&lt;/rec-number&gt;&lt;foreign-keys&gt;&lt;key app="EN" db-id="t2xzzarf5fastpevffz59dwg05x9092vewef" timestamp="1556594744"&gt;55&lt;/key&gt;&lt;/foreign-keys&gt;&lt;ref-type name="Journal Article"&gt;17&lt;/ref-type&gt;&lt;contributors&gt;&lt;authors&gt;&lt;author&gt;Wakai, K.&lt;/author&gt;&lt;author&gt;Ohno, Y.&lt;/author&gt;&lt;author&gt;Obata, K.&lt;/author&gt;&lt;author&gt;Aoki, K.&lt;/author&gt;&lt;/authors&gt;&lt;/contributors&gt;&lt;titles&gt;&lt;title&gt;Prognostic significance of selected lifestyle factors in urinary bladder cancer&lt;/title&gt;&lt;secondary-title&gt;Japanese journal of cancer research : Gann&lt;/secondary-title&gt;&lt;/titles&gt;&lt;periodical&gt;&lt;full-title&gt;Japanese journal of cancer research : Gann&lt;/full-title&gt;&lt;/periodical&gt;&lt;pages&gt;1223-1229&lt;/pages&gt;&lt;volume&gt;84&lt;/volume&gt;&lt;number&gt;12&lt;/number&gt;&lt;dates&gt;&lt;year&gt;1993&lt;/year&gt;&lt;/dates&gt;&lt;publisher&gt;Blackwell Publishing Ltd&lt;/publisher&gt;&lt;isbn&gt;0910-5050&amp;#xD;1876-4673&lt;/isbn&gt;&lt;accession-num&gt;8294212&lt;/accession-num&gt;&lt;urls&gt;&lt;related-urls&gt;&lt;url&gt;https://www.ncbi.nlm.nih.gov/pubmed/8294212&lt;/url&gt;&lt;url&gt;https://www.ncbi.nlm.nih.gov/pmc/PMC5919112/&lt;/url&gt;&lt;/related-urls&gt;&lt;/urls&gt;&lt;electronic-resource-num&gt;10.1111/j.1349-7006.1993.tb02826.x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96]</w:t>
            </w:r>
            <w:r>
              <w:fldChar w:fldCharType="end"/>
            </w:r>
            <w:r>
              <w:t>****</w:t>
            </w:r>
          </w:p>
        </w:tc>
        <w:tc>
          <w:tcPr>
            <w:tcW w:w="1620" w:type="dxa"/>
          </w:tcPr>
          <w:p w14:paraId="792A9201" w14:textId="77777777" w:rsidR="00B73A7E" w:rsidRDefault="00B73A7E" w:rsidP="00110D07">
            <w:r>
              <w:t>Prospective cohort</w:t>
            </w:r>
          </w:p>
        </w:tc>
        <w:tc>
          <w:tcPr>
            <w:tcW w:w="1980" w:type="dxa"/>
          </w:tcPr>
          <w:p w14:paraId="7130276C" w14:textId="77777777" w:rsidR="00B73A7E" w:rsidRDefault="00B73A7E" w:rsidP="00110D07">
            <w:r>
              <w:t>258 patients with NMIBC/MIBC</w:t>
            </w:r>
          </w:p>
        </w:tc>
        <w:tc>
          <w:tcPr>
            <w:tcW w:w="1800" w:type="dxa"/>
          </w:tcPr>
          <w:p w14:paraId="5F654C33" w14:textId="77777777" w:rsidR="00B73A7E" w:rsidRDefault="00B73A7E" w:rsidP="00110D07">
            <w:r>
              <w:t>ACM: ND</w:t>
            </w:r>
          </w:p>
        </w:tc>
        <w:tc>
          <w:tcPr>
            <w:tcW w:w="1440" w:type="dxa"/>
          </w:tcPr>
          <w:p w14:paraId="4C292501" w14:textId="77777777" w:rsidR="00B73A7E" w:rsidRDefault="00B73A7E" w:rsidP="00110D07">
            <w:r>
              <w:t>1976-1978</w:t>
            </w:r>
          </w:p>
        </w:tc>
        <w:tc>
          <w:tcPr>
            <w:tcW w:w="1620" w:type="dxa"/>
          </w:tcPr>
          <w:p w14:paraId="617D8774" w14:textId="77777777" w:rsidR="00B73A7E" w:rsidRDefault="00B73A7E" w:rsidP="00110D07">
            <w:r>
              <w:t>Mean/median NR</w:t>
            </w:r>
          </w:p>
        </w:tc>
        <w:tc>
          <w:tcPr>
            <w:tcW w:w="1170" w:type="dxa"/>
          </w:tcPr>
          <w:p w14:paraId="27C26328" w14:textId="77777777" w:rsidR="00B73A7E" w:rsidRDefault="00B73A7E" w:rsidP="00110D07">
            <w:r>
              <w:t>29.8 months (median)</w:t>
            </w:r>
          </w:p>
        </w:tc>
        <w:tc>
          <w:tcPr>
            <w:tcW w:w="2070" w:type="dxa"/>
          </w:tcPr>
          <w:p w14:paraId="6762AC3A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Alcohol (Males only)</w:t>
            </w:r>
          </w:p>
          <w:p w14:paraId="4F761DD6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ever</w:t>
            </w:r>
          </w:p>
          <w:p w14:paraId="016382BF" w14:textId="77777777" w:rsidR="00B73A7E" w:rsidRDefault="00B73A7E" w:rsidP="00110D07">
            <w:pPr>
              <w:rPr>
                <w:i/>
              </w:rPr>
            </w:pPr>
          </w:p>
          <w:p w14:paraId="619B915B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Ex-drinker</w:t>
            </w:r>
          </w:p>
          <w:p w14:paraId="28244433" w14:textId="77777777" w:rsidR="00B73A7E" w:rsidRDefault="00B73A7E" w:rsidP="00110D07">
            <w:r>
              <w:t>ACM: 0.60 (0.23-1.59)</w:t>
            </w:r>
          </w:p>
          <w:p w14:paraId="12592C4D" w14:textId="77777777" w:rsidR="00B73A7E" w:rsidRPr="00BE7858" w:rsidRDefault="00B73A7E" w:rsidP="00110D07"/>
          <w:p w14:paraId="02053C4D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 xml:space="preserve">Current (&lt;2 </w:t>
            </w:r>
            <w:proofErr w:type="spellStart"/>
            <w:r>
              <w:rPr>
                <w:i/>
              </w:rPr>
              <w:t>gou</w:t>
            </w:r>
            <w:proofErr w:type="spellEnd"/>
            <w:r>
              <w:rPr>
                <w:i/>
              </w:rPr>
              <w:t>/day)</w:t>
            </w:r>
          </w:p>
          <w:p w14:paraId="1DE6FD8A" w14:textId="77777777" w:rsidR="00B73A7E" w:rsidRDefault="00B73A7E" w:rsidP="00110D07">
            <w:r>
              <w:t>ACM: 0.41 (0.22-0.77)</w:t>
            </w:r>
          </w:p>
          <w:p w14:paraId="41994704" w14:textId="77777777" w:rsidR="00B73A7E" w:rsidRDefault="00B73A7E" w:rsidP="00110D07"/>
          <w:p w14:paraId="3046318E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 xml:space="preserve">Current (2-4 </w:t>
            </w:r>
            <w:proofErr w:type="spellStart"/>
            <w:r>
              <w:rPr>
                <w:i/>
              </w:rPr>
              <w:t>gou</w:t>
            </w:r>
            <w:proofErr w:type="spellEnd"/>
            <w:r>
              <w:rPr>
                <w:i/>
              </w:rPr>
              <w:t>/day)</w:t>
            </w:r>
          </w:p>
          <w:p w14:paraId="0FE7EAE8" w14:textId="77777777" w:rsidR="00B73A7E" w:rsidRDefault="00B73A7E" w:rsidP="00110D07">
            <w:r>
              <w:t>ACM: 0.43 (0.16-1.14)</w:t>
            </w:r>
          </w:p>
          <w:p w14:paraId="4F2B8359" w14:textId="77777777" w:rsidR="00B73A7E" w:rsidRDefault="00B73A7E" w:rsidP="00110D07"/>
          <w:p w14:paraId="535AC898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urrent (</w:t>
            </w:r>
            <w:r w:rsidRPr="00283202">
              <w:rPr>
                <w:rFonts w:ascii="Arial" w:hAnsi="Arial" w:cs="Arial"/>
                <w:color w:val="222222"/>
                <w:shd w:val="clear" w:color="auto" w:fill="FFFFFF"/>
              </w:rPr>
              <w:t>≥</w:t>
            </w:r>
            <w:r>
              <w:rPr>
                <w:i/>
              </w:rPr>
              <w:t xml:space="preserve">4  </w:t>
            </w:r>
            <w:proofErr w:type="spellStart"/>
            <w:r>
              <w:rPr>
                <w:i/>
              </w:rPr>
              <w:t>gou</w:t>
            </w:r>
            <w:proofErr w:type="spellEnd"/>
            <w:r>
              <w:rPr>
                <w:i/>
              </w:rPr>
              <w:t>/day)</w:t>
            </w:r>
          </w:p>
          <w:p w14:paraId="5CCE5233" w14:textId="77777777" w:rsidR="00B73A7E" w:rsidRPr="00BE7858" w:rsidRDefault="00B73A7E" w:rsidP="00110D07">
            <w:r>
              <w:lastRenderedPageBreak/>
              <w:t>ACM: 0.82 (0.22-3.13)</w:t>
            </w:r>
          </w:p>
          <w:p w14:paraId="72344657" w14:textId="77777777" w:rsidR="00B73A7E" w:rsidRDefault="00B73A7E" w:rsidP="00110D07">
            <w:pPr>
              <w:rPr>
                <w:b/>
              </w:rPr>
            </w:pPr>
          </w:p>
          <w:p w14:paraId="5A7B7350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Hair dye</w:t>
            </w:r>
          </w:p>
          <w:p w14:paraId="4D0399B4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exposure</w:t>
            </w:r>
          </w:p>
          <w:p w14:paraId="1E2C7FD6" w14:textId="77777777" w:rsidR="00B73A7E" w:rsidRDefault="00B73A7E" w:rsidP="00110D07">
            <w:pPr>
              <w:rPr>
                <w:i/>
              </w:rPr>
            </w:pPr>
          </w:p>
          <w:p w14:paraId="2C30E85F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Exposure</w:t>
            </w:r>
          </w:p>
          <w:p w14:paraId="6B4F3DC1" w14:textId="77777777" w:rsidR="00B73A7E" w:rsidRPr="00E80CCC" w:rsidRDefault="00B73A7E" w:rsidP="00110D07">
            <w:r>
              <w:t>ACM: 0.65 (0.28-1.79)</w:t>
            </w:r>
          </w:p>
          <w:p w14:paraId="5A010C9F" w14:textId="77777777" w:rsidR="00B73A7E" w:rsidRDefault="00B73A7E" w:rsidP="00110D07">
            <w:pPr>
              <w:rPr>
                <w:b/>
              </w:rPr>
            </w:pPr>
          </w:p>
          <w:p w14:paraId="754E252C" w14:textId="77777777" w:rsidR="00B73A7E" w:rsidRDefault="00B73A7E" w:rsidP="00110D07">
            <w:r>
              <w:rPr>
                <w:b/>
              </w:rPr>
              <w:t>Smoking</w:t>
            </w:r>
          </w:p>
          <w:p w14:paraId="51F4FB06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n-smoker</w:t>
            </w:r>
          </w:p>
          <w:p w14:paraId="3E4F00B4" w14:textId="77777777" w:rsidR="00B73A7E" w:rsidRPr="00BE7858" w:rsidRDefault="00B73A7E" w:rsidP="00110D07">
            <w:r>
              <w:t>ACM: 0.88 (0.45-1.72)</w:t>
            </w:r>
          </w:p>
        </w:tc>
      </w:tr>
      <w:tr w:rsidR="00B73A7E" w14:paraId="569BB25F" w14:textId="77777777" w:rsidTr="00110D07">
        <w:tc>
          <w:tcPr>
            <w:tcW w:w="1800" w:type="dxa"/>
          </w:tcPr>
          <w:p w14:paraId="1EE98700" w14:textId="77777777" w:rsidR="00B73A7E" w:rsidRDefault="00B73A7E" w:rsidP="00110D07">
            <w:proofErr w:type="spellStart"/>
            <w:r>
              <w:lastRenderedPageBreak/>
              <w:t>Westhoff</w:t>
            </w:r>
            <w:proofErr w:type="spellEnd"/>
            <w:r>
              <w:t xml:space="preserve"> et al. - 2018</w:t>
            </w:r>
            <w:r>
              <w:fldChar w:fldCharType="begin">
                <w:fldData xml:space="preserve">PEVuZE5vdGU+PENpdGU+PEF1dGhvcj5XZXN0aG9mZjwvQXV0aG9yPjxZZWFyPjIwMTg8L1llYXI+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ZXN0aG9mZjwvQXV0aG9yPjxZZWFyPjIwMTg8L1llYXI+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97]</w:t>
            </w:r>
            <w:r>
              <w:fldChar w:fldCharType="end"/>
            </w:r>
            <w:r>
              <w:t>****</w:t>
            </w:r>
          </w:p>
        </w:tc>
        <w:tc>
          <w:tcPr>
            <w:tcW w:w="1620" w:type="dxa"/>
          </w:tcPr>
          <w:p w14:paraId="7FECBE9F" w14:textId="77777777" w:rsidR="00B73A7E" w:rsidRDefault="00B73A7E" w:rsidP="00110D07">
            <w:r>
              <w:t>Prospective cohort</w:t>
            </w:r>
          </w:p>
        </w:tc>
        <w:tc>
          <w:tcPr>
            <w:tcW w:w="1980" w:type="dxa"/>
          </w:tcPr>
          <w:p w14:paraId="3859DFBC" w14:textId="77777777" w:rsidR="00B73A7E" w:rsidRDefault="00B73A7E" w:rsidP="00110D07">
            <w:r>
              <w:t>595 patients with NMIBC</w:t>
            </w:r>
          </w:p>
        </w:tc>
        <w:tc>
          <w:tcPr>
            <w:tcW w:w="1800" w:type="dxa"/>
          </w:tcPr>
          <w:p w14:paraId="6AE90071" w14:textId="77777777" w:rsidR="00B73A7E" w:rsidRDefault="00B73A7E" w:rsidP="00110D07">
            <w:r>
              <w:t>Recurrence: N</w:t>
            </w:r>
            <w:r w:rsidRPr="0092594A">
              <w:t>ew bladder tumor following a previous negative follow-up cystoscopy.</w:t>
            </w:r>
          </w:p>
          <w:p w14:paraId="07C2E464" w14:textId="77777777" w:rsidR="00B73A7E" w:rsidRDefault="00B73A7E" w:rsidP="00110D07"/>
          <w:p w14:paraId="5AC09530" w14:textId="77777777" w:rsidR="00B73A7E" w:rsidRDefault="00B73A7E" w:rsidP="00110D07">
            <w:r>
              <w:t>Progression: The transi</w:t>
            </w:r>
            <w:r w:rsidRPr="0092594A">
              <w:t>tion from NMIBC to muscle-invasive or metastatic tumors.</w:t>
            </w:r>
          </w:p>
        </w:tc>
        <w:tc>
          <w:tcPr>
            <w:tcW w:w="1440" w:type="dxa"/>
          </w:tcPr>
          <w:p w14:paraId="29282982" w14:textId="77777777" w:rsidR="00B73A7E" w:rsidRDefault="00B73A7E" w:rsidP="00110D07">
            <w:r>
              <w:t>1995 “onward”</w:t>
            </w:r>
          </w:p>
        </w:tc>
        <w:tc>
          <w:tcPr>
            <w:tcW w:w="1620" w:type="dxa"/>
          </w:tcPr>
          <w:p w14:paraId="04CD1641" w14:textId="77777777" w:rsidR="00B73A7E" w:rsidRDefault="00B73A7E" w:rsidP="00110D07">
            <w:r>
              <w:t>62.5-66.0 (mean)</w:t>
            </w:r>
          </w:p>
        </w:tc>
        <w:tc>
          <w:tcPr>
            <w:tcW w:w="1170" w:type="dxa"/>
          </w:tcPr>
          <w:p w14:paraId="4ADB6DAA" w14:textId="77777777" w:rsidR="00B73A7E" w:rsidRDefault="00B73A7E" w:rsidP="00110D07">
            <w:r>
              <w:t>65.7 months (median)</w:t>
            </w:r>
          </w:p>
        </w:tc>
        <w:tc>
          <w:tcPr>
            <w:tcW w:w="2070" w:type="dxa"/>
          </w:tcPr>
          <w:p w14:paraId="5F0AF97C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Fruits and vegetables</w:t>
            </w:r>
          </w:p>
          <w:p w14:paraId="4311E503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 xml:space="preserve">Ref. = </w:t>
            </w:r>
            <w:proofErr w:type="spellStart"/>
            <w:r>
              <w:rPr>
                <w:i/>
              </w:rPr>
              <w:t>Tertile</w:t>
            </w:r>
            <w:proofErr w:type="spellEnd"/>
            <w:r>
              <w:rPr>
                <w:i/>
              </w:rPr>
              <w:t xml:space="preserve"> 1</w:t>
            </w:r>
          </w:p>
          <w:p w14:paraId="208B6B33" w14:textId="77777777" w:rsidR="00B73A7E" w:rsidRDefault="00B73A7E" w:rsidP="00110D07">
            <w:pPr>
              <w:rPr>
                <w:i/>
              </w:rPr>
            </w:pPr>
          </w:p>
          <w:p w14:paraId="1F9C4577" w14:textId="77777777" w:rsidR="00B73A7E" w:rsidRDefault="00B73A7E" w:rsidP="00110D07">
            <w:pPr>
              <w:rPr>
                <w:i/>
              </w:rPr>
            </w:pPr>
            <w:proofErr w:type="spellStart"/>
            <w:r>
              <w:rPr>
                <w:i/>
              </w:rPr>
              <w:t>Tertile</w:t>
            </w:r>
            <w:proofErr w:type="spellEnd"/>
            <w:r>
              <w:rPr>
                <w:i/>
              </w:rPr>
              <w:t xml:space="preserve"> 2</w:t>
            </w:r>
          </w:p>
          <w:p w14:paraId="4921BA13" w14:textId="77777777" w:rsidR="00B73A7E" w:rsidRDefault="00B73A7E" w:rsidP="00110D07">
            <w:r>
              <w:t>Recurrence: 1.08 (0.79-1</w:t>
            </w:r>
            <w:r w:rsidRPr="00B66F07">
              <w:t>.47)</w:t>
            </w:r>
          </w:p>
          <w:p w14:paraId="2DEC4E8F" w14:textId="77777777" w:rsidR="00B73A7E" w:rsidRDefault="00B73A7E" w:rsidP="00110D07">
            <w:r>
              <w:t>Progression: 1.16 (0.70-</w:t>
            </w:r>
            <w:r w:rsidRPr="00B66F07">
              <w:t>1.92)</w:t>
            </w:r>
          </w:p>
          <w:p w14:paraId="5D8E8DC1" w14:textId="77777777" w:rsidR="00B73A7E" w:rsidRDefault="00B73A7E" w:rsidP="00110D07"/>
          <w:p w14:paraId="40E0FBBB" w14:textId="77777777" w:rsidR="00B73A7E" w:rsidRDefault="00B73A7E" w:rsidP="00110D07">
            <w:pPr>
              <w:rPr>
                <w:i/>
              </w:rPr>
            </w:pPr>
            <w:proofErr w:type="spellStart"/>
            <w:r>
              <w:rPr>
                <w:i/>
              </w:rPr>
              <w:t>Tertile</w:t>
            </w:r>
            <w:proofErr w:type="spellEnd"/>
            <w:r>
              <w:rPr>
                <w:i/>
              </w:rPr>
              <w:t xml:space="preserve"> 3</w:t>
            </w:r>
          </w:p>
          <w:p w14:paraId="12260DE0" w14:textId="77777777" w:rsidR="00B73A7E" w:rsidRDefault="00B73A7E" w:rsidP="00110D07">
            <w:r>
              <w:t>Recurrence: 0.90 (0.64-</w:t>
            </w:r>
            <w:r w:rsidRPr="00B66F07">
              <w:t>1.26)</w:t>
            </w:r>
          </w:p>
          <w:p w14:paraId="58EF1527" w14:textId="77777777" w:rsidR="00B73A7E" w:rsidRDefault="00B73A7E" w:rsidP="00110D07">
            <w:r>
              <w:t xml:space="preserve">Progression: 1.05 </w:t>
            </w:r>
            <w:r>
              <w:lastRenderedPageBreak/>
              <w:t>(0.61-</w:t>
            </w:r>
            <w:r w:rsidRPr="00B66F07">
              <w:t>1.82</w:t>
            </w:r>
            <w:r>
              <w:t>)</w:t>
            </w:r>
          </w:p>
          <w:p w14:paraId="670B5DA5" w14:textId="77777777" w:rsidR="00B73A7E" w:rsidRDefault="00B73A7E" w:rsidP="00110D07"/>
          <w:p w14:paraId="3A147309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Low-fat pattern</w:t>
            </w:r>
          </w:p>
          <w:p w14:paraId="3D8DEFEB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 xml:space="preserve">Ref. = </w:t>
            </w:r>
            <w:proofErr w:type="spellStart"/>
            <w:r>
              <w:rPr>
                <w:i/>
              </w:rPr>
              <w:t>Tertile</w:t>
            </w:r>
            <w:proofErr w:type="spellEnd"/>
            <w:r>
              <w:rPr>
                <w:i/>
              </w:rPr>
              <w:t xml:space="preserve"> 1</w:t>
            </w:r>
          </w:p>
          <w:p w14:paraId="0939E770" w14:textId="77777777" w:rsidR="00B73A7E" w:rsidRDefault="00B73A7E" w:rsidP="00110D07">
            <w:pPr>
              <w:rPr>
                <w:i/>
              </w:rPr>
            </w:pPr>
          </w:p>
          <w:p w14:paraId="0D7057BB" w14:textId="77777777" w:rsidR="00B73A7E" w:rsidRDefault="00B73A7E" w:rsidP="00110D07">
            <w:pPr>
              <w:rPr>
                <w:i/>
              </w:rPr>
            </w:pPr>
            <w:proofErr w:type="spellStart"/>
            <w:r>
              <w:rPr>
                <w:i/>
              </w:rPr>
              <w:t>Tertile</w:t>
            </w:r>
            <w:proofErr w:type="spellEnd"/>
            <w:r>
              <w:rPr>
                <w:i/>
              </w:rPr>
              <w:t xml:space="preserve"> 2</w:t>
            </w:r>
          </w:p>
          <w:p w14:paraId="29E26293" w14:textId="77777777" w:rsidR="00B73A7E" w:rsidRDefault="00B73A7E" w:rsidP="00110D07">
            <w:r>
              <w:t>Recurrence: 0.96 (0.71-</w:t>
            </w:r>
            <w:r w:rsidRPr="00D23C27">
              <w:t>1.31)</w:t>
            </w:r>
          </w:p>
          <w:p w14:paraId="6CEC595F" w14:textId="77777777" w:rsidR="00B73A7E" w:rsidRDefault="00B73A7E" w:rsidP="00110D07">
            <w:r>
              <w:t>Progression: 0.78 (0.47-</w:t>
            </w:r>
            <w:r w:rsidRPr="00D23C27">
              <w:t>1.28)</w:t>
            </w:r>
          </w:p>
          <w:p w14:paraId="422D85A7" w14:textId="77777777" w:rsidR="00B73A7E" w:rsidRDefault="00B73A7E" w:rsidP="00110D07"/>
          <w:p w14:paraId="676D201F" w14:textId="77777777" w:rsidR="00B73A7E" w:rsidRDefault="00B73A7E" w:rsidP="00110D07">
            <w:pPr>
              <w:rPr>
                <w:i/>
              </w:rPr>
            </w:pPr>
            <w:proofErr w:type="spellStart"/>
            <w:r>
              <w:rPr>
                <w:i/>
              </w:rPr>
              <w:t>Tertile</w:t>
            </w:r>
            <w:proofErr w:type="spellEnd"/>
            <w:r>
              <w:rPr>
                <w:i/>
              </w:rPr>
              <w:t xml:space="preserve"> 3</w:t>
            </w:r>
          </w:p>
          <w:p w14:paraId="607637E6" w14:textId="77777777" w:rsidR="00B73A7E" w:rsidRDefault="00B73A7E" w:rsidP="00110D07">
            <w:r>
              <w:t>Recurrence: 0.86 (0.63-</w:t>
            </w:r>
            <w:r w:rsidRPr="00D23C27">
              <w:t>1.18)</w:t>
            </w:r>
          </w:p>
          <w:p w14:paraId="324B6F50" w14:textId="77777777" w:rsidR="00B73A7E" w:rsidRDefault="00B73A7E" w:rsidP="00110D07">
            <w:r>
              <w:t>Progression: 0.74 (0.44-</w:t>
            </w:r>
            <w:r w:rsidRPr="00D23C27">
              <w:t>1.23)</w:t>
            </w:r>
          </w:p>
          <w:p w14:paraId="12FA141A" w14:textId="77777777" w:rsidR="00B73A7E" w:rsidRDefault="00B73A7E" w:rsidP="00110D07"/>
          <w:p w14:paraId="1EE1DA3A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Tex-Mex pattern</w:t>
            </w:r>
          </w:p>
          <w:p w14:paraId="597DA010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 xml:space="preserve">Ref. = </w:t>
            </w:r>
            <w:proofErr w:type="spellStart"/>
            <w:r>
              <w:rPr>
                <w:i/>
              </w:rPr>
              <w:t>Tertile</w:t>
            </w:r>
            <w:proofErr w:type="spellEnd"/>
            <w:r>
              <w:rPr>
                <w:i/>
              </w:rPr>
              <w:t xml:space="preserve"> 1</w:t>
            </w:r>
          </w:p>
          <w:p w14:paraId="43725A1B" w14:textId="77777777" w:rsidR="00B73A7E" w:rsidRDefault="00B73A7E" w:rsidP="00110D07">
            <w:pPr>
              <w:rPr>
                <w:i/>
              </w:rPr>
            </w:pPr>
          </w:p>
          <w:p w14:paraId="14F7A4EA" w14:textId="77777777" w:rsidR="00B73A7E" w:rsidRDefault="00B73A7E" w:rsidP="00110D07">
            <w:pPr>
              <w:rPr>
                <w:i/>
              </w:rPr>
            </w:pPr>
            <w:proofErr w:type="spellStart"/>
            <w:r>
              <w:rPr>
                <w:i/>
              </w:rPr>
              <w:t>Tertile</w:t>
            </w:r>
            <w:proofErr w:type="spellEnd"/>
            <w:r>
              <w:rPr>
                <w:i/>
              </w:rPr>
              <w:t xml:space="preserve"> 2</w:t>
            </w:r>
          </w:p>
          <w:p w14:paraId="7B7E5615" w14:textId="77777777" w:rsidR="00B73A7E" w:rsidRDefault="00B73A7E" w:rsidP="00110D07">
            <w:r>
              <w:t>Recurrence: 1.08 (0.79-</w:t>
            </w:r>
            <w:r w:rsidRPr="00D23C27">
              <w:t>1.48)</w:t>
            </w:r>
          </w:p>
          <w:p w14:paraId="38B962DC" w14:textId="77777777" w:rsidR="00B73A7E" w:rsidRDefault="00B73A7E" w:rsidP="00110D07">
            <w:r>
              <w:t>Progression: 1.27 (0.79-</w:t>
            </w:r>
            <w:r w:rsidRPr="00D23C27">
              <w:t>2.06)</w:t>
            </w:r>
          </w:p>
          <w:p w14:paraId="3B1255E2" w14:textId="77777777" w:rsidR="00B73A7E" w:rsidRDefault="00B73A7E" w:rsidP="00110D07"/>
          <w:p w14:paraId="49758F46" w14:textId="77777777" w:rsidR="00B73A7E" w:rsidRDefault="00B73A7E" w:rsidP="00110D07">
            <w:pPr>
              <w:rPr>
                <w:i/>
              </w:rPr>
            </w:pPr>
            <w:proofErr w:type="spellStart"/>
            <w:r>
              <w:rPr>
                <w:i/>
              </w:rPr>
              <w:t>Tertile</w:t>
            </w:r>
            <w:proofErr w:type="spellEnd"/>
            <w:r>
              <w:rPr>
                <w:i/>
              </w:rPr>
              <w:t xml:space="preserve"> 3</w:t>
            </w:r>
          </w:p>
          <w:p w14:paraId="3E0657E8" w14:textId="77777777" w:rsidR="00B73A7E" w:rsidRDefault="00B73A7E" w:rsidP="00110D07">
            <w:r>
              <w:t xml:space="preserve">Recurrence: 0.92 </w:t>
            </w:r>
            <w:r>
              <w:lastRenderedPageBreak/>
              <w:t>(0.66-</w:t>
            </w:r>
            <w:r w:rsidRPr="00D23C27">
              <w:t>1.27)</w:t>
            </w:r>
          </w:p>
          <w:p w14:paraId="14673334" w14:textId="77777777" w:rsidR="00B73A7E" w:rsidRDefault="00B73A7E" w:rsidP="00110D07">
            <w:r>
              <w:t>Progression: 0.70 (0.40-</w:t>
            </w:r>
            <w:r w:rsidRPr="00D23C27">
              <w:t>1.24)</w:t>
            </w:r>
          </w:p>
          <w:p w14:paraId="56241626" w14:textId="77777777" w:rsidR="00B73A7E" w:rsidRPr="00D23C27" w:rsidRDefault="00B73A7E" w:rsidP="00110D07">
            <w:pPr>
              <w:rPr>
                <w:b/>
              </w:rPr>
            </w:pPr>
          </w:p>
          <w:p w14:paraId="41729BDA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Western diet pattern</w:t>
            </w:r>
          </w:p>
          <w:p w14:paraId="64D1D12F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 xml:space="preserve">Ref. = </w:t>
            </w:r>
            <w:proofErr w:type="spellStart"/>
            <w:r>
              <w:rPr>
                <w:i/>
              </w:rPr>
              <w:t>Tertile</w:t>
            </w:r>
            <w:proofErr w:type="spellEnd"/>
            <w:r>
              <w:rPr>
                <w:i/>
              </w:rPr>
              <w:t xml:space="preserve"> 1</w:t>
            </w:r>
          </w:p>
          <w:p w14:paraId="6052F3DB" w14:textId="77777777" w:rsidR="00B73A7E" w:rsidRDefault="00B73A7E" w:rsidP="00110D07">
            <w:pPr>
              <w:rPr>
                <w:i/>
              </w:rPr>
            </w:pPr>
          </w:p>
          <w:p w14:paraId="6961F518" w14:textId="77777777" w:rsidR="00B73A7E" w:rsidRDefault="00B73A7E" w:rsidP="00110D07">
            <w:pPr>
              <w:rPr>
                <w:i/>
              </w:rPr>
            </w:pPr>
            <w:proofErr w:type="spellStart"/>
            <w:r>
              <w:rPr>
                <w:i/>
              </w:rPr>
              <w:t>Tertile</w:t>
            </w:r>
            <w:proofErr w:type="spellEnd"/>
            <w:r>
              <w:rPr>
                <w:i/>
              </w:rPr>
              <w:t xml:space="preserve"> 2</w:t>
            </w:r>
          </w:p>
          <w:p w14:paraId="6E048011" w14:textId="77777777" w:rsidR="00B73A7E" w:rsidRDefault="00B73A7E" w:rsidP="00110D07">
            <w:r>
              <w:t>Recurrence: 1.03 (0.75-</w:t>
            </w:r>
            <w:r w:rsidRPr="00B66F07">
              <w:t>1.42)</w:t>
            </w:r>
          </w:p>
          <w:p w14:paraId="3DB21106" w14:textId="77777777" w:rsidR="00B73A7E" w:rsidRDefault="00B73A7E" w:rsidP="00110D07">
            <w:r>
              <w:t>Progression: 1.23 (0.73-</w:t>
            </w:r>
            <w:r w:rsidRPr="00B66F07">
              <w:t>2.06)</w:t>
            </w:r>
          </w:p>
          <w:p w14:paraId="7343EEF7" w14:textId="77777777" w:rsidR="00B73A7E" w:rsidRDefault="00B73A7E" w:rsidP="00110D07"/>
          <w:p w14:paraId="10336721" w14:textId="77777777" w:rsidR="00B73A7E" w:rsidRDefault="00B73A7E" w:rsidP="00110D07">
            <w:pPr>
              <w:rPr>
                <w:i/>
              </w:rPr>
            </w:pPr>
            <w:proofErr w:type="spellStart"/>
            <w:r>
              <w:rPr>
                <w:i/>
              </w:rPr>
              <w:t>Tertile</w:t>
            </w:r>
            <w:proofErr w:type="spellEnd"/>
            <w:r>
              <w:rPr>
                <w:i/>
              </w:rPr>
              <w:t xml:space="preserve"> 3</w:t>
            </w:r>
          </w:p>
          <w:p w14:paraId="1F0817F6" w14:textId="77777777" w:rsidR="00B73A7E" w:rsidRDefault="00B73A7E" w:rsidP="00110D07">
            <w:r>
              <w:t>Recurrence: 1.48 (1.06-</w:t>
            </w:r>
            <w:r w:rsidRPr="00B66F07">
              <w:t>2.06)</w:t>
            </w:r>
          </w:p>
          <w:p w14:paraId="148BE9F9" w14:textId="77777777" w:rsidR="00B73A7E" w:rsidRPr="00B66F07" w:rsidRDefault="00B73A7E" w:rsidP="00110D07">
            <w:r>
              <w:t xml:space="preserve">Progression: </w:t>
            </w:r>
            <w:r w:rsidRPr="00F3083A">
              <w:t>1.56 (0.</w:t>
            </w:r>
            <w:r>
              <w:t>91-</w:t>
            </w:r>
            <w:r w:rsidRPr="00F3083A">
              <w:t>2.65)</w:t>
            </w:r>
          </w:p>
        </w:tc>
      </w:tr>
      <w:tr w:rsidR="00B73A7E" w14:paraId="6514C9C6" w14:textId="77777777" w:rsidTr="00110D07">
        <w:tc>
          <w:tcPr>
            <w:tcW w:w="1800" w:type="dxa"/>
          </w:tcPr>
          <w:p w14:paraId="2E16DA34" w14:textId="77777777" w:rsidR="00B73A7E" w:rsidRDefault="00B73A7E" w:rsidP="00110D07">
            <w:proofErr w:type="spellStart"/>
            <w:r>
              <w:lastRenderedPageBreak/>
              <w:t>Westhoff</w:t>
            </w:r>
            <w:proofErr w:type="spellEnd"/>
            <w:r>
              <w:t xml:space="preserve"> et al. - 2018</w:t>
            </w:r>
            <w:r>
              <w:fldChar w:fldCharType="begin"/>
            </w:r>
            <w:r>
              <w:instrText xml:space="preserve"> ADDIN EN.CITE &lt;EndNote&gt;&lt;Cite&gt;&lt;Author&gt;Westhoff&lt;/Author&gt;&lt;Year&gt;2018&lt;/Year&gt;&lt;RecNum&gt;6&lt;/RecNum&gt;&lt;DisplayText&gt;&lt;style face="superscript"&gt;[98]&lt;/style&gt;&lt;/DisplayText&gt;&lt;record&gt;&lt;rec-number&gt;6&lt;/rec-number&gt;&lt;foreign-keys&gt;&lt;key app="EN" db-id="t2xzzarf5fastpevffz59dwg05x9092vewef" timestamp="1554762138"&gt;6&lt;/key&gt;&lt;/foreign-keys&gt;&lt;ref-type name="Journal Article"&gt;17&lt;/ref-type&gt;&lt;contributors&gt;&lt;authors&gt;&lt;author&gt;Westhoff, Ellen&lt;/author&gt;&lt;author&gt;Witjes, J. Alfred&lt;/author&gt;&lt;author&gt;Fleshner, Neil E.&lt;/author&gt;&lt;author&gt;Lerner, Seth P.&lt;/author&gt;&lt;author&gt;Shariat, Shahrokh F.&lt;/author&gt;&lt;author&gt;Steineck, Gunnar&lt;/author&gt;&lt;author&gt;Kampman, Ellen&lt;/author&gt;&lt;author&gt;Kiemeney, Lambertus A.&lt;/author&gt;&lt;author&gt;Vrieling, Alina&lt;/author&gt;&lt;/authors&gt;&lt;/contributors&gt;&lt;titles&gt;&lt;title&gt;Body Mass Index, Diet-Related Factors, and Bladder Cancer Prognosis: A Systematic Review and Meta-Analysis&lt;/title&gt;&lt;secondary-title&gt;Bladder cancer (Amsterdam, Netherlands)&lt;/secondary-title&gt;&lt;/titles&gt;&lt;periodical&gt;&lt;full-title&gt;Bladder cancer (Amsterdam, Netherlands)&lt;/full-title&gt;&lt;/periodical&gt;&lt;pages&gt;91-112&lt;/pages&gt;&lt;volume&gt;4&lt;/volume&gt;&lt;number&gt;1&lt;/number&gt;&lt;dates&gt;&lt;year&gt;2018&lt;/year&gt;&lt;/dates&gt;&lt;publisher&gt;IOS Press&lt;/publisher&gt;&lt;isbn&gt;2352-3727&amp;#xD;2352-3735&lt;/isbn&gt;&lt;accession-num&gt;29430510&lt;/accession-num&gt;&lt;urls&gt;&lt;related-urls&gt;&lt;url&gt;https://www.ncbi.nlm.nih.gov/pubmed/29430510&lt;/url&gt;&lt;url&gt;https://www.ncbi.nlm.nih.gov/pmc/PMC5798521/&lt;/url&gt;&lt;/related-urls&gt;&lt;/urls&gt;&lt;electronic-resource-num&gt;10.3233/BLC-170147&lt;/electronic-resource-num&gt;&lt;remote-database-name&gt;PubMed&lt;/remote-database-name&gt;&lt;language&gt;eng&lt;/language&gt;&lt;/record&gt;&lt;/Cite&gt;&lt;/EndNote&gt;</w:instrText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98]</w:t>
            </w:r>
            <w:r>
              <w:fldChar w:fldCharType="end"/>
            </w:r>
            <w:r>
              <w:t xml:space="preserve"> </w:t>
            </w:r>
          </w:p>
        </w:tc>
        <w:tc>
          <w:tcPr>
            <w:tcW w:w="1620" w:type="dxa"/>
          </w:tcPr>
          <w:p w14:paraId="3DBDC1C0" w14:textId="77777777" w:rsidR="00B73A7E" w:rsidRDefault="00B73A7E" w:rsidP="00110D07">
            <w:r>
              <w:t>Meta-analysis</w:t>
            </w:r>
          </w:p>
        </w:tc>
        <w:tc>
          <w:tcPr>
            <w:tcW w:w="1980" w:type="dxa"/>
          </w:tcPr>
          <w:p w14:paraId="33BEB9D1" w14:textId="77777777" w:rsidR="00B73A7E" w:rsidRDefault="00B73A7E" w:rsidP="00110D07">
            <w:r>
              <w:t>1,633 patients with NMIBC from three studies and 5,533 patients with NMIBC/MIBC from three studies</w:t>
            </w:r>
          </w:p>
        </w:tc>
        <w:tc>
          <w:tcPr>
            <w:tcW w:w="1800" w:type="dxa"/>
          </w:tcPr>
          <w:p w14:paraId="36EB6350" w14:textId="77777777" w:rsidR="00B73A7E" w:rsidRDefault="00B73A7E" w:rsidP="00110D07">
            <w:r>
              <w:t>Recurrence: ND</w:t>
            </w:r>
          </w:p>
          <w:p w14:paraId="7F4DCC79" w14:textId="77777777" w:rsidR="00B73A7E" w:rsidRDefault="00B73A7E" w:rsidP="00110D07"/>
          <w:p w14:paraId="66AA4B0C" w14:textId="77777777" w:rsidR="00B73A7E" w:rsidRDefault="00B73A7E" w:rsidP="00110D07">
            <w:r>
              <w:t>Progression: ND</w:t>
            </w:r>
          </w:p>
          <w:p w14:paraId="2E0DE666" w14:textId="77777777" w:rsidR="00B73A7E" w:rsidRDefault="00B73A7E" w:rsidP="00110D07"/>
          <w:p w14:paraId="664CA521" w14:textId="77777777" w:rsidR="00B73A7E" w:rsidRDefault="00B73A7E" w:rsidP="00110D07">
            <w:r>
              <w:t>CSM/ACM: ND</w:t>
            </w:r>
          </w:p>
          <w:p w14:paraId="2567C72B" w14:textId="77777777" w:rsidR="00B73A7E" w:rsidRDefault="00B73A7E" w:rsidP="00110D07"/>
        </w:tc>
        <w:tc>
          <w:tcPr>
            <w:tcW w:w="1440" w:type="dxa"/>
          </w:tcPr>
          <w:p w14:paraId="195090D8" w14:textId="77777777" w:rsidR="00B73A7E" w:rsidRDefault="00B73A7E" w:rsidP="00110D07">
            <w:r>
              <w:t>Up to 2017</w:t>
            </w:r>
          </w:p>
        </w:tc>
        <w:tc>
          <w:tcPr>
            <w:tcW w:w="1620" w:type="dxa"/>
          </w:tcPr>
          <w:p w14:paraId="42D1683D" w14:textId="77777777" w:rsidR="00B73A7E" w:rsidRDefault="00B73A7E" w:rsidP="00110D07">
            <w:r>
              <w:t>Mean/median NR</w:t>
            </w:r>
          </w:p>
        </w:tc>
        <w:tc>
          <w:tcPr>
            <w:tcW w:w="1170" w:type="dxa"/>
          </w:tcPr>
          <w:p w14:paraId="7698C7B8" w14:textId="77777777" w:rsidR="00B73A7E" w:rsidRDefault="00B73A7E" w:rsidP="00110D07">
            <w:r>
              <w:t>NR</w:t>
            </w:r>
          </w:p>
        </w:tc>
        <w:tc>
          <w:tcPr>
            <w:tcW w:w="2070" w:type="dxa"/>
          </w:tcPr>
          <w:p w14:paraId="5E32DCB2" w14:textId="77777777" w:rsidR="00B73A7E" w:rsidRDefault="00B73A7E" w:rsidP="00110D07">
            <w:r>
              <w:rPr>
                <w:b/>
              </w:rPr>
              <w:t>BMI – NMIBC</w:t>
            </w:r>
          </w:p>
          <w:p w14:paraId="6049866F" w14:textId="77777777" w:rsidR="00B73A7E" w:rsidRDefault="00B73A7E" w:rsidP="00110D07">
            <w:r>
              <w:rPr>
                <w:i/>
              </w:rPr>
              <w:t>Ref. = Normal weight</w:t>
            </w:r>
          </w:p>
          <w:p w14:paraId="7FB72E22" w14:textId="77777777" w:rsidR="00B73A7E" w:rsidRDefault="00B73A7E" w:rsidP="00110D07"/>
          <w:p w14:paraId="3171B814" w14:textId="77777777" w:rsidR="00B73A7E" w:rsidRDefault="00B73A7E" w:rsidP="00110D07">
            <w:r>
              <w:rPr>
                <w:i/>
              </w:rPr>
              <w:t>Overweight</w:t>
            </w:r>
          </w:p>
          <w:p w14:paraId="72AF9621" w14:textId="77777777" w:rsidR="00B73A7E" w:rsidRPr="00AF05B6" w:rsidRDefault="00B73A7E" w:rsidP="00110D07">
            <w:pPr>
              <w:rPr>
                <w:lang w:val="fr-FR"/>
              </w:rPr>
            </w:pPr>
            <w:proofErr w:type="spellStart"/>
            <w:r w:rsidRPr="00AF05B6">
              <w:rPr>
                <w:lang w:val="fr-FR"/>
              </w:rPr>
              <w:t>Recurrence</w:t>
            </w:r>
            <w:proofErr w:type="spellEnd"/>
            <w:r w:rsidRPr="00AF05B6">
              <w:rPr>
                <w:lang w:val="fr-FR"/>
              </w:rPr>
              <w:t>: 1.29 (1.05-1.58)</w:t>
            </w:r>
          </w:p>
          <w:p w14:paraId="551F5909" w14:textId="77777777" w:rsidR="00B73A7E" w:rsidRPr="00AF05B6" w:rsidRDefault="00B73A7E" w:rsidP="00110D07">
            <w:pPr>
              <w:rPr>
                <w:lang w:val="fr-FR"/>
              </w:rPr>
            </w:pPr>
            <w:r w:rsidRPr="00AF05B6">
              <w:rPr>
                <w:lang w:val="fr-FR"/>
              </w:rPr>
              <w:t xml:space="preserve">Progression (2 </w:t>
            </w:r>
            <w:proofErr w:type="spellStart"/>
            <w:r w:rsidRPr="00AF05B6">
              <w:rPr>
                <w:lang w:val="fr-FR"/>
              </w:rPr>
              <w:t>studies</w:t>
            </w:r>
            <w:proofErr w:type="spellEnd"/>
            <w:r w:rsidRPr="00AF05B6">
              <w:rPr>
                <w:lang w:val="fr-FR"/>
              </w:rPr>
              <w:t xml:space="preserve">, 1,294 </w:t>
            </w:r>
            <w:r w:rsidRPr="00AF05B6">
              <w:rPr>
                <w:lang w:val="fr-FR"/>
              </w:rPr>
              <w:lastRenderedPageBreak/>
              <w:t>patients): 1.03 (0.63-1.70)</w:t>
            </w:r>
          </w:p>
          <w:p w14:paraId="2EA7A196" w14:textId="77777777" w:rsidR="00B73A7E" w:rsidRPr="00AF05B6" w:rsidRDefault="00B73A7E" w:rsidP="00110D07">
            <w:pPr>
              <w:rPr>
                <w:lang w:val="fr-FR"/>
              </w:rPr>
            </w:pPr>
            <w:r w:rsidRPr="00AF05B6">
              <w:rPr>
                <w:i/>
                <w:lang w:val="fr-FR"/>
              </w:rPr>
              <w:t>Obese</w:t>
            </w:r>
          </w:p>
          <w:p w14:paraId="6FEEBFDF" w14:textId="77777777" w:rsidR="00B73A7E" w:rsidRPr="00AF05B6" w:rsidRDefault="00B73A7E" w:rsidP="00110D07">
            <w:pPr>
              <w:rPr>
                <w:lang w:val="fr-FR"/>
              </w:rPr>
            </w:pPr>
            <w:proofErr w:type="spellStart"/>
            <w:r w:rsidRPr="00AF05B6">
              <w:rPr>
                <w:lang w:val="fr-FR"/>
              </w:rPr>
              <w:t>Recurrence</w:t>
            </w:r>
            <w:proofErr w:type="spellEnd"/>
            <w:r w:rsidRPr="00AF05B6">
              <w:rPr>
                <w:lang w:val="fr-FR"/>
              </w:rPr>
              <w:t>: 1.82 (1.12-2.95)</w:t>
            </w:r>
          </w:p>
          <w:p w14:paraId="3543B9AF" w14:textId="77777777" w:rsidR="00B73A7E" w:rsidRDefault="00B73A7E" w:rsidP="00110D07">
            <w:r>
              <w:t>Progression (2 studies, 1,294 patients): 1.90 (0.93-</w:t>
            </w:r>
            <w:r w:rsidRPr="00BE5366">
              <w:t>3.88</w:t>
            </w:r>
            <w:r>
              <w:t>)</w:t>
            </w:r>
          </w:p>
          <w:p w14:paraId="0237492B" w14:textId="77777777" w:rsidR="00B73A7E" w:rsidRDefault="00B73A7E" w:rsidP="00110D07"/>
          <w:p w14:paraId="1DFE9AE4" w14:textId="77777777" w:rsidR="00B73A7E" w:rsidRDefault="00B73A7E" w:rsidP="00110D07">
            <w:r>
              <w:rPr>
                <w:b/>
              </w:rPr>
              <w:t>BMI – NMIBC</w:t>
            </w:r>
          </w:p>
          <w:p w14:paraId="4B88CD02" w14:textId="77777777" w:rsidR="00B73A7E" w:rsidRDefault="00B73A7E" w:rsidP="00110D07">
            <w:r>
              <w:rPr>
                <w:i/>
              </w:rPr>
              <w:t>Ref. = Normal weight</w:t>
            </w:r>
          </w:p>
          <w:p w14:paraId="5A2DAEB3" w14:textId="77777777" w:rsidR="00B73A7E" w:rsidRDefault="00B73A7E" w:rsidP="00110D07"/>
          <w:p w14:paraId="2593F53A" w14:textId="77777777" w:rsidR="00B73A7E" w:rsidRDefault="00B73A7E" w:rsidP="00110D07">
            <w:r>
              <w:rPr>
                <w:i/>
              </w:rPr>
              <w:t>Overweight</w:t>
            </w:r>
          </w:p>
          <w:p w14:paraId="383370A3" w14:textId="77777777" w:rsidR="00B73A7E" w:rsidRDefault="00B73A7E" w:rsidP="00110D07">
            <w:r>
              <w:t>Recurrence: 0.87 (0.67-</w:t>
            </w:r>
            <w:r w:rsidRPr="000642EB">
              <w:t>1.14</w:t>
            </w:r>
            <w:r>
              <w:t>)</w:t>
            </w:r>
          </w:p>
          <w:p w14:paraId="2874EA65" w14:textId="77777777" w:rsidR="00B73A7E" w:rsidRDefault="00B73A7E" w:rsidP="00110D07">
            <w:r>
              <w:t>CSM: 0.82 (0.65-</w:t>
            </w:r>
            <w:r w:rsidRPr="00420CFE">
              <w:t>1.02</w:t>
            </w:r>
            <w:r>
              <w:t>)</w:t>
            </w:r>
          </w:p>
          <w:p w14:paraId="2850DB9E" w14:textId="77777777" w:rsidR="00B73A7E" w:rsidRDefault="00B73A7E" w:rsidP="00110D07"/>
          <w:p w14:paraId="4105F558" w14:textId="77777777" w:rsidR="00B73A7E" w:rsidRDefault="00B73A7E" w:rsidP="00110D07">
            <w:r>
              <w:rPr>
                <w:i/>
              </w:rPr>
              <w:t>Obese</w:t>
            </w:r>
          </w:p>
          <w:p w14:paraId="1CA20C9C" w14:textId="77777777" w:rsidR="00B73A7E" w:rsidRDefault="00B73A7E" w:rsidP="00110D07">
            <w:r>
              <w:t>Recurrence: 1.12 (0.54-</w:t>
            </w:r>
            <w:r w:rsidRPr="000642EB">
              <w:t>2.31</w:t>
            </w:r>
            <w:r>
              <w:t>)</w:t>
            </w:r>
          </w:p>
          <w:p w14:paraId="0FCA75C5" w14:textId="77777777" w:rsidR="00B73A7E" w:rsidRPr="00836799" w:rsidRDefault="00B73A7E" w:rsidP="00110D07">
            <w:r>
              <w:t>CSM: 0.98 (0.46-</w:t>
            </w:r>
            <w:r w:rsidRPr="00420CFE">
              <w:t>2.10</w:t>
            </w:r>
            <w:r>
              <w:t>)</w:t>
            </w:r>
          </w:p>
        </w:tc>
      </w:tr>
      <w:tr w:rsidR="00B73A7E" w14:paraId="4974D04E" w14:textId="77777777" w:rsidTr="00110D07">
        <w:tc>
          <w:tcPr>
            <w:tcW w:w="1800" w:type="dxa"/>
          </w:tcPr>
          <w:p w14:paraId="698DAE82" w14:textId="77777777" w:rsidR="00B73A7E" w:rsidRDefault="00B73A7E" w:rsidP="00110D07">
            <w:proofErr w:type="spellStart"/>
            <w:r>
              <w:lastRenderedPageBreak/>
              <w:t>Witjes</w:t>
            </w:r>
            <w:proofErr w:type="spellEnd"/>
            <w:r>
              <w:t xml:space="preserve"> et al. - 1993</w:t>
            </w:r>
            <w:r>
              <w:fldChar w:fldCharType="begin">
                <w:fldData xml:space="preserve">PEVuZE5vdGU+PENpdGU+PEF1dGhvcj5XaXRqZXM8L0F1dGhvcj48WWVhcj4xOTkzPC9ZZWFyPjxS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aXRqZXM8L0F1dGhvcj48WWVhcj4xOTkzPC9ZZWFyPjxS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99]</w:t>
            </w:r>
            <w:r>
              <w:fldChar w:fldCharType="end"/>
            </w:r>
          </w:p>
        </w:tc>
        <w:tc>
          <w:tcPr>
            <w:tcW w:w="1620" w:type="dxa"/>
          </w:tcPr>
          <w:p w14:paraId="7B6C9B8C" w14:textId="77777777" w:rsidR="00B73A7E" w:rsidRDefault="00B73A7E" w:rsidP="00110D07">
            <w:r>
              <w:t>Prospective cohort</w:t>
            </w:r>
          </w:p>
        </w:tc>
        <w:tc>
          <w:tcPr>
            <w:tcW w:w="1980" w:type="dxa"/>
          </w:tcPr>
          <w:p w14:paraId="10984066" w14:textId="77777777" w:rsidR="00B73A7E" w:rsidRDefault="00B73A7E" w:rsidP="00110D07">
            <w:r>
              <w:t xml:space="preserve">183 patients with NMIBC </w:t>
            </w:r>
          </w:p>
        </w:tc>
        <w:tc>
          <w:tcPr>
            <w:tcW w:w="1800" w:type="dxa"/>
          </w:tcPr>
          <w:p w14:paraId="3BEB4A51" w14:textId="77777777" w:rsidR="00B73A7E" w:rsidRDefault="00B73A7E" w:rsidP="00110D07">
            <w:r>
              <w:t xml:space="preserve">Recurrence: Positive cystoscopy, </w:t>
            </w:r>
            <w:r>
              <w:lastRenderedPageBreak/>
              <w:t>cytology, or biopsy.</w:t>
            </w:r>
          </w:p>
        </w:tc>
        <w:tc>
          <w:tcPr>
            <w:tcW w:w="1440" w:type="dxa"/>
          </w:tcPr>
          <w:p w14:paraId="4C8EE748" w14:textId="77777777" w:rsidR="00B73A7E" w:rsidRDefault="00B73A7E" w:rsidP="00110D07">
            <w:r>
              <w:lastRenderedPageBreak/>
              <w:t>1987-1991</w:t>
            </w:r>
          </w:p>
        </w:tc>
        <w:tc>
          <w:tcPr>
            <w:tcW w:w="1620" w:type="dxa"/>
          </w:tcPr>
          <w:p w14:paraId="214B978A" w14:textId="77777777" w:rsidR="00B73A7E" w:rsidRDefault="00B73A7E" w:rsidP="00110D07">
            <w:r>
              <w:t>Mean/median NR</w:t>
            </w:r>
          </w:p>
        </w:tc>
        <w:tc>
          <w:tcPr>
            <w:tcW w:w="1170" w:type="dxa"/>
          </w:tcPr>
          <w:p w14:paraId="6C014F90" w14:textId="77777777" w:rsidR="00B73A7E" w:rsidRDefault="00B73A7E" w:rsidP="00110D07">
            <w:r>
              <w:t>20.8-22.5 months (median)</w:t>
            </w:r>
          </w:p>
        </w:tc>
        <w:tc>
          <w:tcPr>
            <w:tcW w:w="2070" w:type="dxa"/>
          </w:tcPr>
          <w:p w14:paraId="09563DA1" w14:textId="77777777" w:rsidR="00B73A7E" w:rsidRDefault="00B73A7E" w:rsidP="00110D07">
            <w:r>
              <w:rPr>
                <w:b/>
              </w:rPr>
              <w:t xml:space="preserve">FCIs (aspirin, </w:t>
            </w:r>
            <w:proofErr w:type="spellStart"/>
            <w:r>
              <w:rPr>
                <w:b/>
              </w:rPr>
              <w:t>dipyramidole</w:t>
            </w:r>
            <w:proofErr w:type="spellEnd"/>
            <w:r>
              <w:rPr>
                <w:b/>
              </w:rPr>
              <w:t xml:space="preserve">, ibuprofen, </w:t>
            </w:r>
            <w:r>
              <w:rPr>
                <w:b/>
              </w:rPr>
              <w:lastRenderedPageBreak/>
              <w:t>indomethacin, naproxen, warfarin)</w:t>
            </w:r>
          </w:p>
          <w:p w14:paraId="4C86F5C5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use</w:t>
            </w:r>
          </w:p>
          <w:p w14:paraId="708F6DD1" w14:textId="77777777" w:rsidR="00B73A7E" w:rsidRPr="00C23EB0" w:rsidRDefault="00B73A7E" w:rsidP="00110D07">
            <w:r>
              <w:t>Recurrence: NS on univariable analysis.</w:t>
            </w:r>
          </w:p>
        </w:tc>
      </w:tr>
      <w:tr w:rsidR="00B73A7E" w14:paraId="3D747A4C" w14:textId="77777777" w:rsidTr="00110D07">
        <w:tc>
          <w:tcPr>
            <w:tcW w:w="1800" w:type="dxa"/>
          </w:tcPr>
          <w:p w14:paraId="21681109" w14:textId="77777777" w:rsidR="00B73A7E" w:rsidRDefault="00B73A7E" w:rsidP="00110D07">
            <w:r>
              <w:lastRenderedPageBreak/>
              <w:t>Wyszynski et al. - 2014</w:t>
            </w:r>
            <w:r>
              <w:fldChar w:fldCharType="begin">
                <w:fldData xml:space="preserve">PEVuZE5vdGU+PENpdGU+PEF1dGhvcj5XeXN6eW5za2k8L0F1dGhvcj48WWVhcj4yMDE0PC9ZZWFy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eXN6eW5za2k8L0F1dGhvcj48WWVhcj4yMDE0PC9ZZWFy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100]</w:t>
            </w:r>
            <w:r>
              <w:fldChar w:fldCharType="end"/>
            </w:r>
          </w:p>
        </w:tc>
        <w:tc>
          <w:tcPr>
            <w:tcW w:w="1620" w:type="dxa"/>
          </w:tcPr>
          <w:p w14:paraId="306251CC" w14:textId="77777777" w:rsidR="00B73A7E" w:rsidRDefault="00B73A7E" w:rsidP="00110D07">
            <w:r>
              <w:t>ND</w:t>
            </w:r>
          </w:p>
        </w:tc>
        <w:tc>
          <w:tcPr>
            <w:tcW w:w="1980" w:type="dxa"/>
          </w:tcPr>
          <w:p w14:paraId="46E8DC8B" w14:textId="77777777" w:rsidR="00B73A7E" w:rsidRDefault="00B73A7E" w:rsidP="00110D07">
            <w:r>
              <w:t xml:space="preserve">726 patients with NMIBC </w:t>
            </w:r>
          </w:p>
        </w:tc>
        <w:tc>
          <w:tcPr>
            <w:tcW w:w="1800" w:type="dxa"/>
          </w:tcPr>
          <w:p w14:paraId="6E61ADBD" w14:textId="77777777" w:rsidR="00B73A7E" w:rsidRDefault="00B73A7E" w:rsidP="00110D07">
            <w:r>
              <w:t>Recurrence: A</w:t>
            </w:r>
            <w:r w:rsidRPr="0099340E">
              <w:t>ny tumor identified after a disease-free remission period, more than 90 days after the date of initial primary bladder tumor diagnosis.</w:t>
            </w:r>
            <w:r>
              <w:t xml:space="preserve"> </w:t>
            </w:r>
          </w:p>
          <w:p w14:paraId="3453256B" w14:textId="77777777" w:rsidR="00B73A7E" w:rsidRDefault="00B73A7E" w:rsidP="00110D07"/>
          <w:p w14:paraId="74CF5A27" w14:textId="77777777" w:rsidR="00B73A7E" w:rsidRDefault="00B73A7E" w:rsidP="00110D07">
            <w:r>
              <w:t>Progression: The diag</w:t>
            </w:r>
            <w:r w:rsidRPr="0099340E">
              <w:t>nosis of a tumor with a greater stag</w:t>
            </w:r>
            <w:r>
              <w:t>e or grade than the ini</w:t>
            </w:r>
            <w:r w:rsidRPr="0099340E">
              <w:t>tial primary bladder tumor</w:t>
            </w:r>
            <w:r>
              <w:t>.</w:t>
            </w:r>
          </w:p>
          <w:p w14:paraId="51C273AB" w14:textId="77777777" w:rsidR="00B73A7E" w:rsidRDefault="00B73A7E" w:rsidP="00110D07"/>
          <w:p w14:paraId="2BDC375F" w14:textId="77777777" w:rsidR="00B73A7E" w:rsidRDefault="00B73A7E" w:rsidP="00110D07">
            <w:r>
              <w:lastRenderedPageBreak/>
              <w:t xml:space="preserve">ACM: </w:t>
            </w:r>
            <w:r w:rsidRPr="00BF4808">
              <w:t>Life status (alive or decea</w:t>
            </w:r>
            <w:r>
              <w:t>sed) was determined as of Janu</w:t>
            </w:r>
            <w:r w:rsidRPr="00BF4808">
              <w:t xml:space="preserve">ary 2011 using the Social Security and the National Death Indices (NDI). </w:t>
            </w:r>
          </w:p>
        </w:tc>
        <w:tc>
          <w:tcPr>
            <w:tcW w:w="1440" w:type="dxa"/>
          </w:tcPr>
          <w:p w14:paraId="3A44FF98" w14:textId="77777777" w:rsidR="00B73A7E" w:rsidRDefault="00B73A7E" w:rsidP="00110D07">
            <w:r>
              <w:lastRenderedPageBreak/>
              <w:t>1994-2001</w:t>
            </w:r>
          </w:p>
        </w:tc>
        <w:tc>
          <w:tcPr>
            <w:tcW w:w="1620" w:type="dxa"/>
          </w:tcPr>
          <w:p w14:paraId="040E3A05" w14:textId="77777777" w:rsidR="00B73A7E" w:rsidRDefault="00B73A7E" w:rsidP="00110D07">
            <w:r>
              <w:t>Mean/median NR</w:t>
            </w:r>
          </w:p>
        </w:tc>
        <w:tc>
          <w:tcPr>
            <w:tcW w:w="1170" w:type="dxa"/>
          </w:tcPr>
          <w:p w14:paraId="30D49674" w14:textId="77777777" w:rsidR="00B73A7E" w:rsidRDefault="00B73A7E" w:rsidP="00110D07">
            <w:r>
              <w:t>6 years (median)</w:t>
            </w:r>
          </w:p>
        </w:tc>
        <w:tc>
          <w:tcPr>
            <w:tcW w:w="2070" w:type="dxa"/>
          </w:tcPr>
          <w:p w14:paraId="669CA24D" w14:textId="77777777" w:rsidR="00B73A7E" w:rsidRDefault="00B73A7E" w:rsidP="00110D07">
            <w:r>
              <w:rPr>
                <w:b/>
              </w:rPr>
              <w:t>BMI</w:t>
            </w:r>
          </w:p>
          <w:p w14:paraId="220B4CB9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 xml:space="preserve">Ref. = </w:t>
            </w:r>
            <w:r w:rsidRPr="006022F5">
              <w:rPr>
                <w:i/>
              </w:rPr>
              <w:t>≤</w:t>
            </w:r>
            <w:r>
              <w:rPr>
                <w:i/>
              </w:rPr>
              <w:t>24.9</w:t>
            </w:r>
          </w:p>
          <w:p w14:paraId="268B2C80" w14:textId="77777777" w:rsidR="00B73A7E" w:rsidRDefault="00B73A7E" w:rsidP="00110D07">
            <w:pPr>
              <w:rPr>
                <w:i/>
              </w:rPr>
            </w:pPr>
          </w:p>
          <w:p w14:paraId="4436F56E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24.9-29.9</w:t>
            </w:r>
          </w:p>
          <w:p w14:paraId="0B724904" w14:textId="77777777" w:rsidR="00B73A7E" w:rsidRPr="00354731" w:rsidRDefault="00B73A7E" w:rsidP="00110D07">
            <w:r>
              <w:t>Recurrence: 1.39 (0.96-</w:t>
            </w:r>
            <w:r w:rsidRPr="00354731">
              <w:t>2.01)</w:t>
            </w:r>
          </w:p>
          <w:p w14:paraId="3A67DFF1" w14:textId="77777777" w:rsidR="00B73A7E" w:rsidRDefault="00B73A7E" w:rsidP="00110D07">
            <w:pPr>
              <w:rPr>
                <w:i/>
              </w:rPr>
            </w:pPr>
          </w:p>
          <w:p w14:paraId="3E06F0F3" w14:textId="77777777" w:rsidR="00B73A7E" w:rsidRDefault="00B73A7E" w:rsidP="00110D07">
            <w:pPr>
              <w:rPr>
                <w:i/>
              </w:rPr>
            </w:pPr>
            <w:r w:rsidRPr="00283202">
              <w:rPr>
                <w:rFonts w:ascii="Arial" w:hAnsi="Arial" w:cs="Arial"/>
                <w:color w:val="222222"/>
                <w:shd w:val="clear" w:color="auto" w:fill="FFFFFF"/>
              </w:rPr>
              <w:t>≥</w:t>
            </w:r>
            <w:r>
              <w:rPr>
                <w:i/>
              </w:rPr>
              <w:t>30</w:t>
            </w:r>
          </w:p>
          <w:p w14:paraId="2B56704C" w14:textId="77777777" w:rsidR="00B73A7E" w:rsidRDefault="00B73A7E" w:rsidP="00110D07">
            <w:r>
              <w:t>Recurrence: 1.22 (0.80-</w:t>
            </w:r>
            <w:r w:rsidRPr="00354731">
              <w:t>1.87)</w:t>
            </w:r>
          </w:p>
          <w:p w14:paraId="2E1EDB2B" w14:textId="77777777" w:rsidR="00B73A7E" w:rsidRPr="00354731" w:rsidRDefault="00B73A7E" w:rsidP="00110D07"/>
          <w:p w14:paraId="70CAC601" w14:textId="77777777" w:rsidR="00B73A7E" w:rsidRDefault="00B73A7E" w:rsidP="00110D07">
            <w:pPr>
              <w:rPr>
                <w:i/>
              </w:rPr>
            </w:pPr>
            <w:r w:rsidRPr="00283202">
              <w:rPr>
                <w:rFonts w:ascii="Arial" w:hAnsi="Arial" w:cs="Arial"/>
                <w:color w:val="222222"/>
                <w:shd w:val="clear" w:color="auto" w:fill="FFFFFF"/>
              </w:rPr>
              <w:t>≥</w:t>
            </w:r>
            <w:r>
              <w:rPr>
                <w:i/>
              </w:rPr>
              <w:t>24.9</w:t>
            </w:r>
          </w:p>
          <w:p w14:paraId="2E1AF5D9" w14:textId="77777777" w:rsidR="00B73A7E" w:rsidRDefault="00B73A7E" w:rsidP="00110D07">
            <w:r>
              <w:t>Recurrence: 1.33 (0.94-</w:t>
            </w:r>
            <w:r w:rsidRPr="00354731">
              <w:t>1.89)</w:t>
            </w:r>
          </w:p>
          <w:p w14:paraId="5B564572" w14:textId="77777777" w:rsidR="00B73A7E" w:rsidRDefault="00B73A7E" w:rsidP="00110D07"/>
          <w:p w14:paraId="17B3086C" w14:textId="77777777" w:rsidR="00B73A7E" w:rsidRDefault="00B73A7E" w:rsidP="00110D07">
            <w:r>
              <w:rPr>
                <w:b/>
              </w:rPr>
              <w:t>Smoking</w:t>
            </w:r>
          </w:p>
          <w:p w14:paraId="4A56E130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ever</w:t>
            </w:r>
          </w:p>
          <w:p w14:paraId="0209D2FF" w14:textId="77777777" w:rsidR="00B73A7E" w:rsidRDefault="00B73A7E" w:rsidP="00110D07">
            <w:pPr>
              <w:rPr>
                <w:i/>
              </w:rPr>
            </w:pPr>
          </w:p>
          <w:p w14:paraId="4DF02AF8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Former</w:t>
            </w:r>
          </w:p>
          <w:p w14:paraId="11AD5DFE" w14:textId="77777777" w:rsidR="00B73A7E" w:rsidRDefault="00B73A7E" w:rsidP="00110D07">
            <w:r>
              <w:t>Recurrence: 1.61 (1.17-2.20)</w:t>
            </w:r>
          </w:p>
          <w:p w14:paraId="42FB80FC" w14:textId="77777777" w:rsidR="00B73A7E" w:rsidRDefault="00B73A7E" w:rsidP="00110D07">
            <w:r>
              <w:lastRenderedPageBreak/>
              <w:t>Progression: NS</w:t>
            </w:r>
          </w:p>
          <w:p w14:paraId="459027BA" w14:textId="77777777" w:rsidR="00B73A7E" w:rsidRPr="00AF05B6" w:rsidRDefault="00B73A7E" w:rsidP="00110D07">
            <w:pPr>
              <w:rPr>
                <w:lang w:val="fr-FR"/>
              </w:rPr>
            </w:pPr>
            <w:r w:rsidRPr="00AF05B6">
              <w:rPr>
                <w:lang w:val="fr-FR"/>
              </w:rPr>
              <w:t xml:space="preserve">ACM: 1.69 (0.70-4.10) </w:t>
            </w:r>
          </w:p>
          <w:p w14:paraId="4650DECA" w14:textId="77777777" w:rsidR="00B73A7E" w:rsidRPr="00AF05B6" w:rsidRDefault="00B73A7E" w:rsidP="00110D07">
            <w:pPr>
              <w:rPr>
                <w:lang w:val="fr-FR"/>
              </w:rPr>
            </w:pPr>
          </w:p>
          <w:p w14:paraId="277FCB85" w14:textId="77777777" w:rsidR="00B73A7E" w:rsidRPr="00AF05B6" w:rsidRDefault="00B73A7E" w:rsidP="00110D07">
            <w:pPr>
              <w:rPr>
                <w:i/>
                <w:lang w:val="fr-FR"/>
              </w:rPr>
            </w:pPr>
            <w:proofErr w:type="spellStart"/>
            <w:r w:rsidRPr="00AF05B6">
              <w:rPr>
                <w:i/>
                <w:lang w:val="fr-FR"/>
              </w:rPr>
              <w:t>Current</w:t>
            </w:r>
            <w:proofErr w:type="spellEnd"/>
          </w:p>
          <w:p w14:paraId="6CAF6283" w14:textId="77777777" w:rsidR="00B73A7E" w:rsidRPr="00AF05B6" w:rsidRDefault="00B73A7E" w:rsidP="00110D07">
            <w:pPr>
              <w:rPr>
                <w:lang w:val="fr-FR"/>
              </w:rPr>
            </w:pPr>
            <w:proofErr w:type="spellStart"/>
            <w:r w:rsidRPr="00AF05B6">
              <w:rPr>
                <w:lang w:val="fr-FR"/>
              </w:rPr>
              <w:t>Recurrence</w:t>
            </w:r>
            <w:proofErr w:type="spellEnd"/>
            <w:r w:rsidRPr="00AF05B6">
              <w:rPr>
                <w:lang w:val="fr-FR"/>
              </w:rPr>
              <w:t>: 1.51 (1.08–2.13)</w:t>
            </w:r>
          </w:p>
          <w:p w14:paraId="1F633A72" w14:textId="77777777" w:rsidR="00B73A7E" w:rsidRPr="00AF05B6" w:rsidRDefault="00B73A7E" w:rsidP="00110D07">
            <w:pPr>
              <w:rPr>
                <w:lang w:val="fr-FR"/>
              </w:rPr>
            </w:pPr>
            <w:r w:rsidRPr="00AF05B6">
              <w:rPr>
                <w:lang w:val="fr-FR"/>
              </w:rPr>
              <w:t>Progression: NS</w:t>
            </w:r>
          </w:p>
          <w:p w14:paraId="3CC5EED2" w14:textId="77777777" w:rsidR="00B73A7E" w:rsidRPr="00AF05B6" w:rsidRDefault="00B73A7E" w:rsidP="00110D07">
            <w:pPr>
              <w:rPr>
                <w:lang w:val="fr-FR"/>
              </w:rPr>
            </w:pPr>
            <w:r w:rsidRPr="00AF05B6">
              <w:rPr>
                <w:lang w:val="fr-FR"/>
              </w:rPr>
              <w:t>ACM: 3.42 (1.29-9.07)</w:t>
            </w:r>
          </w:p>
          <w:p w14:paraId="1067CC1A" w14:textId="77777777" w:rsidR="00B73A7E" w:rsidRPr="00AF05B6" w:rsidRDefault="00B73A7E" w:rsidP="00110D07">
            <w:pPr>
              <w:rPr>
                <w:lang w:val="fr-FR"/>
              </w:rPr>
            </w:pPr>
          </w:p>
          <w:p w14:paraId="790DC4CD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 xml:space="preserve">Quit </w:t>
            </w:r>
            <w:r w:rsidRPr="00283202">
              <w:rPr>
                <w:rFonts w:ascii="Arial" w:hAnsi="Arial" w:cs="Arial"/>
                <w:color w:val="222222"/>
                <w:shd w:val="clear" w:color="auto" w:fill="FFFFFF"/>
              </w:rPr>
              <w:t>≥</w:t>
            </w:r>
            <w:r>
              <w:rPr>
                <w:i/>
              </w:rPr>
              <w:t>29 years prior</w:t>
            </w:r>
          </w:p>
          <w:p w14:paraId="2043F7FE" w14:textId="77777777" w:rsidR="00B73A7E" w:rsidRPr="00021822" w:rsidRDefault="00B73A7E" w:rsidP="00110D07">
            <w:r>
              <w:t>Recurrence: 1.37 (0.89-</w:t>
            </w:r>
            <w:r w:rsidRPr="00021822">
              <w:t>2.10)</w:t>
            </w:r>
          </w:p>
          <w:p w14:paraId="6A8D8724" w14:textId="77777777" w:rsidR="00B73A7E" w:rsidRDefault="00B73A7E" w:rsidP="00110D07">
            <w:pPr>
              <w:rPr>
                <w:i/>
              </w:rPr>
            </w:pPr>
          </w:p>
          <w:p w14:paraId="52864EF0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Quit 19-28 years prior</w:t>
            </w:r>
          </w:p>
          <w:p w14:paraId="058F2562" w14:textId="77777777" w:rsidR="00B73A7E" w:rsidRPr="00021822" w:rsidRDefault="00B73A7E" w:rsidP="00110D07">
            <w:r>
              <w:t xml:space="preserve">Recurrence: 1.44 </w:t>
            </w:r>
            <w:r w:rsidRPr="00021822">
              <w:t>(0.94–2.21)</w:t>
            </w:r>
          </w:p>
          <w:p w14:paraId="5F99CC0F" w14:textId="77777777" w:rsidR="00B73A7E" w:rsidRDefault="00B73A7E" w:rsidP="00110D07">
            <w:pPr>
              <w:rPr>
                <w:i/>
              </w:rPr>
            </w:pPr>
          </w:p>
          <w:p w14:paraId="2A3642C7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Quit 1-8 years prior</w:t>
            </w:r>
          </w:p>
          <w:p w14:paraId="7EAC9246" w14:textId="77777777" w:rsidR="00B73A7E" w:rsidRPr="00021822" w:rsidRDefault="00B73A7E" w:rsidP="00110D07">
            <w:r>
              <w:t>Recurrence: 1.83 (1.30-</w:t>
            </w:r>
            <w:r w:rsidRPr="00021822">
              <w:t>2.59)</w:t>
            </w:r>
          </w:p>
        </w:tc>
      </w:tr>
      <w:tr w:rsidR="00B73A7E" w14:paraId="566A0719" w14:textId="77777777" w:rsidTr="00110D07">
        <w:tc>
          <w:tcPr>
            <w:tcW w:w="1800" w:type="dxa"/>
          </w:tcPr>
          <w:p w14:paraId="38847A9E" w14:textId="77777777" w:rsidR="00B73A7E" w:rsidRDefault="00B73A7E" w:rsidP="00110D07">
            <w:r>
              <w:lastRenderedPageBreak/>
              <w:t>Xu et al. - 2015</w:t>
            </w:r>
            <w:r>
              <w:fldChar w:fldCharType="begin">
                <w:fldData xml:space="preserve">PEVuZE5vdGU+PENpdGU+PEF1dGhvcj5YdTwvQXV0aG9yPjxZZWFyPjIwMTU8L1llYXI+PFJlY051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YdTwvQXV0aG9yPjxZZWFyPjIwMTU8L1llYXI+PFJlY051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101]</w:t>
            </w:r>
            <w:r>
              <w:fldChar w:fldCharType="end"/>
            </w:r>
          </w:p>
        </w:tc>
        <w:tc>
          <w:tcPr>
            <w:tcW w:w="1620" w:type="dxa"/>
          </w:tcPr>
          <w:p w14:paraId="4D60E467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19271791" w14:textId="77777777" w:rsidR="00B73A7E" w:rsidRDefault="00B73A7E" w:rsidP="00110D07">
            <w:r>
              <w:t xml:space="preserve">403 patients with NMIBC </w:t>
            </w:r>
          </w:p>
        </w:tc>
        <w:tc>
          <w:tcPr>
            <w:tcW w:w="1800" w:type="dxa"/>
          </w:tcPr>
          <w:p w14:paraId="0BBFC87B" w14:textId="77777777" w:rsidR="00B73A7E" w:rsidRDefault="00B73A7E" w:rsidP="00110D07">
            <w:r>
              <w:t xml:space="preserve">Recurrence: The </w:t>
            </w:r>
            <w:r w:rsidRPr="00546376">
              <w:t xml:space="preserve">first tumor relapse in the </w:t>
            </w:r>
            <w:r w:rsidRPr="00546376">
              <w:lastRenderedPageBreak/>
              <w:t>bladder.</w:t>
            </w:r>
          </w:p>
          <w:p w14:paraId="577AD001" w14:textId="77777777" w:rsidR="00B73A7E" w:rsidRDefault="00B73A7E" w:rsidP="00110D07"/>
          <w:p w14:paraId="1D8A8E7B" w14:textId="77777777" w:rsidR="00B73A7E" w:rsidRDefault="00B73A7E" w:rsidP="00110D07">
            <w:r>
              <w:t>Progression: A</w:t>
            </w:r>
            <w:r w:rsidRPr="00546376">
              <w:t>n increase to pathologic T2 stage or higher in the bladder.</w:t>
            </w:r>
          </w:p>
        </w:tc>
        <w:tc>
          <w:tcPr>
            <w:tcW w:w="1440" w:type="dxa"/>
          </w:tcPr>
          <w:p w14:paraId="6788CF89" w14:textId="77777777" w:rsidR="00B73A7E" w:rsidRDefault="00B73A7E" w:rsidP="00110D07">
            <w:r>
              <w:lastRenderedPageBreak/>
              <w:t>2006-2014</w:t>
            </w:r>
          </w:p>
        </w:tc>
        <w:tc>
          <w:tcPr>
            <w:tcW w:w="1620" w:type="dxa"/>
          </w:tcPr>
          <w:p w14:paraId="068EA638" w14:textId="77777777" w:rsidR="00B73A7E" w:rsidRDefault="00B73A7E" w:rsidP="00110D07">
            <w:r>
              <w:t>67.1 (mean)</w:t>
            </w:r>
          </w:p>
        </w:tc>
        <w:tc>
          <w:tcPr>
            <w:tcW w:w="1170" w:type="dxa"/>
          </w:tcPr>
          <w:p w14:paraId="298B77F4" w14:textId="77777777" w:rsidR="00B73A7E" w:rsidRDefault="00B73A7E" w:rsidP="00110D07">
            <w:r>
              <w:t>53 months (median)</w:t>
            </w:r>
          </w:p>
        </w:tc>
        <w:tc>
          <w:tcPr>
            <w:tcW w:w="2070" w:type="dxa"/>
          </w:tcPr>
          <w:p w14:paraId="66859BA9" w14:textId="77777777" w:rsidR="00B73A7E" w:rsidRDefault="00B73A7E" w:rsidP="00110D07">
            <w:r>
              <w:rPr>
                <w:b/>
              </w:rPr>
              <w:t>BMI</w:t>
            </w:r>
            <w:r>
              <w:t xml:space="preserve"> </w:t>
            </w:r>
          </w:p>
          <w:p w14:paraId="2EB1A24C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&lt;24</w:t>
            </w:r>
          </w:p>
          <w:p w14:paraId="6FAC19C5" w14:textId="77777777" w:rsidR="00B73A7E" w:rsidRDefault="00B73A7E" w:rsidP="00110D07">
            <w:pPr>
              <w:rPr>
                <w:i/>
              </w:rPr>
            </w:pPr>
          </w:p>
          <w:p w14:paraId="38658471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lastRenderedPageBreak/>
              <w:t>24-&lt;28</w:t>
            </w:r>
          </w:p>
          <w:p w14:paraId="2996AFDB" w14:textId="77777777" w:rsidR="00B73A7E" w:rsidRDefault="00B73A7E" w:rsidP="00110D07">
            <w:r>
              <w:t>Recurrence: 1.435 (1.029-</w:t>
            </w:r>
            <w:r w:rsidRPr="00546376">
              <w:t>2.002)</w:t>
            </w:r>
          </w:p>
          <w:p w14:paraId="14E51F01" w14:textId="77777777" w:rsidR="00B73A7E" w:rsidRDefault="00B73A7E" w:rsidP="00110D07">
            <w:r>
              <w:t>Progression: 1.362 (0.571-</w:t>
            </w:r>
            <w:r w:rsidRPr="00546376">
              <w:t>3.249</w:t>
            </w:r>
            <w:r>
              <w:t>)</w:t>
            </w:r>
          </w:p>
          <w:p w14:paraId="34E336EA" w14:textId="77777777" w:rsidR="00B73A7E" w:rsidRPr="00546376" w:rsidRDefault="00B73A7E" w:rsidP="00110D07"/>
          <w:p w14:paraId="0BBE88C7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&gt;28</w:t>
            </w:r>
          </w:p>
          <w:p w14:paraId="2791DEA3" w14:textId="77777777" w:rsidR="00B73A7E" w:rsidRDefault="00B73A7E" w:rsidP="00110D07">
            <w:r>
              <w:t>Recurrence: 1.707 (1.120-</w:t>
            </w:r>
            <w:r w:rsidRPr="00546376">
              <w:t>2.602)</w:t>
            </w:r>
          </w:p>
          <w:p w14:paraId="2216CA5D" w14:textId="77777777" w:rsidR="00B73A7E" w:rsidRDefault="00B73A7E" w:rsidP="00110D07">
            <w:r>
              <w:t>Progression: 3.037 (1.243-</w:t>
            </w:r>
            <w:r w:rsidRPr="00546376">
              <w:t>7.420)</w:t>
            </w:r>
          </w:p>
          <w:p w14:paraId="5F5E1FA2" w14:textId="77777777" w:rsidR="00B73A7E" w:rsidRDefault="00B73A7E" w:rsidP="00110D07"/>
          <w:p w14:paraId="38F07F7D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DMII</w:t>
            </w:r>
          </w:p>
          <w:p w14:paraId="7D57BEFD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o DMII</w:t>
            </w:r>
          </w:p>
          <w:p w14:paraId="2A46F549" w14:textId="77777777" w:rsidR="00B73A7E" w:rsidRDefault="00B73A7E" w:rsidP="00110D07">
            <w:r>
              <w:t>Recurrence: 1.803 (1.141-</w:t>
            </w:r>
            <w:r w:rsidRPr="009146B5">
              <w:t>2.850)</w:t>
            </w:r>
          </w:p>
          <w:p w14:paraId="7F3CB148" w14:textId="77777777" w:rsidR="00B73A7E" w:rsidRPr="009146B5" w:rsidRDefault="00B73A7E" w:rsidP="00110D07">
            <w:r>
              <w:t>Progression: 3.111 (1.113-</w:t>
            </w:r>
            <w:r w:rsidRPr="009146B5">
              <w:t>8.696)</w:t>
            </w:r>
          </w:p>
        </w:tc>
      </w:tr>
      <w:tr w:rsidR="00B73A7E" w14:paraId="532E8D93" w14:textId="77777777" w:rsidTr="00110D07">
        <w:tc>
          <w:tcPr>
            <w:tcW w:w="1800" w:type="dxa"/>
          </w:tcPr>
          <w:p w14:paraId="3C9F324F" w14:textId="77777777" w:rsidR="00B73A7E" w:rsidRDefault="00B73A7E" w:rsidP="00110D07">
            <w:proofErr w:type="spellStart"/>
            <w:r>
              <w:lastRenderedPageBreak/>
              <w:t>Yafi</w:t>
            </w:r>
            <w:proofErr w:type="spellEnd"/>
            <w:r>
              <w:t xml:space="preserve"> et al. - 2011</w:t>
            </w:r>
            <w:r>
              <w:fldChar w:fldCharType="begin">
                <w:fldData xml:space="preserve">PEVuZE5vdGU+PENpdGU+PEF1dGhvcj5ZYWZpPC9BdXRob3I+PFllYXI+MjAxMTwvWWVhcj48UmVj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ZYWZpPC9BdXRob3I+PFllYXI+MjAxMTwvWWVhcj48UmVj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102]</w:t>
            </w:r>
            <w:r>
              <w:fldChar w:fldCharType="end"/>
            </w:r>
          </w:p>
        </w:tc>
        <w:tc>
          <w:tcPr>
            <w:tcW w:w="1620" w:type="dxa"/>
          </w:tcPr>
          <w:p w14:paraId="4259CD93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0A30682E" w14:textId="77777777" w:rsidR="00B73A7E" w:rsidRDefault="00B73A7E" w:rsidP="00110D07">
            <w:r>
              <w:t>2287 patients with NMIBC/MIBC</w:t>
            </w:r>
          </w:p>
        </w:tc>
        <w:tc>
          <w:tcPr>
            <w:tcW w:w="1800" w:type="dxa"/>
          </w:tcPr>
          <w:p w14:paraId="7E197623" w14:textId="77777777" w:rsidR="00B73A7E" w:rsidRDefault="00B73A7E" w:rsidP="00110D07">
            <w:r>
              <w:t>Recurrence/progression: L</w:t>
            </w:r>
            <w:r w:rsidRPr="004B1259">
              <w:t>ocal (pelvic) and/or distant (metastasis).</w:t>
            </w:r>
          </w:p>
          <w:p w14:paraId="31D61D38" w14:textId="77777777" w:rsidR="00B73A7E" w:rsidRDefault="00B73A7E" w:rsidP="00110D07"/>
          <w:p w14:paraId="7E2BB499" w14:textId="77777777" w:rsidR="00B73A7E" w:rsidRDefault="00B73A7E" w:rsidP="00110D07">
            <w:r>
              <w:t xml:space="preserve">CSM/ACM: </w:t>
            </w:r>
            <w:r w:rsidRPr="0063116A">
              <w:t xml:space="preserve">Cause of death was determined by the treating </w:t>
            </w:r>
            <w:r w:rsidRPr="0063116A">
              <w:lastRenderedPageBreak/>
              <w:t>physician, based on chart review and/or the death certificate.</w:t>
            </w:r>
          </w:p>
        </w:tc>
        <w:tc>
          <w:tcPr>
            <w:tcW w:w="1440" w:type="dxa"/>
          </w:tcPr>
          <w:p w14:paraId="6DBC47D1" w14:textId="77777777" w:rsidR="00B73A7E" w:rsidRDefault="00B73A7E" w:rsidP="00110D07">
            <w:r>
              <w:lastRenderedPageBreak/>
              <w:t>1998-2008</w:t>
            </w:r>
          </w:p>
        </w:tc>
        <w:tc>
          <w:tcPr>
            <w:tcW w:w="1620" w:type="dxa"/>
          </w:tcPr>
          <w:p w14:paraId="6B1C0F0A" w14:textId="77777777" w:rsidR="00B73A7E" w:rsidRDefault="00B73A7E" w:rsidP="00110D07">
            <w:r>
              <w:t>68 (median)</w:t>
            </w:r>
          </w:p>
        </w:tc>
        <w:tc>
          <w:tcPr>
            <w:tcW w:w="1170" w:type="dxa"/>
          </w:tcPr>
          <w:p w14:paraId="2E79E50D" w14:textId="77777777" w:rsidR="00B73A7E" w:rsidRDefault="00B73A7E" w:rsidP="00110D07">
            <w:r>
              <w:t>35 months (mean), 29 months (median)</w:t>
            </w:r>
          </w:p>
        </w:tc>
        <w:tc>
          <w:tcPr>
            <w:tcW w:w="2070" w:type="dxa"/>
          </w:tcPr>
          <w:p w14:paraId="1554E54A" w14:textId="77777777" w:rsidR="00B73A7E" w:rsidRDefault="00B73A7E" w:rsidP="00110D07">
            <w:r>
              <w:rPr>
                <w:b/>
              </w:rPr>
              <w:t>Smoking</w:t>
            </w:r>
          </w:p>
          <w:p w14:paraId="74ECF8E2" w14:textId="77777777" w:rsidR="00B73A7E" w:rsidRDefault="00B73A7E" w:rsidP="00110D07">
            <w:r>
              <w:t>Recurrence/progression: MVNA</w:t>
            </w:r>
          </w:p>
          <w:p w14:paraId="4214EE5D" w14:textId="77777777" w:rsidR="00B73A7E" w:rsidRDefault="00B73A7E" w:rsidP="00110D07">
            <w:r>
              <w:t>CSM: 1.304 (</w:t>
            </w:r>
            <w:r w:rsidRPr="004B1259">
              <w:t>1.005</w:t>
            </w:r>
            <w:r>
              <w:t>-</w:t>
            </w:r>
            <w:r w:rsidRPr="004B1259">
              <w:t>1.691</w:t>
            </w:r>
            <w:r>
              <w:t>)</w:t>
            </w:r>
          </w:p>
          <w:p w14:paraId="38092DCB" w14:textId="77777777" w:rsidR="00B73A7E" w:rsidRPr="004B1259" w:rsidRDefault="00B73A7E" w:rsidP="00110D07">
            <w:r>
              <w:t>ACM: 1.307 (</w:t>
            </w:r>
            <w:r w:rsidRPr="004B1259">
              <w:t>1.049</w:t>
            </w:r>
            <w:r>
              <w:t>-</w:t>
            </w:r>
            <w:r w:rsidRPr="004B1259">
              <w:t>1.628</w:t>
            </w:r>
            <w:r>
              <w:t>)</w:t>
            </w:r>
          </w:p>
        </w:tc>
      </w:tr>
      <w:tr w:rsidR="00B73A7E" w14:paraId="19945271" w14:textId="77777777" w:rsidTr="00110D07">
        <w:tc>
          <w:tcPr>
            <w:tcW w:w="1800" w:type="dxa"/>
          </w:tcPr>
          <w:p w14:paraId="3BFA2F86" w14:textId="77777777" w:rsidR="00B73A7E" w:rsidRDefault="00B73A7E" w:rsidP="00110D07">
            <w:proofErr w:type="spellStart"/>
            <w:r>
              <w:lastRenderedPageBreak/>
              <w:t>Yonekura</w:t>
            </w:r>
            <w:proofErr w:type="spellEnd"/>
            <w:r>
              <w:t xml:space="preserve"> et al. - 2018</w:t>
            </w:r>
            <w:r>
              <w:fldChar w:fldCharType="begin"/>
            </w:r>
            <w:r>
              <w:instrText xml:space="preserve"> ADDIN EN.CITE &lt;EndNote&gt;&lt;Cite&gt;&lt;Author&gt;Yonekura&lt;/Author&gt;&lt;Year&gt;2018&lt;/Year&gt;&lt;RecNum&gt;9&lt;/RecNum&gt;&lt;DisplayText&gt;&lt;style face="superscript"&gt;[103]&lt;/style&gt;&lt;/DisplayText&gt;&lt;record&gt;&lt;rec-number&gt;9&lt;/rec-number&gt;&lt;foreign-keys&gt;&lt;key app="EN" db-id="t2xzzarf5fastpevffz59dwg05x9092vewef" timestamp="1554762266"&gt;9&lt;/key&gt;&lt;/foreign-keys&gt;&lt;ref-type name="Journal Article"&gt;17&lt;/ref-type&gt;&lt;contributors&gt;&lt;authors&gt;&lt;author&gt;Yonekura, S.&lt;/author&gt;&lt;author&gt;Terauchi, F.&lt;/author&gt;&lt;author&gt;Hoshi, K.&lt;/author&gt;&lt;author&gt;Yamaguchi, T.&lt;/author&gt;&lt;author&gt;Kawai, S.&lt;/author&gt;&lt;/authors&gt;&lt;/contributors&gt;&lt;auth-address&gt;Department of Pathology, Tochigi Medical Center Shimotsuga, Tochigi 329-4498, Japan.&amp;#xD;Department of Urology, Tochigi Medical Center Shimotsuga, Tochigi 329-4498, Japan.&amp;#xD;Department of Pathology, Dokkyo Medical University, Koshigaya Hospital, Koshigaya, Saitama 343-8555, Japan.&lt;/auth-address&gt;&lt;titles&gt;&lt;title&gt;Optimal body mass index cut-point for predicting recurrence-free survival in patients with non-muscle-invasive urothelial carcinoma of bladder&lt;/title&gt;&lt;secondary-title&gt;Oncol Lett&lt;/secondary-title&gt;&lt;alt-title&gt;Oncology letters&lt;/alt-title&gt;&lt;/titles&gt;&lt;periodical&gt;&lt;full-title&gt;Oncol Lett&lt;/full-title&gt;&lt;abbr-1&gt;Oncology letters&lt;/abbr-1&gt;&lt;/periodical&gt;&lt;alt-periodical&gt;&lt;full-title&gt;Oncol Lett&lt;/full-title&gt;&lt;abbr-1&gt;Oncology letters&lt;/abbr-1&gt;&lt;/alt-periodical&gt;&lt;pages&gt;4049-4056&lt;/pages&gt;&lt;volume&gt;16&lt;/volume&gt;&lt;number&gt;3&lt;/number&gt;&lt;edition&gt;2018/08/22&lt;/edition&gt;&lt;keywords&gt;&lt;keyword&gt;bladder&lt;/keyword&gt;&lt;keyword&gt;body mass index&lt;/keyword&gt;&lt;keyword&gt;epidemiology&lt;/keyword&gt;&lt;keyword&gt;recurrence&lt;/keyword&gt;&lt;keyword&gt;urothelial carcinoma&lt;/keyword&gt;&lt;/keywords&gt;&lt;dates&gt;&lt;year&gt;2018&lt;/year&gt;&lt;pub-dates&gt;&lt;date&gt;Sep&lt;/date&gt;&lt;/pub-dates&gt;&lt;/dates&gt;&lt;isbn&gt;1792-1074 (Print)&amp;#xD;1792-1074&lt;/isbn&gt;&lt;accession-num&gt;30128027&lt;/accession-num&gt;&lt;urls&gt;&lt;/urls&gt;&lt;custom2&gt;PMC6096269&lt;/custom2&gt;&lt;electronic-resource-num&gt;10.3892/ol.2018.9068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103]</w:t>
            </w:r>
            <w:r>
              <w:fldChar w:fldCharType="end"/>
            </w:r>
          </w:p>
        </w:tc>
        <w:tc>
          <w:tcPr>
            <w:tcW w:w="1620" w:type="dxa"/>
          </w:tcPr>
          <w:p w14:paraId="07FDE978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32F26681" w14:textId="77777777" w:rsidR="00B73A7E" w:rsidRDefault="00B73A7E" w:rsidP="00110D07">
            <w:r>
              <w:t xml:space="preserve">50 patients with NMIBC </w:t>
            </w:r>
          </w:p>
        </w:tc>
        <w:tc>
          <w:tcPr>
            <w:tcW w:w="1800" w:type="dxa"/>
          </w:tcPr>
          <w:p w14:paraId="18532866" w14:textId="77777777" w:rsidR="00B73A7E" w:rsidRDefault="00B73A7E" w:rsidP="00110D07">
            <w:r>
              <w:t>Recurrence: H</w:t>
            </w:r>
            <w:r w:rsidRPr="00FD60AF">
              <w:t>istologically verified urothelial carcinoma involving any site within the bladder.</w:t>
            </w:r>
          </w:p>
        </w:tc>
        <w:tc>
          <w:tcPr>
            <w:tcW w:w="1440" w:type="dxa"/>
          </w:tcPr>
          <w:p w14:paraId="49419A1C" w14:textId="77777777" w:rsidR="00B73A7E" w:rsidRDefault="00B73A7E" w:rsidP="00110D07">
            <w:r>
              <w:t>2011-2016</w:t>
            </w:r>
          </w:p>
        </w:tc>
        <w:tc>
          <w:tcPr>
            <w:tcW w:w="1620" w:type="dxa"/>
          </w:tcPr>
          <w:p w14:paraId="74C201D4" w14:textId="77777777" w:rsidR="00B73A7E" w:rsidRDefault="00B73A7E" w:rsidP="00110D07">
            <w:r>
              <w:t>73 years (median)</w:t>
            </w:r>
          </w:p>
        </w:tc>
        <w:tc>
          <w:tcPr>
            <w:tcW w:w="1170" w:type="dxa"/>
          </w:tcPr>
          <w:p w14:paraId="51CD242A" w14:textId="77777777" w:rsidR="00B73A7E" w:rsidRDefault="00B73A7E" w:rsidP="00110D07">
            <w:r>
              <w:t>38.55 months (median)</w:t>
            </w:r>
          </w:p>
        </w:tc>
        <w:tc>
          <w:tcPr>
            <w:tcW w:w="2070" w:type="dxa"/>
          </w:tcPr>
          <w:p w14:paraId="45F14CBA" w14:textId="77777777" w:rsidR="00B73A7E" w:rsidRDefault="00B73A7E" w:rsidP="00110D07">
            <w:r>
              <w:rPr>
                <w:b/>
              </w:rPr>
              <w:t>BMI</w:t>
            </w:r>
          </w:p>
          <w:p w14:paraId="551963DF" w14:textId="77777777" w:rsidR="00B73A7E" w:rsidRDefault="00B73A7E" w:rsidP="00110D07">
            <w:r>
              <w:rPr>
                <w:i/>
              </w:rPr>
              <w:t>Continuous</w:t>
            </w:r>
          </w:p>
          <w:p w14:paraId="4A1935DB" w14:textId="77777777" w:rsidR="00B73A7E" w:rsidRDefault="00B73A7E" w:rsidP="00110D07">
            <w:r>
              <w:t xml:space="preserve">Recurrence: </w:t>
            </w:r>
            <w:r w:rsidRPr="007E02C2">
              <w:t>1.138 (1.021-1.268)</w:t>
            </w:r>
          </w:p>
          <w:p w14:paraId="4433F637" w14:textId="77777777" w:rsidR="00B73A7E" w:rsidRDefault="00B73A7E" w:rsidP="00110D07"/>
          <w:p w14:paraId="187965CA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</w:t>
            </w:r>
          </w:p>
          <w:p w14:paraId="0442A6A4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ever</w:t>
            </w:r>
          </w:p>
          <w:p w14:paraId="0BFF9429" w14:textId="77777777" w:rsidR="00B73A7E" w:rsidRDefault="00B73A7E" w:rsidP="00110D07">
            <w:pPr>
              <w:rPr>
                <w:i/>
              </w:rPr>
            </w:pPr>
          </w:p>
          <w:p w14:paraId="66E38D4F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urrent/former</w:t>
            </w:r>
          </w:p>
          <w:p w14:paraId="42B0F42E" w14:textId="77777777" w:rsidR="00B73A7E" w:rsidRPr="00016AF9" w:rsidRDefault="00B73A7E" w:rsidP="00110D07">
            <w:r>
              <w:t>Recurrence: NS on univariable analysis</w:t>
            </w:r>
          </w:p>
        </w:tc>
      </w:tr>
      <w:tr w:rsidR="00B73A7E" w14:paraId="0ED75ED0" w14:textId="77777777" w:rsidTr="00110D07">
        <w:tc>
          <w:tcPr>
            <w:tcW w:w="1800" w:type="dxa"/>
          </w:tcPr>
          <w:p w14:paraId="6A2B88B3" w14:textId="77777777" w:rsidR="00B73A7E" w:rsidRDefault="00B73A7E" w:rsidP="00110D07">
            <w:r>
              <w:t>Yu et al. - 1997</w:t>
            </w:r>
            <w:r>
              <w:fldChar w:fldCharType="begin">
                <w:fldData xml:space="preserve">PEVuZE5vdGU+PENpdGU+PEF1dGhvcj5ZdTwvQXV0aG9yPjxZZWFyPjE5OTc8L1llYXI+PFJlY051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ZdTwvQXV0aG9yPjxZZWFyPjE5OTc8L1llYXI+PFJlY051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104]</w:t>
            </w:r>
            <w:r>
              <w:fldChar w:fldCharType="end"/>
            </w:r>
          </w:p>
        </w:tc>
        <w:tc>
          <w:tcPr>
            <w:tcW w:w="1620" w:type="dxa"/>
          </w:tcPr>
          <w:p w14:paraId="23281817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5430F4C2" w14:textId="77777777" w:rsidR="00B73A7E" w:rsidRDefault="00B73A7E" w:rsidP="00110D07">
            <w:r>
              <w:t>870 patients with NMIBC/MIBC</w:t>
            </w:r>
          </w:p>
        </w:tc>
        <w:tc>
          <w:tcPr>
            <w:tcW w:w="1800" w:type="dxa"/>
          </w:tcPr>
          <w:p w14:paraId="752A9E79" w14:textId="77777777" w:rsidR="00B73A7E" w:rsidRDefault="00B73A7E" w:rsidP="00110D07">
            <w:r>
              <w:t>ACM: ND</w:t>
            </w:r>
          </w:p>
        </w:tc>
        <w:tc>
          <w:tcPr>
            <w:tcW w:w="1440" w:type="dxa"/>
          </w:tcPr>
          <w:p w14:paraId="7F0E8CA7" w14:textId="77777777" w:rsidR="00B73A7E" w:rsidRDefault="00B73A7E" w:rsidP="00110D07">
            <w:r>
              <w:t>1990-1995</w:t>
            </w:r>
          </w:p>
        </w:tc>
        <w:tc>
          <w:tcPr>
            <w:tcW w:w="1620" w:type="dxa"/>
          </w:tcPr>
          <w:p w14:paraId="6C36D6E1" w14:textId="77777777" w:rsidR="00B73A7E" w:rsidRDefault="00B73A7E" w:rsidP="00110D07">
            <w:r>
              <w:t>Bladder cancer-specific NR</w:t>
            </w:r>
          </w:p>
        </w:tc>
        <w:tc>
          <w:tcPr>
            <w:tcW w:w="1170" w:type="dxa"/>
          </w:tcPr>
          <w:p w14:paraId="0EDE6B74" w14:textId="77777777" w:rsidR="00B73A7E" w:rsidRDefault="00B73A7E" w:rsidP="00110D07">
            <w:r>
              <w:t>Bladder cancer-specific NR</w:t>
            </w:r>
          </w:p>
        </w:tc>
        <w:tc>
          <w:tcPr>
            <w:tcW w:w="2070" w:type="dxa"/>
          </w:tcPr>
          <w:p w14:paraId="05CD0268" w14:textId="77777777" w:rsidR="00B73A7E" w:rsidRDefault="00B73A7E" w:rsidP="00110D07">
            <w:r>
              <w:rPr>
                <w:b/>
              </w:rPr>
              <w:t>Smoking</w:t>
            </w:r>
          </w:p>
          <w:p w14:paraId="24E20B47" w14:textId="77777777" w:rsidR="00B73A7E" w:rsidRPr="00F724F8" w:rsidRDefault="00B73A7E" w:rsidP="00110D07">
            <w:r>
              <w:t>ACM: RR 1.18 (Statistically insignificant, no p-value or confidence interval available)</w:t>
            </w:r>
          </w:p>
        </w:tc>
      </w:tr>
      <w:tr w:rsidR="00B73A7E" w14:paraId="1BA33492" w14:textId="77777777" w:rsidTr="00110D07">
        <w:tc>
          <w:tcPr>
            <w:tcW w:w="1800" w:type="dxa"/>
          </w:tcPr>
          <w:p w14:paraId="775D17FE" w14:textId="77777777" w:rsidR="00B73A7E" w:rsidRDefault="00B73A7E" w:rsidP="00110D07">
            <w:r>
              <w:t>Yuruk et al. - 2017</w:t>
            </w:r>
            <w:r>
              <w:fldChar w:fldCharType="begin">
                <w:fldData xml:space="preserve">PEVuZE5vdGU+PENpdGU+PEF1dGhvcj5ZdXJ1azwvQXV0aG9yPjxZZWFyPjIwMTc8L1llYXI+PFJl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ZdXJ1azwvQXV0aG9yPjxZZWFyPjIwMTc8L1llYXI+PFJl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2C7F">
              <w:rPr>
                <w:noProof/>
                <w:vertAlign w:val="superscript"/>
              </w:rPr>
              <w:t>[105]</w:t>
            </w:r>
            <w:r>
              <w:fldChar w:fldCharType="end"/>
            </w:r>
          </w:p>
        </w:tc>
        <w:tc>
          <w:tcPr>
            <w:tcW w:w="1620" w:type="dxa"/>
          </w:tcPr>
          <w:p w14:paraId="496E6196" w14:textId="77777777" w:rsidR="00B73A7E" w:rsidRDefault="00B73A7E" w:rsidP="00110D07">
            <w:r>
              <w:t>Retrospective cohort</w:t>
            </w:r>
          </w:p>
        </w:tc>
        <w:tc>
          <w:tcPr>
            <w:tcW w:w="1980" w:type="dxa"/>
          </w:tcPr>
          <w:p w14:paraId="2AA28A24" w14:textId="77777777" w:rsidR="00B73A7E" w:rsidRDefault="00B73A7E" w:rsidP="00110D07">
            <w:r>
              <w:t>187 patients with NMIBC</w:t>
            </w:r>
          </w:p>
        </w:tc>
        <w:tc>
          <w:tcPr>
            <w:tcW w:w="1800" w:type="dxa"/>
          </w:tcPr>
          <w:p w14:paraId="389A47F8" w14:textId="77777777" w:rsidR="00B73A7E" w:rsidRDefault="00B73A7E" w:rsidP="00110D07">
            <w:r>
              <w:t>Recurrence: ND</w:t>
            </w:r>
          </w:p>
        </w:tc>
        <w:tc>
          <w:tcPr>
            <w:tcW w:w="1440" w:type="dxa"/>
          </w:tcPr>
          <w:p w14:paraId="11C7B41D" w14:textId="77777777" w:rsidR="00B73A7E" w:rsidRDefault="00B73A7E" w:rsidP="00110D07">
            <w:r>
              <w:t>2013-2014</w:t>
            </w:r>
          </w:p>
        </w:tc>
        <w:tc>
          <w:tcPr>
            <w:tcW w:w="1620" w:type="dxa"/>
          </w:tcPr>
          <w:p w14:paraId="355566CC" w14:textId="77777777" w:rsidR="00B73A7E" w:rsidRDefault="00B73A7E" w:rsidP="00110D07">
            <w:r>
              <w:t>64.68 (mean)</w:t>
            </w:r>
          </w:p>
        </w:tc>
        <w:tc>
          <w:tcPr>
            <w:tcW w:w="1170" w:type="dxa"/>
          </w:tcPr>
          <w:p w14:paraId="285564AC" w14:textId="77777777" w:rsidR="00B73A7E" w:rsidRDefault="00B73A7E" w:rsidP="00110D07">
            <w:r>
              <w:t>32.28 months (mean)</w:t>
            </w:r>
          </w:p>
        </w:tc>
        <w:tc>
          <w:tcPr>
            <w:tcW w:w="2070" w:type="dxa"/>
          </w:tcPr>
          <w:p w14:paraId="6F03D5AD" w14:textId="77777777" w:rsidR="00B73A7E" w:rsidRDefault="00B73A7E" w:rsidP="00110D07">
            <w:pPr>
              <w:rPr>
                <w:b/>
              </w:rPr>
            </w:pPr>
            <w:r>
              <w:rPr>
                <w:b/>
              </w:rPr>
              <w:t>Smoking</w:t>
            </w:r>
          </w:p>
          <w:p w14:paraId="01293AB9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Ref. = Never</w:t>
            </w:r>
          </w:p>
          <w:p w14:paraId="25BE7BD6" w14:textId="77777777" w:rsidR="00B73A7E" w:rsidRDefault="00B73A7E" w:rsidP="00110D07">
            <w:pPr>
              <w:rPr>
                <w:i/>
              </w:rPr>
            </w:pPr>
          </w:p>
          <w:p w14:paraId="17A1962A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Former</w:t>
            </w:r>
          </w:p>
          <w:p w14:paraId="2D0A8AEF" w14:textId="77777777" w:rsidR="00B73A7E" w:rsidRDefault="00B73A7E" w:rsidP="00110D07">
            <w:r>
              <w:lastRenderedPageBreak/>
              <w:t>Recurrence: NS on univariable analysis</w:t>
            </w:r>
          </w:p>
          <w:p w14:paraId="0880C177" w14:textId="77777777" w:rsidR="00B73A7E" w:rsidRDefault="00B73A7E" w:rsidP="00110D07">
            <w:pPr>
              <w:rPr>
                <w:i/>
              </w:rPr>
            </w:pPr>
          </w:p>
          <w:p w14:paraId="4E8AAAC3" w14:textId="77777777" w:rsidR="00B73A7E" w:rsidRDefault="00B73A7E" w:rsidP="00110D07">
            <w:pPr>
              <w:rPr>
                <w:i/>
              </w:rPr>
            </w:pPr>
            <w:r>
              <w:rPr>
                <w:i/>
              </w:rPr>
              <w:t>Current</w:t>
            </w:r>
          </w:p>
          <w:p w14:paraId="38C5E9B2" w14:textId="77777777" w:rsidR="00B73A7E" w:rsidRPr="003D7763" w:rsidRDefault="00B73A7E" w:rsidP="00110D07">
            <w:r>
              <w:t>Recurrence: NS on univariable analysis</w:t>
            </w:r>
          </w:p>
        </w:tc>
      </w:tr>
    </w:tbl>
    <w:p w14:paraId="5F2495E3" w14:textId="77777777" w:rsidR="00B73A7E" w:rsidRDefault="00B73A7E" w:rsidP="00B73A7E">
      <w:r>
        <w:lastRenderedPageBreak/>
        <w:t>ACM = All-cause mortality, BMI = Body mass index, CIS = Carcinoma in-situ, CSM = Cancer-specific mortality, CSS = Cancer-specific survival, DMII = Diabetes Mellitus Type 2, FCI = Fibrin Clot Inhibitor, MVNA = Multivariable analysis not available, MIBC = Muscle invasive bladder cancer, ND = Not defined, NMIBC = Non-muscle invasive bladder cancer, NR = Not reported, NS = No significance, OS = Overall survival, RFS = Recurrence-free survival, RR = Relative risk, SE = Standard error, SSRE = Summary relative risk estimate, UK = United Kingdom, US = United States</w:t>
      </w:r>
    </w:p>
    <w:p w14:paraId="1996FEEF" w14:textId="77777777" w:rsidR="00B73A7E" w:rsidRDefault="00B73A7E" w:rsidP="00B73A7E">
      <w:r>
        <w:t>*Directly from Methods section of text or assessed to best ability. ND indicates insufficient information in text for certainty of designation/definition.</w:t>
      </w:r>
    </w:p>
    <w:p w14:paraId="50BEC5A7" w14:textId="77777777" w:rsidR="00B73A7E" w:rsidRDefault="00B73A7E" w:rsidP="00B73A7E">
      <w:r>
        <w:t>**Presented as Hazard Ratio (95% confidence interval) unless otherwise specified. For cohort studies, only results from multivariable analyses are shown.</w:t>
      </w:r>
    </w:p>
    <w:p w14:paraId="41B185AA" w14:textId="77777777" w:rsidR="00B73A7E" w:rsidRDefault="00B73A7E" w:rsidP="00B73A7E">
      <w:r>
        <w:t>***Smoking included in general variable of “tobacco use.”</w:t>
      </w:r>
    </w:p>
    <w:p w14:paraId="5261971C" w14:textId="77777777" w:rsidR="00B73A7E" w:rsidRDefault="00B73A7E" w:rsidP="00B73A7E">
      <w:r>
        <w:t>****Only select items of interest are shown. See study for full list of evaluated factors.</w:t>
      </w:r>
    </w:p>
    <w:p w14:paraId="04EEEA89" w14:textId="77777777" w:rsidR="00B73A7E" w:rsidRDefault="00B73A7E" w:rsidP="00B73A7E"/>
    <w:p w14:paraId="5CA849AF" w14:textId="77777777" w:rsidR="00B73A7E" w:rsidRDefault="00B73A7E" w:rsidP="00B73A7E"/>
    <w:p w14:paraId="3F1F9617" w14:textId="77777777" w:rsidR="00B73A7E" w:rsidRPr="0011266F" w:rsidRDefault="00B73A7E" w:rsidP="00B73A7E">
      <w:pPr>
        <w:rPr>
          <w:b/>
        </w:rPr>
      </w:pPr>
      <w:r>
        <w:rPr>
          <w:b/>
        </w:rPr>
        <w:t>References</w:t>
      </w:r>
    </w:p>
    <w:p w14:paraId="39CDD031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1F2C7F">
        <w:rPr>
          <w:noProof/>
        </w:rPr>
        <w:t>1.</w:t>
      </w:r>
      <w:r w:rsidRPr="001F2C7F">
        <w:rPr>
          <w:noProof/>
        </w:rPr>
        <w:tab/>
        <w:t xml:space="preserve">Ahirwar, D., P. Kesarwani, P.K. Manchanda, et al., </w:t>
      </w:r>
      <w:r w:rsidRPr="001F2C7F">
        <w:rPr>
          <w:i/>
          <w:noProof/>
        </w:rPr>
        <w:t>Anti- and proinflammatory cytokine gene polymorphism and genetic predisposition: association with smoking, tumor stage and grade, and bacillus Calmette-Guerin immunotherapy in bladder cancer.</w:t>
      </w:r>
      <w:r w:rsidRPr="001F2C7F">
        <w:rPr>
          <w:noProof/>
        </w:rPr>
        <w:t xml:space="preserve"> Cancer Genet Cytogenet, 2008. </w:t>
      </w:r>
      <w:r w:rsidRPr="001F2C7F">
        <w:rPr>
          <w:b/>
          <w:noProof/>
        </w:rPr>
        <w:t>184</w:t>
      </w:r>
      <w:r w:rsidRPr="001F2C7F">
        <w:rPr>
          <w:noProof/>
        </w:rPr>
        <w:t>(1): p. 1-8. DOI: 10.1016/j.cancergencyto.2008.02.015.</w:t>
      </w:r>
    </w:p>
    <w:p w14:paraId="27B8A77E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2.</w:t>
      </w:r>
      <w:r w:rsidRPr="001F2C7F">
        <w:rPr>
          <w:noProof/>
        </w:rPr>
        <w:tab/>
        <w:t xml:space="preserve">Ahn, J.H., S.I. Jung, S.U. Yim, et al., </w:t>
      </w:r>
      <w:r w:rsidRPr="001F2C7F">
        <w:rPr>
          <w:i/>
          <w:noProof/>
        </w:rPr>
        <w:t>Impact of Glycemic Control and Metformin Use on the Recurrence and Progression of Non-Muscle Invasive Bladder Cancer in Patients with Diabetes Mellitus.</w:t>
      </w:r>
      <w:r w:rsidRPr="001F2C7F">
        <w:rPr>
          <w:noProof/>
        </w:rPr>
        <w:t xml:space="preserve"> Journal of Korean medical science, 2016. </w:t>
      </w:r>
      <w:r w:rsidRPr="001F2C7F">
        <w:rPr>
          <w:b/>
          <w:noProof/>
        </w:rPr>
        <w:t>31</w:t>
      </w:r>
      <w:r w:rsidRPr="001F2C7F">
        <w:rPr>
          <w:noProof/>
        </w:rPr>
        <w:t>(9): p. 1464-1471. DOI: 10.3346/jkms.2016.31.9.1464.</w:t>
      </w:r>
    </w:p>
    <w:p w14:paraId="71FE4F62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lastRenderedPageBreak/>
        <w:t>3.</w:t>
      </w:r>
      <w:r w:rsidRPr="001F2C7F">
        <w:rPr>
          <w:noProof/>
        </w:rPr>
        <w:tab/>
        <w:t xml:space="preserve">Ajili, F., N. Kourda, S. Karay, et al., </w:t>
      </w:r>
      <w:r w:rsidRPr="001F2C7F">
        <w:rPr>
          <w:i/>
          <w:noProof/>
        </w:rPr>
        <w:t>Impact of smoking intensity on outcomes of patients with non muscle invasive bladder cancer treated by BCG immunotherapy.</w:t>
      </w:r>
      <w:r w:rsidRPr="001F2C7F">
        <w:rPr>
          <w:noProof/>
        </w:rPr>
        <w:t xml:space="preserve"> Ultrastruct Pathol, 2013. </w:t>
      </w:r>
      <w:r w:rsidRPr="001F2C7F">
        <w:rPr>
          <w:b/>
          <w:noProof/>
        </w:rPr>
        <w:t>37</w:t>
      </w:r>
      <w:r w:rsidRPr="001F2C7F">
        <w:rPr>
          <w:noProof/>
        </w:rPr>
        <w:t>(4): p. 273-7. DOI: 10.3109/01913123.2013.770111.</w:t>
      </w:r>
    </w:p>
    <w:p w14:paraId="44384ECC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4.</w:t>
      </w:r>
      <w:r w:rsidRPr="001F2C7F">
        <w:rPr>
          <w:noProof/>
        </w:rPr>
        <w:tab/>
        <w:t xml:space="preserve">Alfthan, O., J. Tarkkanen, P. Grohn, et al., </w:t>
      </w:r>
      <w:r w:rsidRPr="001F2C7F">
        <w:rPr>
          <w:i/>
          <w:noProof/>
        </w:rPr>
        <w:t>Tigason (etretinate) in prevention of recurrence of superficial bladder tumors. A double-blind clinical trial.</w:t>
      </w:r>
      <w:r w:rsidRPr="001F2C7F">
        <w:rPr>
          <w:noProof/>
        </w:rPr>
        <w:t xml:space="preserve"> Eur Urol, 1983. </w:t>
      </w:r>
      <w:r w:rsidRPr="001F2C7F">
        <w:rPr>
          <w:b/>
          <w:noProof/>
        </w:rPr>
        <w:t>9</w:t>
      </w:r>
      <w:r w:rsidRPr="001F2C7F">
        <w:rPr>
          <w:noProof/>
        </w:rPr>
        <w:t>(1): p. 6-9.</w:t>
      </w:r>
    </w:p>
    <w:p w14:paraId="3F33CD0A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5.</w:t>
      </w:r>
      <w:r w:rsidRPr="001F2C7F">
        <w:rPr>
          <w:noProof/>
        </w:rPr>
        <w:tab/>
        <w:t xml:space="preserve">Allard, P., Y. Fradet, B. Tetu, et al., </w:t>
      </w:r>
      <w:r w:rsidRPr="001F2C7F">
        <w:rPr>
          <w:i/>
          <w:noProof/>
        </w:rPr>
        <w:t>Tumor-associated antigens as prognostic factors for recurrence in 382 patients with primary transitional cell carcinoma of the bladder.</w:t>
      </w:r>
      <w:r w:rsidRPr="001F2C7F">
        <w:rPr>
          <w:noProof/>
        </w:rPr>
        <w:t xml:space="preserve"> Clin Cancer Res, 1995. </w:t>
      </w:r>
      <w:r w:rsidRPr="001F2C7F">
        <w:rPr>
          <w:b/>
          <w:noProof/>
        </w:rPr>
        <w:t>1</w:t>
      </w:r>
      <w:r w:rsidRPr="001F2C7F">
        <w:rPr>
          <w:noProof/>
        </w:rPr>
        <w:t>(10): p. 1195-202.</w:t>
      </w:r>
    </w:p>
    <w:p w14:paraId="414DC5CF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6.</w:t>
      </w:r>
      <w:r w:rsidRPr="001F2C7F">
        <w:rPr>
          <w:noProof/>
        </w:rPr>
        <w:tab/>
        <w:t xml:space="preserve">Aso, Y. and H. Akazan, </w:t>
      </w:r>
      <w:r w:rsidRPr="001F2C7F">
        <w:rPr>
          <w:i/>
          <w:noProof/>
        </w:rPr>
        <w:t>Prophylactic effect of a Lactobacillus casei preparation on the recurrence of superficial bladder cancer. BLP Study Group.</w:t>
      </w:r>
      <w:r w:rsidRPr="001F2C7F">
        <w:rPr>
          <w:noProof/>
        </w:rPr>
        <w:t xml:space="preserve"> Urol Int, 1992. </w:t>
      </w:r>
      <w:r w:rsidRPr="001F2C7F">
        <w:rPr>
          <w:b/>
          <w:noProof/>
        </w:rPr>
        <w:t>49</w:t>
      </w:r>
      <w:r w:rsidRPr="001F2C7F">
        <w:rPr>
          <w:noProof/>
        </w:rPr>
        <w:t>(3): p. 125-9. DOI: 10.1159/000282409.</w:t>
      </w:r>
    </w:p>
    <w:p w14:paraId="5FAA737C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7.</w:t>
      </w:r>
      <w:r w:rsidRPr="001F2C7F">
        <w:rPr>
          <w:noProof/>
        </w:rPr>
        <w:tab/>
        <w:t xml:space="preserve">Aso, Y., H. Akaza, T. Kotake, et al., </w:t>
      </w:r>
      <w:r w:rsidRPr="001F2C7F">
        <w:rPr>
          <w:i/>
          <w:noProof/>
        </w:rPr>
        <w:t>Preventive effect of a Lactobacillus casei preparation on the recurrence of superficial bladder cancer in a double-blind trial. The BLP Study Group.</w:t>
      </w:r>
      <w:r w:rsidRPr="001F2C7F">
        <w:rPr>
          <w:noProof/>
        </w:rPr>
        <w:t xml:space="preserve"> Eur Urol, 1995. </w:t>
      </w:r>
      <w:r w:rsidRPr="001F2C7F">
        <w:rPr>
          <w:b/>
          <w:noProof/>
        </w:rPr>
        <w:t>27</w:t>
      </w:r>
      <w:r w:rsidRPr="001F2C7F">
        <w:rPr>
          <w:noProof/>
        </w:rPr>
        <w:t>(2): p. 104-9.</w:t>
      </w:r>
    </w:p>
    <w:p w14:paraId="291D3B5B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8.</w:t>
      </w:r>
      <w:r w:rsidRPr="001F2C7F">
        <w:rPr>
          <w:noProof/>
        </w:rPr>
        <w:tab/>
        <w:t xml:space="preserve">Bachir, B.G., A.G. Aprikian, J.I. Izawa, et al., </w:t>
      </w:r>
      <w:r w:rsidRPr="001F2C7F">
        <w:rPr>
          <w:i/>
          <w:noProof/>
        </w:rPr>
        <w:t>Effect of body mass index on the outcomes of patients with upper and lower urinary tract cancers treated by radical surgery: results from a Canadian multicenter collaboration.</w:t>
      </w:r>
      <w:r w:rsidRPr="001F2C7F">
        <w:rPr>
          <w:noProof/>
        </w:rPr>
        <w:t xml:space="preserve"> Urol Oncol, 2014. </w:t>
      </w:r>
      <w:r w:rsidRPr="001F2C7F">
        <w:rPr>
          <w:b/>
          <w:noProof/>
        </w:rPr>
        <w:t>32</w:t>
      </w:r>
      <w:r w:rsidRPr="001F2C7F">
        <w:rPr>
          <w:noProof/>
        </w:rPr>
        <w:t>(4): p. 441-8. DOI: 10.1016/j.urolonc.2013.10.016.</w:t>
      </w:r>
    </w:p>
    <w:p w14:paraId="617AEDB2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9.</w:t>
      </w:r>
      <w:r w:rsidRPr="001F2C7F">
        <w:rPr>
          <w:noProof/>
        </w:rPr>
        <w:tab/>
        <w:t xml:space="preserve">Berglund, R.K., C.J. Savage, K.C. Vora, et al., </w:t>
      </w:r>
      <w:r w:rsidRPr="001F2C7F">
        <w:rPr>
          <w:i/>
          <w:noProof/>
        </w:rPr>
        <w:t>An analysis of the effect of statin use on the efficacy of bacillus calmette-guerin treatment for transitional cell carcinoma of the bladder.</w:t>
      </w:r>
      <w:r w:rsidRPr="001F2C7F">
        <w:rPr>
          <w:noProof/>
        </w:rPr>
        <w:t xml:space="preserve"> J Urol, 2008. </w:t>
      </w:r>
      <w:r w:rsidRPr="001F2C7F">
        <w:rPr>
          <w:b/>
          <w:noProof/>
        </w:rPr>
        <w:t>180</w:t>
      </w:r>
      <w:r w:rsidRPr="001F2C7F">
        <w:rPr>
          <w:noProof/>
        </w:rPr>
        <w:t>(4): p. 1297-300; discussion 1300. DOI: 10.1016/j.juro.2008.06.034.</w:t>
      </w:r>
    </w:p>
    <w:p w14:paraId="43FDA51F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10.</w:t>
      </w:r>
      <w:r w:rsidRPr="001F2C7F">
        <w:rPr>
          <w:noProof/>
        </w:rPr>
        <w:tab/>
        <w:t xml:space="preserve">Boorjian, S.A., R.K. Berglund, A.C. Maschino, et al., </w:t>
      </w:r>
      <w:r w:rsidRPr="001F2C7F">
        <w:rPr>
          <w:i/>
          <w:noProof/>
        </w:rPr>
        <w:t>Fibrin clot inhibitor medication and efficacy of bacillus Calmette-Guerin for bladder urothelial cancer.</w:t>
      </w:r>
      <w:r w:rsidRPr="001F2C7F">
        <w:rPr>
          <w:noProof/>
        </w:rPr>
        <w:t xml:space="preserve"> J Urol, 2009. </w:t>
      </w:r>
      <w:r w:rsidRPr="001F2C7F">
        <w:rPr>
          <w:b/>
          <w:noProof/>
        </w:rPr>
        <w:t>182</w:t>
      </w:r>
      <w:r w:rsidRPr="001F2C7F">
        <w:rPr>
          <w:noProof/>
        </w:rPr>
        <w:t>(4): p. 1306-12. DOI: 10.1016/j.juro.2009.06.026.</w:t>
      </w:r>
    </w:p>
    <w:p w14:paraId="74B47FD5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11.</w:t>
      </w:r>
      <w:r w:rsidRPr="001F2C7F">
        <w:rPr>
          <w:noProof/>
        </w:rPr>
        <w:tab/>
        <w:t xml:space="preserve">Bostrom, P.J., T. Mirtti, J. Kossi, et al., </w:t>
      </w:r>
      <w:r w:rsidRPr="001F2C7F">
        <w:rPr>
          <w:i/>
          <w:noProof/>
        </w:rPr>
        <w:t>Twenty-year experience of radical cystectomy for bladder cancer in a medium-volume centre.</w:t>
      </w:r>
      <w:r w:rsidRPr="001F2C7F">
        <w:rPr>
          <w:noProof/>
        </w:rPr>
        <w:t xml:space="preserve"> Scand J Urol Nephrol, 2009. </w:t>
      </w:r>
      <w:r w:rsidRPr="001F2C7F">
        <w:rPr>
          <w:b/>
          <w:noProof/>
        </w:rPr>
        <w:t>43</w:t>
      </w:r>
      <w:r w:rsidRPr="001F2C7F">
        <w:rPr>
          <w:noProof/>
        </w:rPr>
        <w:t>(5): p. 357-64. DOI: 10.3109/00365590902939387.</w:t>
      </w:r>
    </w:p>
    <w:p w14:paraId="4B990BF5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12.</w:t>
      </w:r>
      <w:r w:rsidRPr="001F2C7F">
        <w:rPr>
          <w:noProof/>
        </w:rPr>
        <w:tab/>
        <w:t xml:space="preserve">Byar, D. and C. Blackard, </w:t>
      </w:r>
      <w:r w:rsidRPr="001F2C7F">
        <w:rPr>
          <w:i/>
          <w:noProof/>
        </w:rPr>
        <w:t>Comparisons of placebo, pyridoxine, and topical thiotepa in preventing recurrence of stage I bladder cancer.</w:t>
      </w:r>
      <w:r w:rsidRPr="001F2C7F">
        <w:rPr>
          <w:noProof/>
        </w:rPr>
        <w:t xml:space="preserve"> Urology, 1977. </w:t>
      </w:r>
      <w:r w:rsidRPr="001F2C7F">
        <w:rPr>
          <w:b/>
          <w:noProof/>
        </w:rPr>
        <w:t>10</w:t>
      </w:r>
      <w:r w:rsidRPr="001F2C7F">
        <w:rPr>
          <w:noProof/>
        </w:rPr>
        <w:t>(6): p. 556-61.</w:t>
      </w:r>
    </w:p>
    <w:p w14:paraId="496CA054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13.</w:t>
      </w:r>
      <w:r w:rsidRPr="001F2C7F">
        <w:rPr>
          <w:noProof/>
        </w:rPr>
        <w:tab/>
        <w:t xml:space="preserve">Cao, J., R. Xu, X. Zhao, et al., </w:t>
      </w:r>
      <w:r w:rsidRPr="001F2C7F">
        <w:rPr>
          <w:i/>
          <w:noProof/>
        </w:rPr>
        <w:t>Areca Nut Chewing and an Impaired Estimated Glomerular Filtration Rate as Significant Risk Factors for Non-Muscle-Invasive Bladder Cancer Recurrence.</w:t>
      </w:r>
      <w:r w:rsidRPr="001F2C7F">
        <w:rPr>
          <w:noProof/>
        </w:rPr>
        <w:t xml:space="preserve"> Sci Rep, 2016. </w:t>
      </w:r>
      <w:r w:rsidRPr="001F2C7F">
        <w:rPr>
          <w:b/>
          <w:noProof/>
        </w:rPr>
        <w:t>6</w:t>
      </w:r>
      <w:r w:rsidRPr="001F2C7F">
        <w:rPr>
          <w:noProof/>
        </w:rPr>
        <w:t>: p. 29466. DOI: 10.1038/srep29466.</w:t>
      </w:r>
    </w:p>
    <w:p w14:paraId="674F86B0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14.</w:t>
      </w:r>
      <w:r w:rsidRPr="001F2C7F">
        <w:rPr>
          <w:noProof/>
        </w:rPr>
        <w:tab/>
        <w:t xml:space="preserve">Carpenter, A.A., </w:t>
      </w:r>
      <w:r w:rsidRPr="001F2C7F">
        <w:rPr>
          <w:i/>
          <w:noProof/>
        </w:rPr>
        <w:t>Clinical Experience with Transitional Cell Carcinoma of the Bladder with Special Reference to Smoking.</w:t>
      </w:r>
      <w:r w:rsidRPr="001F2C7F">
        <w:rPr>
          <w:noProof/>
        </w:rPr>
        <w:t xml:space="preserve"> The Journal of Urology, 1989. </w:t>
      </w:r>
      <w:r w:rsidRPr="001F2C7F">
        <w:rPr>
          <w:b/>
          <w:noProof/>
        </w:rPr>
        <w:t>141</w:t>
      </w:r>
      <w:r w:rsidRPr="001F2C7F">
        <w:rPr>
          <w:noProof/>
        </w:rPr>
        <w:t xml:space="preserve">(3, Part 1): p. 527-528. DOI: </w:t>
      </w:r>
      <w:hyperlink r:id="rId9" w:history="1">
        <w:r w:rsidRPr="001F2C7F">
          <w:rPr>
            <w:rStyle w:val="Hyperlink"/>
            <w:noProof/>
          </w:rPr>
          <w:t>https://doi.org/10.1016/S0022-5347(17)40880-9</w:t>
        </w:r>
      </w:hyperlink>
      <w:r w:rsidRPr="001F2C7F">
        <w:rPr>
          <w:noProof/>
        </w:rPr>
        <w:t>.</w:t>
      </w:r>
    </w:p>
    <w:p w14:paraId="70EEF569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15.</w:t>
      </w:r>
      <w:r w:rsidRPr="001F2C7F">
        <w:rPr>
          <w:noProof/>
        </w:rPr>
        <w:tab/>
        <w:t xml:space="preserve">Carta, A., S. Pavanello, G. Mastrangelo, et al., </w:t>
      </w:r>
      <w:r w:rsidRPr="001F2C7F">
        <w:rPr>
          <w:i/>
          <w:noProof/>
        </w:rPr>
        <w:t>Impact of Occupational Exposures and Genetic Polymorphisms on Recurrence and Progression of Non-Muscle-Invasive Bladder Cancer.</w:t>
      </w:r>
      <w:r w:rsidRPr="001F2C7F">
        <w:rPr>
          <w:noProof/>
        </w:rPr>
        <w:t xml:space="preserve"> Int J Environ Res Public Health, 2018. </w:t>
      </w:r>
      <w:r w:rsidRPr="001F2C7F">
        <w:rPr>
          <w:b/>
          <w:noProof/>
        </w:rPr>
        <w:t>15</w:t>
      </w:r>
      <w:r w:rsidRPr="001F2C7F">
        <w:rPr>
          <w:noProof/>
        </w:rPr>
        <w:t>(8). DOI: 10.3390/ijerph15081563.</w:t>
      </w:r>
    </w:p>
    <w:p w14:paraId="1A49B76E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16.</w:t>
      </w:r>
      <w:r w:rsidRPr="001F2C7F">
        <w:rPr>
          <w:noProof/>
        </w:rPr>
        <w:tab/>
        <w:t xml:space="preserve">Chade, D.C., S.F. Shariat, G. Godoy, et al., </w:t>
      </w:r>
      <w:r w:rsidRPr="001F2C7F">
        <w:rPr>
          <w:i/>
          <w:noProof/>
        </w:rPr>
        <w:t>Clinical outcomes of primary bladder carcinoma in situ in a contemporary series.</w:t>
      </w:r>
      <w:r w:rsidRPr="001F2C7F">
        <w:rPr>
          <w:noProof/>
        </w:rPr>
        <w:t xml:space="preserve"> J Urol, 2010. </w:t>
      </w:r>
      <w:r w:rsidRPr="001F2C7F">
        <w:rPr>
          <w:b/>
          <w:noProof/>
        </w:rPr>
        <w:t>184</w:t>
      </w:r>
      <w:r w:rsidRPr="001F2C7F">
        <w:rPr>
          <w:noProof/>
        </w:rPr>
        <w:t>(1): p. 74-80. DOI: 10.1016/j.juro.2010.03.032.</w:t>
      </w:r>
    </w:p>
    <w:p w14:paraId="190EBB39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lastRenderedPageBreak/>
        <w:t>17.</w:t>
      </w:r>
      <w:r w:rsidRPr="001F2C7F">
        <w:rPr>
          <w:noProof/>
        </w:rPr>
        <w:tab/>
        <w:t xml:space="preserve">Chen, C.H., C.T. Shun, K.H. Huang, et al., </w:t>
      </w:r>
      <w:r w:rsidRPr="001F2C7F">
        <w:rPr>
          <w:i/>
          <w:noProof/>
        </w:rPr>
        <w:t>Stopping smoking might reduce tumour recurrence in nonmuscle-invasive bladder cancer.</w:t>
      </w:r>
      <w:r w:rsidRPr="001F2C7F">
        <w:rPr>
          <w:noProof/>
        </w:rPr>
        <w:t xml:space="preserve"> BJU Int, 2007. </w:t>
      </w:r>
      <w:r w:rsidRPr="001F2C7F">
        <w:rPr>
          <w:b/>
          <w:noProof/>
        </w:rPr>
        <w:t>100</w:t>
      </w:r>
      <w:r w:rsidRPr="001F2C7F">
        <w:rPr>
          <w:noProof/>
        </w:rPr>
        <w:t>(2): p. 281-6; discussion 286. DOI: 10.1111/j.1464-410X.2007.06873.x.</w:t>
      </w:r>
    </w:p>
    <w:p w14:paraId="65313F63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18.</w:t>
      </w:r>
      <w:r w:rsidRPr="001F2C7F">
        <w:rPr>
          <w:noProof/>
        </w:rPr>
        <w:tab/>
        <w:t xml:space="preserve">Cheng, L., R.M. Neumann, A.L. Weaver, et al., </w:t>
      </w:r>
      <w:r w:rsidRPr="001F2C7F">
        <w:rPr>
          <w:i/>
          <w:noProof/>
        </w:rPr>
        <w:t>Predicting cancer progression in patients with stage T1 bladder carcinoma.</w:t>
      </w:r>
      <w:r w:rsidRPr="001F2C7F">
        <w:rPr>
          <w:noProof/>
        </w:rPr>
        <w:t xml:space="preserve"> J Clin Oncol, 1999. </w:t>
      </w:r>
      <w:r w:rsidRPr="001F2C7F">
        <w:rPr>
          <w:b/>
          <w:noProof/>
        </w:rPr>
        <w:t>17</w:t>
      </w:r>
      <w:r w:rsidRPr="001F2C7F">
        <w:rPr>
          <w:noProof/>
        </w:rPr>
        <w:t>(10): p. 3182-7. DOI: 10.1200/jco.1999.17.10.3182.</w:t>
      </w:r>
    </w:p>
    <w:p w14:paraId="2D59B652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19.</w:t>
      </w:r>
      <w:r w:rsidRPr="001F2C7F">
        <w:rPr>
          <w:noProof/>
        </w:rPr>
        <w:tab/>
        <w:t xml:space="preserve">Chromecki, T.F., E.K. Cha, H. Fajkovic, et al., </w:t>
      </w:r>
      <w:r w:rsidRPr="001F2C7F">
        <w:rPr>
          <w:i/>
          <w:noProof/>
        </w:rPr>
        <w:t>Obesity is associated with worse oncological outcomes in patients treated with radical cystectomy.</w:t>
      </w:r>
      <w:r w:rsidRPr="001F2C7F">
        <w:rPr>
          <w:noProof/>
        </w:rPr>
        <w:t xml:space="preserve"> BJU Int, 2013. </w:t>
      </w:r>
      <w:r w:rsidRPr="001F2C7F">
        <w:rPr>
          <w:b/>
          <w:noProof/>
        </w:rPr>
        <w:t>111</w:t>
      </w:r>
      <w:r w:rsidRPr="001F2C7F">
        <w:rPr>
          <w:noProof/>
        </w:rPr>
        <w:t>(2): p. 249-55. DOI: 10.1111/j.1464-410X.2012.11322.x.</w:t>
      </w:r>
    </w:p>
    <w:p w14:paraId="65B43D35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20.</w:t>
      </w:r>
      <w:r w:rsidRPr="001F2C7F">
        <w:rPr>
          <w:noProof/>
        </w:rPr>
        <w:tab/>
        <w:t xml:space="preserve">Crivelli, J.J., E. Xylinas, L.A. Kluth, et al., </w:t>
      </w:r>
      <w:r w:rsidRPr="001F2C7F">
        <w:rPr>
          <w:i/>
          <w:noProof/>
        </w:rPr>
        <w:t>Effect of statin use on outcomes of non-muscle-invasive bladder cancer.</w:t>
      </w:r>
      <w:r w:rsidRPr="001F2C7F">
        <w:rPr>
          <w:noProof/>
        </w:rPr>
        <w:t xml:space="preserve"> BJU Int, 2013. </w:t>
      </w:r>
      <w:r w:rsidRPr="001F2C7F">
        <w:rPr>
          <w:b/>
          <w:noProof/>
        </w:rPr>
        <w:t>112</w:t>
      </w:r>
      <w:r w:rsidRPr="001F2C7F">
        <w:rPr>
          <w:noProof/>
        </w:rPr>
        <w:t>(2): p. E4-12. DOI: 10.1111/bju.12150.</w:t>
      </w:r>
    </w:p>
    <w:p w14:paraId="4E9CF6CA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21.</w:t>
      </w:r>
      <w:r w:rsidRPr="001F2C7F">
        <w:rPr>
          <w:noProof/>
        </w:rPr>
        <w:tab/>
        <w:t xml:space="preserve">da Silva, R.D., E. Xylinas, L. Kluth, et al., </w:t>
      </w:r>
      <w:r w:rsidRPr="001F2C7F">
        <w:rPr>
          <w:i/>
          <w:noProof/>
        </w:rPr>
        <w:t>Impact of statin use on oncologic outcomes in patients with urothelial carcinoma of the bladder treated with radical cystectomy.</w:t>
      </w:r>
      <w:r w:rsidRPr="001F2C7F">
        <w:rPr>
          <w:noProof/>
        </w:rPr>
        <w:t xml:space="preserve"> J Urol, 2013. </w:t>
      </w:r>
      <w:r w:rsidRPr="001F2C7F">
        <w:rPr>
          <w:b/>
          <w:noProof/>
        </w:rPr>
        <w:t>190</w:t>
      </w:r>
      <w:r w:rsidRPr="001F2C7F">
        <w:rPr>
          <w:noProof/>
        </w:rPr>
        <w:t>(2): p. 487-92. DOI: 10.1016/j.juro.2013.02.003.</w:t>
      </w:r>
    </w:p>
    <w:p w14:paraId="76B489BB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22.</w:t>
      </w:r>
      <w:r w:rsidRPr="001F2C7F">
        <w:rPr>
          <w:noProof/>
        </w:rPr>
        <w:tab/>
        <w:t xml:space="preserve">Dabi, Y., Y. Rouscoff, J. Anract, et al., </w:t>
      </w:r>
      <w:r w:rsidRPr="001F2C7F">
        <w:rPr>
          <w:i/>
          <w:noProof/>
        </w:rPr>
        <w:t>Impact of body mass index on the oncological outcomes of patients treated with radical cystectomy for muscle-invasive bladder cancer.</w:t>
      </w:r>
      <w:r w:rsidRPr="001F2C7F">
        <w:rPr>
          <w:noProof/>
        </w:rPr>
        <w:t xml:space="preserve"> World J Urol, 2017. </w:t>
      </w:r>
      <w:r w:rsidRPr="001F2C7F">
        <w:rPr>
          <w:b/>
          <w:noProof/>
        </w:rPr>
        <w:t>35</w:t>
      </w:r>
      <w:r w:rsidRPr="001F2C7F">
        <w:rPr>
          <w:noProof/>
        </w:rPr>
        <w:t>(2): p. 229-235. DOI: 10.1007/s00345-016-1852-0.</w:t>
      </w:r>
    </w:p>
    <w:p w14:paraId="0714CFC9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23.</w:t>
      </w:r>
      <w:r w:rsidRPr="001F2C7F">
        <w:rPr>
          <w:noProof/>
        </w:rPr>
        <w:tab/>
        <w:t xml:space="preserve">Decensi, A., R. Torrisi, S. Bruno, et al., </w:t>
      </w:r>
      <w:r w:rsidRPr="001F2C7F">
        <w:rPr>
          <w:i/>
          <w:noProof/>
        </w:rPr>
        <w:t>Randomized trial of fenretinide in superficial bladder cancer using DNA flow cytometry as an intermediate end point.</w:t>
      </w:r>
      <w:r w:rsidRPr="001F2C7F">
        <w:rPr>
          <w:noProof/>
        </w:rPr>
        <w:t xml:space="preserve"> Cancer Epidemiol Biomarkers Prev, 2000. </w:t>
      </w:r>
      <w:r w:rsidRPr="001F2C7F">
        <w:rPr>
          <w:b/>
          <w:noProof/>
        </w:rPr>
        <w:t>9</w:t>
      </w:r>
      <w:r w:rsidRPr="001F2C7F">
        <w:rPr>
          <w:noProof/>
        </w:rPr>
        <w:t>(10): p. 1071-8.</w:t>
      </w:r>
    </w:p>
    <w:p w14:paraId="44740772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24.</w:t>
      </w:r>
      <w:r w:rsidRPr="001F2C7F">
        <w:rPr>
          <w:noProof/>
        </w:rPr>
        <w:tab/>
        <w:t xml:space="preserve">Donat, S.M., S. Bayuga, H.W. Herr, et al., </w:t>
      </w:r>
      <w:r w:rsidRPr="001F2C7F">
        <w:rPr>
          <w:i/>
          <w:noProof/>
        </w:rPr>
        <w:t>Fluid intake and the risk of tumor recurrence in patients with superficial bladder cancer.</w:t>
      </w:r>
      <w:r w:rsidRPr="001F2C7F">
        <w:rPr>
          <w:noProof/>
        </w:rPr>
        <w:t xml:space="preserve"> J Urol, 2003. </w:t>
      </w:r>
      <w:r w:rsidRPr="001F2C7F">
        <w:rPr>
          <w:b/>
          <w:noProof/>
        </w:rPr>
        <w:t>170</w:t>
      </w:r>
      <w:r w:rsidRPr="001F2C7F">
        <w:rPr>
          <w:noProof/>
        </w:rPr>
        <w:t>(5): p. 1777-80. DOI: 10.1097/01.ju.0000091803.35049.da.</w:t>
      </w:r>
    </w:p>
    <w:p w14:paraId="324E6772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25.</w:t>
      </w:r>
      <w:r w:rsidRPr="001F2C7F">
        <w:rPr>
          <w:noProof/>
        </w:rPr>
        <w:tab/>
        <w:t xml:space="preserve">Ferro, M., M.D. Vartolomei, G.I. Russo, et al., </w:t>
      </w:r>
      <w:r w:rsidRPr="001F2C7F">
        <w:rPr>
          <w:i/>
          <w:noProof/>
        </w:rPr>
        <w:t>An increased body mass index is associated with a worse prognosis in patients administered BCG immunotherapy for T1 bladder cancer.</w:t>
      </w:r>
      <w:r w:rsidRPr="001F2C7F">
        <w:rPr>
          <w:noProof/>
        </w:rPr>
        <w:t xml:space="preserve"> World J Urol, 2019. </w:t>
      </w:r>
      <w:r w:rsidRPr="001F2C7F">
        <w:rPr>
          <w:b/>
          <w:noProof/>
        </w:rPr>
        <w:t>37</w:t>
      </w:r>
      <w:r w:rsidRPr="001F2C7F">
        <w:rPr>
          <w:noProof/>
        </w:rPr>
        <w:t>(3): p. 507-514. DOI: 10.1007/s00345-018-2397-1.</w:t>
      </w:r>
    </w:p>
    <w:p w14:paraId="04E361C0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26.</w:t>
      </w:r>
      <w:r w:rsidRPr="001F2C7F">
        <w:rPr>
          <w:noProof/>
        </w:rPr>
        <w:tab/>
        <w:t xml:space="preserve">Fleshner, N., J. Garland, A. Moadel, et al., </w:t>
      </w:r>
      <w:r w:rsidRPr="001F2C7F">
        <w:rPr>
          <w:i/>
          <w:noProof/>
        </w:rPr>
        <w:t>Influence of smoking status on the disease-related outcomes of patients with tobacco-associated superficial transitional cell carcinoma of the bladder.</w:t>
      </w:r>
      <w:r w:rsidRPr="001F2C7F">
        <w:rPr>
          <w:noProof/>
        </w:rPr>
        <w:t xml:space="preserve"> Cancer, 1999. </w:t>
      </w:r>
      <w:r w:rsidRPr="001F2C7F">
        <w:rPr>
          <w:b/>
          <w:noProof/>
        </w:rPr>
        <w:t>86</w:t>
      </w:r>
      <w:r w:rsidRPr="001F2C7F">
        <w:rPr>
          <w:noProof/>
        </w:rPr>
        <w:t>(11): p. 2337-45.</w:t>
      </w:r>
    </w:p>
    <w:p w14:paraId="2229B45B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27.</w:t>
      </w:r>
      <w:r w:rsidRPr="001F2C7F">
        <w:rPr>
          <w:noProof/>
        </w:rPr>
        <w:tab/>
        <w:t xml:space="preserve">Gee, J.R., D.F. Jarrard, R.C. Bruskewitz, et al., </w:t>
      </w:r>
      <w:r w:rsidRPr="001F2C7F">
        <w:rPr>
          <w:i/>
          <w:noProof/>
        </w:rPr>
        <w:t>Reduced bladder cancer recurrence rate with cardioprotective aspirin after intravesical bacille Calmette-Guerin.</w:t>
      </w:r>
      <w:r w:rsidRPr="001F2C7F">
        <w:rPr>
          <w:noProof/>
        </w:rPr>
        <w:t xml:space="preserve"> BJU Int, 2009. </w:t>
      </w:r>
      <w:r w:rsidRPr="001F2C7F">
        <w:rPr>
          <w:b/>
          <w:noProof/>
        </w:rPr>
        <w:t>103</w:t>
      </w:r>
      <w:r w:rsidRPr="001F2C7F">
        <w:rPr>
          <w:noProof/>
        </w:rPr>
        <w:t>(6): p. 736-9. DOI: 10.1111/j.1464-410X.2008.08123.x.</w:t>
      </w:r>
    </w:p>
    <w:p w14:paraId="34F8C3FA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28.</w:t>
      </w:r>
      <w:r w:rsidRPr="001F2C7F">
        <w:rPr>
          <w:noProof/>
        </w:rPr>
        <w:tab/>
        <w:t xml:space="preserve">Gierth, M., F. Zeman, S. Denzinger, et al., </w:t>
      </w:r>
      <w:r w:rsidRPr="001F2C7F">
        <w:rPr>
          <w:i/>
          <w:noProof/>
        </w:rPr>
        <w:t>Influence of Body Mass Index on Clinical Outcome Parameters, Complication Rate and Survival after Radical Cystectomy: Evidence from a Prospective European Multicentre Study.</w:t>
      </w:r>
      <w:r w:rsidRPr="001F2C7F">
        <w:rPr>
          <w:noProof/>
        </w:rPr>
        <w:t xml:space="preserve"> Urol Int, 2018. </w:t>
      </w:r>
      <w:r w:rsidRPr="001F2C7F">
        <w:rPr>
          <w:b/>
          <w:noProof/>
        </w:rPr>
        <w:t>101</w:t>
      </w:r>
      <w:r w:rsidRPr="001F2C7F">
        <w:rPr>
          <w:noProof/>
        </w:rPr>
        <w:t>(1): p. 16-24. DOI: 10.1159/000488466.</w:t>
      </w:r>
    </w:p>
    <w:p w14:paraId="46831B25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29.</w:t>
      </w:r>
      <w:r w:rsidRPr="001F2C7F">
        <w:rPr>
          <w:noProof/>
        </w:rPr>
        <w:tab/>
        <w:t xml:space="preserve">Goossens, M.E., M.P. Zeegers, H. van Poppel, et al., </w:t>
      </w:r>
      <w:r w:rsidRPr="001F2C7F">
        <w:rPr>
          <w:i/>
          <w:noProof/>
        </w:rPr>
        <w:t>Phase III randomised chemoprevention study with selenium on the recurrence of non-invasive urothelial carcinoma. The SELEnium and BLAdder cancer Trial.</w:t>
      </w:r>
      <w:r w:rsidRPr="001F2C7F">
        <w:rPr>
          <w:noProof/>
        </w:rPr>
        <w:t xml:space="preserve"> Eur J Cancer, 2016. </w:t>
      </w:r>
      <w:r w:rsidRPr="001F2C7F">
        <w:rPr>
          <w:b/>
          <w:noProof/>
        </w:rPr>
        <w:t>69</w:t>
      </w:r>
      <w:r w:rsidRPr="001F2C7F">
        <w:rPr>
          <w:noProof/>
        </w:rPr>
        <w:t>: p. 9-18. DOI: 10.1016/j.ejca.2016.09.021.</w:t>
      </w:r>
    </w:p>
    <w:p w14:paraId="2EB545AA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30.</w:t>
      </w:r>
      <w:r w:rsidRPr="001F2C7F">
        <w:rPr>
          <w:noProof/>
        </w:rPr>
        <w:tab/>
        <w:t xml:space="preserve">Grotenhuis, A.J., C.W. Ebben, K.K. Aben, et al., </w:t>
      </w:r>
      <w:r w:rsidRPr="001F2C7F">
        <w:rPr>
          <w:i/>
          <w:noProof/>
        </w:rPr>
        <w:t>The effect of smoking and timing of smoking cessation on clinical outcome in non-muscle-invasive bladder cancer.</w:t>
      </w:r>
      <w:r w:rsidRPr="001F2C7F">
        <w:rPr>
          <w:noProof/>
        </w:rPr>
        <w:t xml:space="preserve"> Urol Oncol, 2015. </w:t>
      </w:r>
      <w:r w:rsidRPr="001F2C7F">
        <w:rPr>
          <w:b/>
          <w:noProof/>
        </w:rPr>
        <w:t>33</w:t>
      </w:r>
      <w:r w:rsidRPr="001F2C7F">
        <w:rPr>
          <w:noProof/>
        </w:rPr>
        <w:t>(2): p. 65.e9-17. DOI: 10.1016/j.urolonc.2014.06.002.</w:t>
      </w:r>
    </w:p>
    <w:p w14:paraId="7B3E61D2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lastRenderedPageBreak/>
        <w:t>31.</w:t>
      </w:r>
      <w:r w:rsidRPr="001F2C7F">
        <w:rPr>
          <w:noProof/>
        </w:rPr>
        <w:tab/>
        <w:t xml:space="preserve">Hoffmann, P., T. Roumeguere, C. Schulman, et al., </w:t>
      </w:r>
      <w:r w:rsidRPr="001F2C7F">
        <w:rPr>
          <w:i/>
          <w:noProof/>
        </w:rPr>
        <w:t>Use of statins and outcome of BCG treatment for bladder cancer.</w:t>
      </w:r>
      <w:r w:rsidRPr="001F2C7F">
        <w:rPr>
          <w:noProof/>
        </w:rPr>
        <w:t xml:space="preserve"> N Engl J Med, 2006. </w:t>
      </w:r>
      <w:r w:rsidRPr="001F2C7F">
        <w:rPr>
          <w:b/>
          <w:noProof/>
        </w:rPr>
        <w:t>355</w:t>
      </w:r>
      <w:r w:rsidRPr="001F2C7F">
        <w:rPr>
          <w:noProof/>
        </w:rPr>
        <w:t>(25): p. 2705-7. DOI: 10.1056/NEJMc062714.</w:t>
      </w:r>
    </w:p>
    <w:p w14:paraId="233BB80B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32.</w:t>
      </w:r>
      <w:r w:rsidRPr="001F2C7F">
        <w:rPr>
          <w:noProof/>
        </w:rPr>
        <w:tab/>
        <w:t xml:space="preserve">Holz, S., S. Albisinni, J. Gilsoul, et al., </w:t>
      </w:r>
      <w:r w:rsidRPr="001F2C7F">
        <w:rPr>
          <w:i/>
          <w:noProof/>
        </w:rPr>
        <w:t>Risk factor assessment in high-risk, bacillus Calmette-Guerin-treated, non-muscle-invasive bladder cancer.</w:t>
      </w:r>
      <w:r w:rsidRPr="001F2C7F">
        <w:rPr>
          <w:noProof/>
        </w:rPr>
        <w:t xml:space="preserve"> Res Rep Urol, 2017. </w:t>
      </w:r>
      <w:r w:rsidRPr="001F2C7F">
        <w:rPr>
          <w:b/>
          <w:noProof/>
        </w:rPr>
        <w:t>9</w:t>
      </w:r>
      <w:r w:rsidRPr="001F2C7F">
        <w:rPr>
          <w:noProof/>
        </w:rPr>
        <w:t>: p. 195-202. DOI: 10.2147/rru.S143865.</w:t>
      </w:r>
    </w:p>
    <w:p w14:paraId="45103020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33.</w:t>
      </w:r>
      <w:r w:rsidRPr="001F2C7F">
        <w:rPr>
          <w:noProof/>
        </w:rPr>
        <w:tab/>
        <w:t xml:space="preserve">Hou, L., X. Hong, M. Dai, et al., </w:t>
      </w:r>
      <w:r w:rsidRPr="001F2C7F">
        <w:rPr>
          <w:i/>
          <w:noProof/>
        </w:rPr>
        <w:t>Association of smoking status with prognosis in bladder cancer: A meta-analysis.</w:t>
      </w:r>
      <w:r w:rsidRPr="001F2C7F">
        <w:rPr>
          <w:noProof/>
        </w:rPr>
        <w:t xml:space="preserve"> Oncotarget, 2017. </w:t>
      </w:r>
      <w:r w:rsidRPr="001F2C7F">
        <w:rPr>
          <w:b/>
          <w:noProof/>
        </w:rPr>
        <w:t>8</w:t>
      </w:r>
      <w:r w:rsidRPr="001F2C7F">
        <w:rPr>
          <w:noProof/>
        </w:rPr>
        <w:t>(1): p. 1278-1289. DOI: 10.18632/oncotarget.13606.</w:t>
      </w:r>
    </w:p>
    <w:p w14:paraId="191302F6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34.</w:t>
      </w:r>
      <w:r w:rsidRPr="001F2C7F">
        <w:rPr>
          <w:noProof/>
        </w:rPr>
        <w:tab/>
        <w:t xml:space="preserve">Hudson, M.A., J.J. Yuan, W.J. Catalona, et al., </w:t>
      </w:r>
      <w:r w:rsidRPr="001F2C7F">
        <w:rPr>
          <w:i/>
          <w:noProof/>
        </w:rPr>
        <w:t>Adverse impact of fibrin clot inhibitors on intravesical bacillus Calmette-Guerin therapy for superficial bladder tumors.</w:t>
      </w:r>
      <w:r w:rsidRPr="001F2C7F">
        <w:rPr>
          <w:noProof/>
        </w:rPr>
        <w:t xml:space="preserve"> J Urol, 1990. </w:t>
      </w:r>
      <w:r w:rsidRPr="001F2C7F">
        <w:rPr>
          <w:b/>
          <w:noProof/>
        </w:rPr>
        <w:t>144</w:t>
      </w:r>
      <w:r w:rsidRPr="001F2C7F">
        <w:rPr>
          <w:noProof/>
        </w:rPr>
        <w:t>(6): p. 1362-4.</w:t>
      </w:r>
    </w:p>
    <w:p w14:paraId="096547D9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35.</w:t>
      </w:r>
      <w:r w:rsidRPr="001F2C7F">
        <w:rPr>
          <w:noProof/>
        </w:rPr>
        <w:tab/>
        <w:t xml:space="preserve">Hwang, E.C., Y.J. Kim, I.S. Hwang, et al., </w:t>
      </w:r>
      <w:r w:rsidRPr="001F2C7F">
        <w:rPr>
          <w:i/>
          <w:noProof/>
        </w:rPr>
        <w:t>Impact of diabetes mellitus on recurrence and progression in patients with non-muscle invasive bladder carcinoma: a retrospective cohort study.</w:t>
      </w:r>
      <w:r w:rsidRPr="001F2C7F">
        <w:rPr>
          <w:noProof/>
        </w:rPr>
        <w:t xml:space="preserve"> Int J Urol, 2011. </w:t>
      </w:r>
      <w:r w:rsidRPr="001F2C7F">
        <w:rPr>
          <w:b/>
          <w:noProof/>
        </w:rPr>
        <w:t>18</w:t>
      </w:r>
      <w:r w:rsidRPr="001F2C7F">
        <w:rPr>
          <w:noProof/>
        </w:rPr>
        <w:t>(11): p. 769-76. DOI: 10.1111/j.1442-2042.2011.02845.x.</w:t>
      </w:r>
    </w:p>
    <w:p w14:paraId="0D821751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36.</w:t>
      </w:r>
      <w:r w:rsidRPr="001F2C7F">
        <w:rPr>
          <w:noProof/>
        </w:rPr>
        <w:tab/>
        <w:t xml:space="preserve">Jochems, S.H.J., F.H.M. van Osch, R.C. Reulen, et al., </w:t>
      </w:r>
      <w:r w:rsidRPr="001F2C7F">
        <w:rPr>
          <w:i/>
          <w:noProof/>
        </w:rPr>
        <w:t>Total Fluid Intake and the Risk of Recurrence in Patients With Non-Muscle Invasive Bladder Cancer: A Prospective Cohort Study.</w:t>
      </w:r>
      <w:r w:rsidRPr="001F2C7F">
        <w:rPr>
          <w:noProof/>
        </w:rPr>
        <w:t xml:space="preserve"> Bladder Cancer, 2018. </w:t>
      </w:r>
      <w:r w:rsidRPr="001F2C7F">
        <w:rPr>
          <w:b/>
          <w:noProof/>
        </w:rPr>
        <w:t>4</w:t>
      </w:r>
      <w:r w:rsidRPr="001F2C7F">
        <w:rPr>
          <w:noProof/>
        </w:rPr>
        <w:t>(3): p. 303-310. DOI: 10.3233/blc-180172.</w:t>
      </w:r>
    </w:p>
    <w:p w14:paraId="52C53CD7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37.</w:t>
      </w:r>
      <w:r w:rsidRPr="001F2C7F">
        <w:rPr>
          <w:noProof/>
        </w:rPr>
        <w:tab/>
        <w:t xml:space="preserve">Jochems, S.H.J., F.H.M. van Osch, R.C. Reulen, et al., </w:t>
      </w:r>
      <w:r w:rsidRPr="001F2C7F">
        <w:rPr>
          <w:i/>
          <w:noProof/>
        </w:rPr>
        <w:t>Fruit and vegetable intake and the risk of recurrence in patients with non-muscle invasive bladder cancer: a prospective cohort study.</w:t>
      </w:r>
      <w:r w:rsidRPr="001F2C7F">
        <w:rPr>
          <w:noProof/>
        </w:rPr>
        <w:t xml:space="preserve"> Cancer Causes Control, 2018. </w:t>
      </w:r>
      <w:r w:rsidRPr="001F2C7F">
        <w:rPr>
          <w:b/>
          <w:noProof/>
        </w:rPr>
        <w:t>29</w:t>
      </w:r>
      <w:r w:rsidRPr="001F2C7F">
        <w:rPr>
          <w:noProof/>
        </w:rPr>
        <w:t>(6): p. 573-579. DOI: 10.1007/s10552-018-1029-9.</w:t>
      </w:r>
    </w:p>
    <w:p w14:paraId="73BBE9B5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38.</w:t>
      </w:r>
      <w:r w:rsidRPr="001F2C7F">
        <w:rPr>
          <w:noProof/>
        </w:rPr>
        <w:tab/>
        <w:t xml:space="preserve">Kamat, A.M. and X. Wu, </w:t>
      </w:r>
      <w:r w:rsidRPr="001F2C7F">
        <w:rPr>
          <w:i/>
          <w:noProof/>
        </w:rPr>
        <w:t>Statins and the effect of BCG on bladder cancer.</w:t>
      </w:r>
      <w:r w:rsidRPr="001F2C7F">
        <w:rPr>
          <w:noProof/>
        </w:rPr>
        <w:t xml:space="preserve"> N Engl J Med, 2007. </w:t>
      </w:r>
      <w:r w:rsidRPr="001F2C7F">
        <w:rPr>
          <w:b/>
          <w:noProof/>
        </w:rPr>
        <w:t>356</w:t>
      </w:r>
      <w:r w:rsidRPr="001F2C7F">
        <w:rPr>
          <w:noProof/>
        </w:rPr>
        <w:t>(12): p. 1276; author reply 1276-7. DOI: 10.1056/NEJMc070117.</w:t>
      </w:r>
    </w:p>
    <w:p w14:paraId="0B01AA49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39.</w:t>
      </w:r>
      <w:r w:rsidRPr="001F2C7F">
        <w:rPr>
          <w:noProof/>
        </w:rPr>
        <w:tab/>
        <w:t xml:space="preserve">Kashif Khan, M., I. Ahmed, and S.J. Raza, </w:t>
      </w:r>
      <w:r w:rsidRPr="001F2C7F">
        <w:rPr>
          <w:i/>
          <w:noProof/>
        </w:rPr>
        <w:t>Factors effecting recurrence and progression of high grade non invasive bladder cancer treated by intravesical BCG.</w:t>
      </w:r>
      <w:r w:rsidRPr="001F2C7F">
        <w:rPr>
          <w:noProof/>
        </w:rPr>
        <w:t xml:space="preserve"> Pak J Med Sci, 2014. </w:t>
      </w:r>
      <w:r w:rsidRPr="001F2C7F">
        <w:rPr>
          <w:b/>
          <w:noProof/>
        </w:rPr>
        <w:t>30</w:t>
      </w:r>
      <w:r w:rsidRPr="001F2C7F">
        <w:rPr>
          <w:noProof/>
        </w:rPr>
        <w:t>(2): p. 326-30.</w:t>
      </w:r>
    </w:p>
    <w:p w14:paraId="59EE6ACA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40.</w:t>
      </w:r>
      <w:r w:rsidRPr="001F2C7F">
        <w:rPr>
          <w:noProof/>
        </w:rPr>
        <w:tab/>
        <w:t xml:space="preserve">Kelly, J.D., W.S. Tan, N. Porta, et al., </w:t>
      </w:r>
      <w:r w:rsidRPr="001F2C7F">
        <w:rPr>
          <w:i/>
          <w:noProof/>
        </w:rPr>
        <w:t>BOXIT-A Randomised Phase III Placebo-controlled Trial Evaluating the Addition of Celecoxib to Standard Treatment of Transitional Cell Carcinoma of the Bladder (CRUK/07/004).</w:t>
      </w:r>
      <w:r w:rsidRPr="001F2C7F">
        <w:rPr>
          <w:noProof/>
        </w:rPr>
        <w:t xml:space="preserve"> Eur Urol, 2019. </w:t>
      </w:r>
      <w:r w:rsidRPr="001F2C7F">
        <w:rPr>
          <w:b/>
          <w:noProof/>
        </w:rPr>
        <w:t>75</w:t>
      </w:r>
      <w:r w:rsidRPr="001F2C7F">
        <w:rPr>
          <w:noProof/>
        </w:rPr>
        <w:t>(4): p. 593-601. DOI: 10.1016/j.eururo.2018.09.020.</w:t>
      </w:r>
    </w:p>
    <w:p w14:paraId="2A83B109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41.</w:t>
      </w:r>
      <w:r w:rsidRPr="001F2C7F">
        <w:rPr>
          <w:noProof/>
        </w:rPr>
        <w:tab/>
        <w:t xml:space="preserve">Kluth, L.A., E. Xylinas, J.J. Crivelli, et al., </w:t>
      </w:r>
      <w:r w:rsidRPr="001F2C7F">
        <w:rPr>
          <w:i/>
          <w:noProof/>
        </w:rPr>
        <w:t>Obesity is associated with worse outcomes in patients with T1 high grade urothelial carcinoma of the bladder.</w:t>
      </w:r>
      <w:r w:rsidRPr="001F2C7F">
        <w:rPr>
          <w:noProof/>
        </w:rPr>
        <w:t xml:space="preserve"> J Urol, 2013. </w:t>
      </w:r>
      <w:r w:rsidRPr="001F2C7F">
        <w:rPr>
          <w:b/>
          <w:noProof/>
        </w:rPr>
        <w:t>190</w:t>
      </w:r>
      <w:r w:rsidRPr="001F2C7F">
        <w:rPr>
          <w:noProof/>
        </w:rPr>
        <w:t>(2): p. 480-6. DOI: 10.1016/j.juro.2013.01.089.</w:t>
      </w:r>
    </w:p>
    <w:p w14:paraId="192B5E18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42.</w:t>
      </w:r>
      <w:r w:rsidRPr="001F2C7F">
        <w:rPr>
          <w:noProof/>
        </w:rPr>
        <w:tab/>
        <w:t xml:space="preserve">Koch, M., G.B. Hill, and M.S. McPhee, </w:t>
      </w:r>
      <w:r w:rsidRPr="001F2C7F">
        <w:rPr>
          <w:i/>
          <w:noProof/>
        </w:rPr>
        <w:t>Factors affecting recurrence rates in superficial bladder cancer.</w:t>
      </w:r>
      <w:r w:rsidRPr="001F2C7F">
        <w:rPr>
          <w:noProof/>
        </w:rPr>
        <w:t xml:space="preserve"> J Natl Cancer Inst, 1986. </w:t>
      </w:r>
      <w:r w:rsidRPr="001F2C7F">
        <w:rPr>
          <w:b/>
          <w:noProof/>
        </w:rPr>
        <w:t>76</w:t>
      </w:r>
      <w:r w:rsidRPr="001F2C7F">
        <w:rPr>
          <w:noProof/>
        </w:rPr>
        <w:t>(6): p. 1025-9.</w:t>
      </w:r>
    </w:p>
    <w:p w14:paraId="2FC57E8F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43.</w:t>
      </w:r>
      <w:r w:rsidRPr="001F2C7F">
        <w:rPr>
          <w:noProof/>
        </w:rPr>
        <w:tab/>
        <w:t xml:space="preserve">Korkes, F., C.A.B. Juliano, M.A.P. Bunduky, et al., </w:t>
      </w:r>
      <w:r w:rsidRPr="001F2C7F">
        <w:rPr>
          <w:i/>
          <w:noProof/>
        </w:rPr>
        <w:t>Amount of tobacco consumption is associated with superficial bladder cancer progression.</w:t>
      </w:r>
      <w:r w:rsidRPr="001F2C7F">
        <w:rPr>
          <w:noProof/>
        </w:rPr>
        <w:t xml:space="preserve"> Einstein (São Paulo), 2010. </w:t>
      </w:r>
      <w:r w:rsidRPr="001F2C7F">
        <w:rPr>
          <w:b/>
          <w:noProof/>
        </w:rPr>
        <w:t>8</w:t>
      </w:r>
      <w:r w:rsidRPr="001F2C7F">
        <w:rPr>
          <w:noProof/>
        </w:rPr>
        <w:t>: p. 473-476.</w:t>
      </w:r>
    </w:p>
    <w:p w14:paraId="4695047F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lastRenderedPageBreak/>
        <w:t>44.</w:t>
      </w:r>
      <w:r w:rsidRPr="001F2C7F">
        <w:rPr>
          <w:noProof/>
        </w:rPr>
        <w:tab/>
        <w:t xml:space="preserve">Koshiaris, C., P. Aveyard, J. Oke, et al., </w:t>
      </w:r>
      <w:r w:rsidRPr="001F2C7F">
        <w:rPr>
          <w:i/>
          <w:noProof/>
        </w:rPr>
        <w:t>Smoking cessation and survival in lung, upper aero-digestive tract and bladder cancer: cohort study.</w:t>
      </w:r>
      <w:r w:rsidRPr="001F2C7F">
        <w:rPr>
          <w:noProof/>
        </w:rPr>
        <w:t xml:space="preserve"> Br J Cancer, 2017. </w:t>
      </w:r>
      <w:r w:rsidRPr="001F2C7F">
        <w:rPr>
          <w:b/>
          <w:noProof/>
        </w:rPr>
        <w:t>117</w:t>
      </w:r>
      <w:r w:rsidRPr="001F2C7F">
        <w:rPr>
          <w:noProof/>
        </w:rPr>
        <w:t>(8): p. 1224-1232. DOI: 10.1038/bjc.2017.179.</w:t>
      </w:r>
    </w:p>
    <w:p w14:paraId="5DDA6017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45.</w:t>
      </w:r>
      <w:r w:rsidRPr="001F2C7F">
        <w:rPr>
          <w:noProof/>
        </w:rPr>
        <w:tab/>
        <w:t xml:space="preserve">Lacombe, L., V. Fradet, E. Levesque, et al., </w:t>
      </w:r>
      <w:r w:rsidRPr="001F2C7F">
        <w:rPr>
          <w:i/>
          <w:noProof/>
        </w:rPr>
        <w:t>Phase II Drug-Metabolizing Polymorphisms and Smoking Predict Recurrence of Non-Muscle-Invasive Bladder Cancer: A Gene-Smoking Interaction.</w:t>
      </w:r>
      <w:r w:rsidRPr="001F2C7F">
        <w:rPr>
          <w:noProof/>
        </w:rPr>
        <w:t xml:space="preserve"> Cancer Prev Res (Phila), 2016. </w:t>
      </w:r>
      <w:r w:rsidRPr="001F2C7F">
        <w:rPr>
          <w:b/>
          <w:noProof/>
        </w:rPr>
        <w:t>9</w:t>
      </w:r>
      <w:r w:rsidRPr="001F2C7F">
        <w:rPr>
          <w:noProof/>
        </w:rPr>
        <w:t>(2): p. 189-95. DOI: 10.1158/1940-6207.Capr-15-0069.</w:t>
      </w:r>
    </w:p>
    <w:p w14:paraId="1DA53809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46.</w:t>
      </w:r>
      <w:r w:rsidRPr="001F2C7F">
        <w:rPr>
          <w:noProof/>
        </w:rPr>
        <w:tab/>
        <w:t xml:space="preserve">Lamm, D.L., D.R. Riggs, J.S. Shriver, et al., </w:t>
      </w:r>
      <w:r w:rsidRPr="001F2C7F">
        <w:rPr>
          <w:i/>
          <w:noProof/>
        </w:rPr>
        <w:t>Megadose vitamins in bladder cancer: a double-blind clinical trial.</w:t>
      </w:r>
      <w:r w:rsidRPr="001F2C7F">
        <w:rPr>
          <w:noProof/>
        </w:rPr>
        <w:t xml:space="preserve"> J Urol, 1994. </w:t>
      </w:r>
      <w:r w:rsidRPr="001F2C7F">
        <w:rPr>
          <w:b/>
          <w:noProof/>
        </w:rPr>
        <w:t>151</w:t>
      </w:r>
      <w:r w:rsidRPr="001F2C7F">
        <w:rPr>
          <w:noProof/>
        </w:rPr>
        <w:t>(1): p. 21-6.</w:t>
      </w:r>
    </w:p>
    <w:p w14:paraId="66637767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47.</w:t>
      </w:r>
      <w:r w:rsidRPr="001F2C7F">
        <w:rPr>
          <w:noProof/>
        </w:rPr>
        <w:tab/>
        <w:t xml:space="preserve">Lammers, R.J., W.P. Witjes, K. Hendricksen, et al., </w:t>
      </w:r>
      <w:r w:rsidRPr="001F2C7F">
        <w:rPr>
          <w:i/>
          <w:noProof/>
        </w:rPr>
        <w:t>Smoking status is a risk factor for recurrence after transurethral resection of non-muscle-invasive bladder cancer.</w:t>
      </w:r>
      <w:r w:rsidRPr="001F2C7F">
        <w:rPr>
          <w:noProof/>
        </w:rPr>
        <w:t xml:space="preserve"> Eur Urol, 2011. </w:t>
      </w:r>
      <w:r w:rsidRPr="001F2C7F">
        <w:rPr>
          <w:b/>
          <w:noProof/>
        </w:rPr>
        <w:t>60</w:t>
      </w:r>
      <w:r w:rsidRPr="001F2C7F">
        <w:rPr>
          <w:noProof/>
        </w:rPr>
        <w:t>(4): p. 713-20. DOI: 10.1016/j.eururo.2011.07.010.</w:t>
      </w:r>
    </w:p>
    <w:p w14:paraId="10E884DC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48.</w:t>
      </w:r>
      <w:r w:rsidRPr="001F2C7F">
        <w:rPr>
          <w:noProof/>
        </w:rPr>
        <w:tab/>
        <w:t xml:space="preserve">Lee, C., K.H. Kim, D. You, et al., </w:t>
      </w:r>
      <w:r w:rsidRPr="001F2C7F">
        <w:rPr>
          <w:i/>
          <w:noProof/>
        </w:rPr>
        <w:t>Smoking and survival after radical cystectomy for bladder cancer.</w:t>
      </w:r>
      <w:r w:rsidRPr="001F2C7F">
        <w:rPr>
          <w:noProof/>
        </w:rPr>
        <w:t xml:space="preserve"> Urology, 2012. </w:t>
      </w:r>
      <w:r w:rsidRPr="001F2C7F">
        <w:rPr>
          <w:b/>
          <w:noProof/>
        </w:rPr>
        <w:t>80</w:t>
      </w:r>
      <w:r w:rsidRPr="001F2C7F">
        <w:rPr>
          <w:noProof/>
        </w:rPr>
        <w:t>(6): p. 1307-12. DOI: 10.1016/j.urology.2012.08.026.</w:t>
      </w:r>
    </w:p>
    <w:p w14:paraId="433DA89D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49.</w:t>
      </w:r>
      <w:r w:rsidRPr="001F2C7F">
        <w:rPr>
          <w:noProof/>
        </w:rPr>
        <w:tab/>
        <w:t xml:space="preserve">Leibovici, D., H.B. Grossman, C.P. Dinney, et al., </w:t>
      </w:r>
      <w:r w:rsidRPr="001F2C7F">
        <w:rPr>
          <w:i/>
          <w:noProof/>
        </w:rPr>
        <w:t>Polymorphisms in inflammation genes and bladder cancer: from initiation to recurrence, progression, and survival.</w:t>
      </w:r>
      <w:r w:rsidRPr="001F2C7F">
        <w:rPr>
          <w:noProof/>
        </w:rPr>
        <w:t xml:space="preserve"> J Clin Oncol, 2005. </w:t>
      </w:r>
      <w:r w:rsidRPr="001F2C7F">
        <w:rPr>
          <w:b/>
          <w:noProof/>
        </w:rPr>
        <w:t>23</w:t>
      </w:r>
      <w:r w:rsidRPr="001F2C7F">
        <w:rPr>
          <w:noProof/>
        </w:rPr>
        <w:t>(24): p. 5746-56. DOI: 10.1200/jco.2005.01.598.</w:t>
      </w:r>
    </w:p>
    <w:p w14:paraId="2F7A6DD2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50.</w:t>
      </w:r>
      <w:r w:rsidRPr="001F2C7F">
        <w:rPr>
          <w:noProof/>
        </w:rPr>
        <w:tab/>
        <w:t xml:space="preserve">Lenis, A.T., K. Asanad, M. Blaibel, et al., </w:t>
      </w:r>
      <w:r w:rsidRPr="001F2C7F">
        <w:rPr>
          <w:i/>
          <w:noProof/>
        </w:rPr>
        <w:t>Association between Metabolic Syndrome and Recurrence of Nonmuscle Invasive Bladder Cancer following bacillus Calmette-Guérin Treatment.</w:t>
      </w:r>
      <w:r w:rsidRPr="001F2C7F">
        <w:rPr>
          <w:noProof/>
        </w:rPr>
        <w:t xml:space="preserve"> Urology Practice, 2018. </w:t>
      </w:r>
      <w:r w:rsidRPr="001F2C7F">
        <w:rPr>
          <w:b/>
          <w:noProof/>
        </w:rPr>
        <w:t>5</w:t>
      </w:r>
      <w:r w:rsidRPr="001F2C7F">
        <w:rPr>
          <w:noProof/>
        </w:rPr>
        <w:t xml:space="preserve">(2): p. 132-138. DOI: </w:t>
      </w:r>
      <w:hyperlink r:id="rId10" w:history="1">
        <w:r w:rsidRPr="001F2C7F">
          <w:rPr>
            <w:rStyle w:val="Hyperlink"/>
            <w:noProof/>
          </w:rPr>
          <w:t>https://doi.org/10.1016/j.urpr.2017.02.012</w:t>
        </w:r>
      </w:hyperlink>
      <w:r w:rsidRPr="001F2C7F">
        <w:rPr>
          <w:noProof/>
        </w:rPr>
        <w:t>.</w:t>
      </w:r>
    </w:p>
    <w:p w14:paraId="06D3E284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51.</w:t>
      </w:r>
      <w:r w:rsidRPr="001F2C7F">
        <w:rPr>
          <w:noProof/>
        </w:rPr>
        <w:tab/>
        <w:t xml:space="preserve">Li, H.M., B. Azhati, M. Rexiati, et al., </w:t>
      </w:r>
      <w:r w:rsidRPr="001F2C7F">
        <w:rPr>
          <w:i/>
          <w:noProof/>
        </w:rPr>
        <w:t>Impact of smoking status and cumulative smoking exposure on tumor recurrence of non-muscle-invasive bladder cancer.</w:t>
      </w:r>
      <w:r w:rsidRPr="001F2C7F">
        <w:rPr>
          <w:noProof/>
        </w:rPr>
        <w:t xml:space="preserve"> Int Urol Nephrol, 2017. </w:t>
      </w:r>
      <w:r w:rsidRPr="001F2C7F">
        <w:rPr>
          <w:b/>
          <w:noProof/>
        </w:rPr>
        <w:t>49</w:t>
      </w:r>
      <w:r w:rsidRPr="001F2C7F">
        <w:rPr>
          <w:noProof/>
        </w:rPr>
        <w:t>(1): p. 69-76. DOI: 10.1007/s11255-016-1441-6.</w:t>
      </w:r>
    </w:p>
    <w:p w14:paraId="09A59189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52.</w:t>
      </w:r>
      <w:r w:rsidRPr="001F2C7F">
        <w:rPr>
          <w:noProof/>
        </w:rPr>
        <w:tab/>
        <w:t xml:space="preserve">Lipsky, M.J., G.M. Badalato, P. Motamedinia, et al., </w:t>
      </w:r>
      <w:r w:rsidRPr="001F2C7F">
        <w:rPr>
          <w:i/>
          <w:noProof/>
        </w:rPr>
        <w:t>The effect of fibrin clot inhibitors on the immunomodulatory efficacy of Bacillus Calmette-Guerin therapy for non-muscle-invasive bladder cancer.</w:t>
      </w:r>
      <w:r w:rsidRPr="001F2C7F">
        <w:rPr>
          <w:noProof/>
        </w:rPr>
        <w:t xml:space="preserve"> Urology, 2013. </w:t>
      </w:r>
      <w:r w:rsidRPr="001F2C7F">
        <w:rPr>
          <w:b/>
          <w:noProof/>
        </w:rPr>
        <w:t>81</w:t>
      </w:r>
      <w:r w:rsidRPr="001F2C7F">
        <w:rPr>
          <w:noProof/>
        </w:rPr>
        <w:t>(6): p. 1273-8. DOI: 10.1016/j.urology.2012.09.065.</w:t>
      </w:r>
    </w:p>
    <w:p w14:paraId="2FCCF55C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53.</w:t>
      </w:r>
      <w:r w:rsidRPr="001F2C7F">
        <w:rPr>
          <w:noProof/>
        </w:rPr>
        <w:tab/>
        <w:t xml:space="preserve">Lopez-Beltran, A., G.A. Croghan, I. Croghan, et al., </w:t>
      </w:r>
      <w:r w:rsidRPr="001F2C7F">
        <w:rPr>
          <w:i/>
          <w:noProof/>
        </w:rPr>
        <w:t>Prognostic factors in survival of bladder cancer.</w:t>
      </w:r>
      <w:r w:rsidRPr="001F2C7F">
        <w:rPr>
          <w:noProof/>
        </w:rPr>
        <w:t xml:space="preserve"> Cancer, 1992. </w:t>
      </w:r>
      <w:r w:rsidRPr="001F2C7F">
        <w:rPr>
          <w:b/>
          <w:noProof/>
        </w:rPr>
        <w:t>70</w:t>
      </w:r>
      <w:r w:rsidRPr="001F2C7F">
        <w:rPr>
          <w:noProof/>
        </w:rPr>
        <w:t>(4): p. 799-807.</w:t>
      </w:r>
    </w:p>
    <w:p w14:paraId="64ED93ED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54.</w:t>
      </w:r>
      <w:r w:rsidRPr="001F2C7F">
        <w:rPr>
          <w:noProof/>
        </w:rPr>
        <w:tab/>
        <w:t xml:space="preserve">Lukas, C., S. Selinski, H.M. Prager, et al., </w:t>
      </w:r>
      <w:r w:rsidRPr="001F2C7F">
        <w:rPr>
          <w:i/>
          <w:noProof/>
        </w:rPr>
        <w:t>Occupational bladder cancer: Polymorphisms of xenobiotic metabolizing enzymes, exposures, and prognosis.</w:t>
      </w:r>
      <w:r w:rsidRPr="001F2C7F">
        <w:rPr>
          <w:noProof/>
        </w:rPr>
        <w:t xml:space="preserve"> J Toxicol Environ Health A, 2017. </w:t>
      </w:r>
      <w:r w:rsidRPr="001F2C7F">
        <w:rPr>
          <w:b/>
          <w:noProof/>
        </w:rPr>
        <w:t>80</w:t>
      </w:r>
      <w:r w:rsidRPr="001F2C7F">
        <w:rPr>
          <w:noProof/>
        </w:rPr>
        <w:t>(7-8): p. 439-452. DOI: 10.1080/10937404.2017.1304731.</w:t>
      </w:r>
    </w:p>
    <w:p w14:paraId="0950CC35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55.</w:t>
      </w:r>
      <w:r w:rsidRPr="001F2C7F">
        <w:rPr>
          <w:noProof/>
        </w:rPr>
        <w:tab/>
        <w:t xml:space="preserve">Maurer, T., J. Maurer, M. Retz, et al., </w:t>
      </w:r>
      <w:r w:rsidRPr="001F2C7F">
        <w:rPr>
          <w:i/>
          <w:noProof/>
        </w:rPr>
        <w:t>Influence of body mass index on operability, morbidity and disease outcome following radical cystectomy.</w:t>
      </w:r>
      <w:r w:rsidRPr="001F2C7F">
        <w:rPr>
          <w:noProof/>
        </w:rPr>
        <w:t xml:space="preserve"> Urol Int, 2009. </w:t>
      </w:r>
      <w:r w:rsidRPr="001F2C7F">
        <w:rPr>
          <w:b/>
          <w:noProof/>
        </w:rPr>
        <w:t>82</w:t>
      </w:r>
      <w:r w:rsidRPr="001F2C7F">
        <w:rPr>
          <w:noProof/>
        </w:rPr>
        <w:t>(4): p. 432-9. DOI: 10.1159/000218533.</w:t>
      </w:r>
    </w:p>
    <w:p w14:paraId="7BB6D050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56.</w:t>
      </w:r>
      <w:r w:rsidRPr="001F2C7F">
        <w:rPr>
          <w:noProof/>
        </w:rPr>
        <w:tab/>
        <w:t xml:space="preserve">Mazdak, H. and H. Zia, </w:t>
      </w:r>
      <w:r w:rsidRPr="001F2C7F">
        <w:rPr>
          <w:i/>
          <w:noProof/>
        </w:rPr>
        <w:t>Vitamin e reduces superficial bladder cancer recurrence: a randomized controlled trial.</w:t>
      </w:r>
      <w:r w:rsidRPr="001F2C7F">
        <w:rPr>
          <w:noProof/>
        </w:rPr>
        <w:t xml:space="preserve"> International journal of preventive medicine, 2012. </w:t>
      </w:r>
      <w:r w:rsidRPr="001F2C7F">
        <w:rPr>
          <w:b/>
          <w:noProof/>
        </w:rPr>
        <w:t>3</w:t>
      </w:r>
      <w:r w:rsidRPr="001F2C7F">
        <w:rPr>
          <w:noProof/>
        </w:rPr>
        <w:t>(2): p. 110-115.</w:t>
      </w:r>
    </w:p>
    <w:p w14:paraId="2F627CB5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57.</w:t>
      </w:r>
      <w:r w:rsidRPr="001F2C7F">
        <w:rPr>
          <w:noProof/>
        </w:rPr>
        <w:tab/>
        <w:t xml:space="preserve">Michalek, A.M., K.M. Cummings, and J.E. Pontes, </w:t>
      </w:r>
      <w:r w:rsidRPr="001F2C7F">
        <w:rPr>
          <w:i/>
          <w:noProof/>
        </w:rPr>
        <w:t>Cigarette smoking, tumor recurrence, and survival from bladder cancer.</w:t>
      </w:r>
      <w:r w:rsidRPr="001F2C7F">
        <w:rPr>
          <w:noProof/>
        </w:rPr>
        <w:t xml:space="preserve"> Prev Med, 1985. </w:t>
      </w:r>
      <w:r w:rsidRPr="001F2C7F">
        <w:rPr>
          <w:b/>
          <w:noProof/>
        </w:rPr>
        <w:t>14</w:t>
      </w:r>
      <w:r w:rsidRPr="001F2C7F">
        <w:rPr>
          <w:noProof/>
        </w:rPr>
        <w:t>(1): p. 92-8.</w:t>
      </w:r>
    </w:p>
    <w:p w14:paraId="7056F81A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lastRenderedPageBreak/>
        <w:t>58.</w:t>
      </w:r>
      <w:r w:rsidRPr="001F2C7F">
        <w:rPr>
          <w:noProof/>
        </w:rPr>
        <w:tab/>
        <w:t xml:space="preserve">Michalek, A.M., K.M. Cummings, and J. Phelan, </w:t>
      </w:r>
      <w:r w:rsidRPr="001F2C7F">
        <w:rPr>
          <w:i/>
          <w:noProof/>
        </w:rPr>
        <w:t>Vitamin A and tumor recurrence in bladder cancer.</w:t>
      </w:r>
      <w:r w:rsidRPr="001F2C7F">
        <w:rPr>
          <w:noProof/>
        </w:rPr>
        <w:t xml:space="preserve"> Nutr Cancer, 1987. </w:t>
      </w:r>
      <w:r w:rsidRPr="001F2C7F">
        <w:rPr>
          <w:b/>
          <w:noProof/>
        </w:rPr>
        <w:t>9</w:t>
      </w:r>
      <w:r w:rsidRPr="001F2C7F">
        <w:rPr>
          <w:noProof/>
        </w:rPr>
        <w:t>(2-3): p. 143-6. DOI: 10.1080/01635588709513921.</w:t>
      </w:r>
    </w:p>
    <w:p w14:paraId="5379012B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59.</w:t>
      </w:r>
      <w:r w:rsidRPr="001F2C7F">
        <w:rPr>
          <w:noProof/>
        </w:rPr>
        <w:tab/>
        <w:t xml:space="preserve">Mitra, A.P., J.E. Castelao, D. Hawes, et al., </w:t>
      </w:r>
      <w:r w:rsidRPr="001F2C7F">
        <w:rPr>
          <w:i/>
          <w:noProof/>
        </w:rPr>
        <w:t>Combination of molecular alterations and smoking intensity predicts bladder cancer outcome: a report from the Los Angeles Cancer Surveillance Program.</w:t>
      </w:r>
      <w:r w:rsidRPr="001F2C7F">
        <w:rPr>
          <w:noProof/>
        </w:rPr>
        <w:t xml:space="preserve"> Cancer, 2013. </w:t>
      </w:r>
      <w:r w:rsidRPr="001F2C7F">
        <w:rPr>
          <w:b/>
          <w:noProof/>
        </w:rPr>
        <w:t>119</w:t>
      </w:r>
      <w:r w:rsidRPr="001F2C7F">
        <w:rPr>
          <w:noProof/>
        </w:rPr>
        <w:t>(4): p. 756-65. DOI: 10.1002/cncr.27763.</w:t>
      </w:r>
    </w:p>
    <w:p w14:paraId="642EB50C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60.</w:t>
      </w:r>
      <w:r w:rsidRPr="001F2C7F">
        <w:rPr>
          <w:noProof/>
        </w:rPr>
        <w:tab/>
        <w:t xml:space="preserve">Naito, S., H. Koga, A. Yamaguchi, et al., </w:t>
      </w:r>
      <w:r w:rsidRPr="001F2C7F">
        <w:rPr>
          <w:i/>
          <w:noProof/>
        </w:rPr>
        <w:t>Prevention of recurrence with epirubicin and lactobacillus casei after transurethral resection of bladder cancer.</w:t>
      </w:r>
      <w:r w:rsidRPr="001F2C7F">
        <w:rPr>
          <w:noProof/>
        </w:rPr>
        <w:t xml:space="preserve"> J Urol, 2008. </w:t>
      </w:r>
      <w:r w:rsidRPr="001F2C7F">
        <w:rPr>
          <w:b/>
          <w:noProof/>
        </w:rPr>
        <w:t>179</w:t>
      </w:r>
      <w:r w:rsidRPr="001F2C7F">
        <w:rPr>
          <w:noProof/>
        </w:rPr>
        <w:t>(2): p. 485-90. DOI: 10.1016/j.juro.2007.09.031.</w:t>
      </w:r>
    </w:p>
    <w:p w14:paraId="6EE472CF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61.</w:t>
      </w:r>
      <w:r w:rsidRPr="001F2C7F">
        <w:rPr>
          <w:noProof/>
        </w:rPr>
        <w:tab/>
        <w:t xml:space="preserve">Nayan, M., B. Bhindi, J.L. Yu, et al., </w:t>
      </w:r>
      <w:r w:rsidRPr="001F2C7F">
        <w:rPr>
          <w:i/>
          <w:noProof/>
        </w:rPr>
        <w:t>The effect of metformin on cancer-specific survival outcomes in diabetic patients undergoing radical cystectomy for urothelial carcinoma of the bladder.</w:t>
      </w:r>
      <w:r w:rsidRPr="001F2C7F">
        <w:rPr>
          <w:noProof/>
        </w:rPr>
        <w:t xml:space="preserve"> Urol Oncol, 2015. </w:t>
      </w:r>
      <w:r w:rsidRPr="001F2C7F">
        <w:rPr>
          <w:b/>
          <w:noProof/>
        </w:rPr>
        <w:t>33</w:t>
      </w:r>
      <w:r w:rsidRPr="001F2C7F">
        <w:rPr>
          <w:noProof/>
        </w:rPr>
        <w:t>(9): p. 386.e7-13. DOI: 10.1016/j.urolonc.2015.05.024.</w:t>
      </w:r>
    </w:p>
    <w:p w14:paraId="4D156D27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62.</w:t>
      </w:r>
      <w:r w:rsidRPr="001F2C7F">
        <w:rPr>
          <w:noProof/>
        </w:rPr>
        <w:tab/>
        <w:t xml:space="preserve">Nepple, K.G., A.J. Lightfoot, H.M. Rosevear, et al., </w:t>
      </w:r>
      <w:r w:rsidRPr="001F2C7F">
        <w:rPr>
          <w:i/>
          <w:noProof/>
        </w:rPr>
        <w:t>Bacillus Calmette-Guerin with or without interferon alpha-2b and megadose versus recommended daily allowance vitamins during induction and maintenance intravesical treatment of nonmuscle invasive bladder cancer.</w:t>
      </w:r>
      <w:r w:rsidRPr="001F2C7F">
        <w:rPr>
          <w:noProof/>
        </w:rPr>
        <w:t xml:space="preserve"> J Urol, 2010. </w:t>
      </w:r>
      <w:r w:rsidRPr="001F2C7F">
        <w:rPr>
          <w:b/>
          <w:noProof/>
        </w:rPr>
        <w:t>184</w:t>
      </w:r>
      <w:r w:rsidRPr="001F2C7F">
        <w:rPr>
          <w:noProof/>
        </w:rPr>
        <w:t>(5): p. 1915-9. DOI: 10.1016/j.juro.2010.06.147.</w:t>
      </w:r>
    </w:p>
    <w:p w14:paraId="4A09580B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63.</w:t>
      </w:r>
      <w:r w:rsidRPr="001F2C7F">
        <w:rPr>
          <w:noProof/>
        </w:rPr>
        <w:tab/>
        <w:t xml:space="preserve">Nerli, R.B., S.C. Ghagane, K. Shankar, et al., </w:t>
      </w:r>
      <w:r w:rsidRPr="001F2C7F">
        <w:rPr>
          <w:i/>
          <w:noProof/>
        </w:rPr>
        <w:t>Low-Grade, Multiple, Ta Non-muscle-Invasive Bladder Tumors: Tumor Recurrence and Worsening Progression.</w:t>
      </w:r>
      <w:r w:rsidRPr="001F2C7F">
        <w:rPr>
          <w:noProof/>
        </w:rPr>
        <w:t xml:space="preserve"> Indian J Surg Oncol, 2018. </w:t>
      </w:r>
      <w:r w:rsidRPr="001F2C7F">
        <w:rPr>
          <w:b/>
          <w:noProof/>
        </w:rPr>
        <w:t>9</w:t>
      </w:r>
      <w:r w:rsidRPr="001F2C7F">
        <w:rPr>
          <w:noProof/>
        </w:rPr>
        <w:t>(2): p. 157-161. DOI: 10.1007/s13193-018-0728-8.</w:t>
      </w:r>
    </w:p>
    <w:p w14:paraId="638386E5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64.</w:t>
      </w:r>
      <w:r w:rsidRPr="001F2C7F">
        <w:rPr>
          <w:noProof/>
        </w:rPr>
        <w:tab/>
        <w:t xml:space="preserve">Newling, D.W., M.R. Robinson, P.H. Smith, et al., </w:t>
      </w:r>
      <w:r w:rsidRPr="001F2C7F">
        <w:rPr>
          <w:i/>
          <w:noProof/>
        </w:rPr>
        <w:t>Tryptophan metabolites, pyridoxine (vitamin B6) and their influence on the recurrence rate of superficial bladder cancer. Results of a prospective, randomised phase III study performed by the EORTC GU Group. EORTC Genito-Urinary Tract Cancer Cooperative Group.</w:t>
      </w:r>
      <w:r w:rsidRPr="001F2C7F">
        <w:rPr>
          <w:noProof/>
        </w:rPr>
        <w:t xml:space="preserve"> Eur Urol, 1995. </w:t>
      </w:r>
      <w:r w:rsidRPr="001F2C7F">
        <w:rPr>
          <w:b/>
          <w:noProof/>
        </w:rPr>
        <w:t>27</w:t>
      </w:r>
      <w:r w:rsidRPr="001F2C7F">
        <w:rPr>
          <w:noProof/>
        </w:rPr>
        <w:t>(2): p. 110-6.</w:t>
      </w:r>
    </w:p>
    <w:p w14:paraId="47DAE46B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65.</w:t>
      </w:r>
      <w:r w:rsidRPr="001F2C7F">
        <w:rPr>
          <w:noProof/>
        </w:rPr>
        <w:tab/>
        <w:t xml:space="preserve">Ogihara, K., E. Kikuchi, K. Yuge, et al., </w:t>
      </w:r>
      <w:r w:rsidRPr="001F2C7F">
        <w:rPr>
          <w:i/>
          <w:noProof/>
        </w:rPr>
        <w:t>Refraining from Smoking for 15 Years or More Reduced the Risk of Tumor Recurrence in Non-muscle Invasive Bladder Cancer Patients.</w:t>
      </w:r>
      <w:r w:rsidRPr="001F2C7F">
        <w:rPr>
          <w:noProof/>
        </w:rPr>
        <w:t xml:space="preserve"> Ann Surg Oncol, 2016. </w:t>
      </w:r>
      <w:r w:rsidRPr="001F2C7F">
        <w:rPr>
          <w:b/>
          <w:noProof/>
        </w:rPr>
        <w:t>23</w:t>
      </w:r>
      <w:r w:rsidRPr="001F2C7F">
        <w:rPr>
          <w:noProof/>
        </w:rPr>
        <w:t>(5): p. 1752-9. DOI: 10.1245/s10434-015-5016-z.</w:t>
      </w:r>
    </w:p>
    <w:p w14:paraId="3379C5EC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66.</w:t>
      </w:r>
      <w:r w:rsidRPr="001F2C7F">
        <w:rPr>
          <w:noProof/>
        </w:rPr>
        <w:tab/>
        <w:t xml:space="preserve">P'Ng K, B., M.D. Walsh, G.J. Seymour, et al., </w:t>
      </w:r>
      <w:r w:rsidRPr="001F2C7F">
        <w:rPr>
          <w:i/>
          <w:noProof/>
        </w:rPr>
        <w:t>The adverse effect of fibrin-clot inhibiting drugs on intravesical bacillus Calmette-Guerin efficacy for superficial bladder cancer.</w:t>
      </w:r>
      <w:r w:rsidRPr="001F2C7F">
        <w:rPr>
          <w:noProof/>
        </w:rPr>
        <w:t xml:space="preserve"> Aust N Z J Surg, 1993. </w:t>
      </w:r>
      <w:r w:rsidRPr="001F2C7F">
        <w:rPr>
          <w:b/>
          <w:noProof/>
        </w:rPr>
        <w:t>63</w:t>
      </w:r>
      <w:r w:rsidRPr="001F2C7F">
        <w:rPr>
          <w:noProof/>
        </w:rPr>
        <w:t>(2): p. 127-30.</w:t>
      </w:r>
    </w:p>
    <w:p w14:paraId="61AABB89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67.</w:t>
      </w:r>
      <w:r w:rsidRPr="001F2C7F">
        <w:rPr>
          <w:noProof/>
        </w:rPr>
        <w:tab/>
        <w:t xml:space="preserve">Pastore, A., G. Palleschi, A. Fuschi, et al., </w:t>
      </w:r>
      <w:r w:rsidRPr="001F2C7F">
        <w:rPr>
          <w:i/>
          <w:noProof/>
        </w:rPr>
        <w:t>Can daily intake of aspirin and/or statins influence the behavior of non-muscle invasive bladder cancer? A retrospective study on a cohort of patients undergoing transurethral bladder resection.</w:t>
      </w:r>
      <w:r w:rsidRPr="001F2C7F">
        <w:rPr>
          <w:noProof/>
        </w:rPr>
        <w:t xml:space="preserve"> BMC Cancer, 2015. </w:t>
      </w:r>
      <w:r w:rsidRPr="001F2C7F">
        <w:rPr>
          <w:b/>
          <w:noProof/>
        </w:rPr>
        <w:t>15</w:t>
      </w:r>
      <w:r w:rsidRPr="001F2C7F">
        <w:rPr>
          <w:noProof/>
        </w:rPr>
        <w:t>: p. 120. DOI: 10.1186/s12885-015-1152-x.</w:t>
      </w:r>
    </w:p>
    <w:p w14:paraId="6DE95793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68.</w:t>
      </w:r>
      <w:r w:rsidRPr="001F2C7F">
        <w:rPr>
          <w:noProof/>
        </w:rPr>
        <w:tab/>
        <w:t xml:space="preserve">Pedersen, H., H. Wolf, S.K. Jensen, et al., </w:t>
      </w:r>
      <w:r w:rsidRPr="001F2C7F">
        <w:rPr>
          <w:i/>
          <w:noProof/>
        </w:rPr>
        <w:t>Administration of a retinoid as prophylaxis of recurrent non-invasive bladder tumors.</w:t>
      </w:r>
      <w:r w:rsidRPr="001F2C7F">
        <w:rPr>
          <w:noProof/>
        </w:rPr>
        <w:t xml:space="preserve"> Scand J Urol Nephrol, 1984. </w:t>
      </w:r>
      <w:r w:rsidRPr="001F2C7F">
        <w:rPr>
          <w:b/>
          <w:noProof/>
        </w:rPr>
        <w:t>18</w:t>
      </w:r>
      <w:r w:rsidRPr="001F2C7F">
        <w:rPr>
          <w:noProof/>
        </w:rPr>
        <w:t>(2): p. 121-3.</w:t>
      </w:r>
    </w:p>
    <w:p w14:paraId="2BD19651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69.</w:t>
      </w:r>
      <w:r w:rsidRPr="001F2C7F">
        <w:rPr>
          <w:noProof/>
        </w:rPr>
        <w:tab/>
        <w:t xml:space="preserve">Psutka, S.P., A. Carrasco, G.D. Schmit, et al., </w:t>
      </w:r>
      <w:r w:rsidRPr="001F2C7F">
        <w:rPr>
          <w:i/>
          <w:noProof/>
        </w:rPr>
        <w:t>Sarcopenia in patients with bladder cancer undergoing radical cystectomy: impact on cancer-specific and all-cause mortality.</w:t>
      </w:r>
      <w:r w:rsidRPr="001F2C7F">
        <w:rPr>
          <w:noProof/>
        </w:rPr>
        <w:t xml:space="preserve"> Cancer, 2014. </w:t>
      </w:r>
      <w:r w:rsidRPr="001F2C7F">
        <w:rPr>
          <w:b/>
          <w:noProof/>
        </w:rPr>
        <w:t>120</w:t>
      </w:r>
      <w:r w:rsidRPr="001F2C7F">
        <w:rPr>
          <w:noProof/>
        </w:rPr>
        <w:t>(18): p. 2910-8. DOI: 10.1002/cncr.28798.</w:t>
      </w:r>
    </w:p>
    <w:p w14:paraId="22807B44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70.</w:t>
      </w:r>
      <w:r w:rsidRPr="001F2C7F">
        <w:rPr>
          <w:noProof/>
        </w:rPr>
        <w:tab/>
        <w:t xml:space="preserve">Psutka, S.P., S.A. Boorjian, M.R. Moynagh, et al., </w:t>
      </w:r>
      <w:r w:rsidRPr="001F2C7F">
        <w:rPr>
          <w:i/>
          <w:noProof/>
        </w:rPr>
        <w:t>Mortality after radical cystectomy: impact of obesity versus adiposity after adjusting for skeletal muscle wasting.</w:t>
      </w:r>
      <w:r w:rsidRPr="001F2C7F">
        <w:rPr>
          <w:noProof/>
        </w:rPr>
        <w:t xml:space="preserve"> J Urol, 2015. </w:t>
      </w:r>
      <w:r w:rsidRPr="001F2C7F">
        <w:rPr>
          <w:b/>
          <w:noProof/>
        </w:rPr>
        <w:t>193</w:t>
      </w:r>
      <w:r w:rsidRPr="001F2C7F">
        <w:rPr>
          <w:noProof/>
        </w:rPr>
        <w:t>(5): p. 1507-13. DOI: 10.1016/j.juro.2014.11.088.</w:t>
      </w:r>
    </w:p>
    <w:p w14:paraId="3605B160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lastRenderedPageBreak/>
        <w:t>71.</w:t>
      </w:r>
      <w:r w:rsidRPr="001F2C7F">
        <w:rPr>
          <w:noProof/>
        </w:rPr>
        <w:tab/>
        <w:t xml:space="preserve">Raitanen, M.P. and T.L. Tammela, </w:t>
      </w:r>
      <w:r w:rsidRPr="001F2C7F">
        <w:rPr>
          <w:i/>
          <w:noProof/>
        </w:rPr>
        <w:t>Impact of tumour grade, stage, number and size, smoking habits and sex on the recurrence rate and disease-free interval in patients with transitional cell carcinoma of the bladder.</w:t>
      </w:r>
      <w:r w:rsidRPr="001F2C7F">
        <w:rPr>
          <w:noProof/>
        </w:rPr>
        <w:t xml:space="preserve"> Ann Chir Gynaecol, 1995. </w:t>
      </w:r>
      <w:r w:rsidRPr="001F2C7F">
        <w:rPr>
          <w:b/>
          <w:noProof/>
        </w:rPr>
        <w:t>84</w:t>
      </w:r>
      <w:r w:rsidRPr="001F2C7F">
        <w:rPr>
          <w:noProof/>
        </w:rPr>
        <w:t>(1): p. 37-41.</w:t>
      </w:r>
    </w:p>
    <w:p w14:paraId="13728944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72.</w:t>
      </w:r>
      <w:r w:rsidRPr="001F2C7F">
        <w:rPr>
          <w:noProof/>
        </w:rPr>
        <w:tab/>
        <w:t xml:space="preserve">Raitanen, M.P., P. Nieminen, and T.L. Tammela, </w:t>
      </w:r>
      <w:r w:rsidRPr="001F2C7F">
        <w:rPr>
          <w:i/>
          <w:noProof/>
        </w:rPr>
        <w:t>Impact of tumour grade, stage, number and size, and smoking and sex, on survival in patients with transitional cell carcinoma of the bladder.</w:t>
      </w:r>
      <w:r w:rsidRPr="001F2C7F">
        <w:rPr>
          <w:noProof/>
        </w:rPr>
        <w:t xml:space="preserve"> Br J Urol, 1995. </w:t>
      </w:r>
      <w:r w:rsidRPr="001F2C7F">
        <w:rPr>
          <w:b/>
          <w:noProof/>
        </w:rPr>
        <w:t>76</w:t>
      </w:r>
      <w:r w:rsidRPr="001F2C7F">
        <w:rPr>
          <w:noProof/>
        </w:rPr>
        <w:t>(4): p. 470-4.</w:t>
      </w:r>
    </w:p>
    <w:p w14:paraId="2C08C3EE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73.</w:t>
      </w:r>
      <w:r w:rsidRPr="001F2C7F">
        <w:rPr>
          <w:noProof/>
        </w:rPr>
        <w:tab/>
        <w:t xml:space="preserve">Rausch, S., J. Hennenlotter, T. Todenhofer, et al., </w:t>
      </w:r>
      <w:r w:rsidRPr="001F2C7F">
        <w:rPr>
          <w:i/>
          <w:noProof/>
        </w:rPr>
        <w:t>Impaired estimated glomerular filtration rate is a significant predictor for non-muscle-invasive bladder cancer recurrence and progression--introducing a novel prognostic model for bladder cancer recurrence.</w:t>
      </w:r>
      <w:r w:rsidRPr="001F2C7F">
        <w:rPr>
          <w:noProof/>
        </w:rPr>
        <w:t xml:space="preserve"> Urol Oncol, 2014. </w:t>
      </w:r>
      <w:r w:rsidRPr="001F2C7F">
        <w:rPr>
          <w:b/>
          <w:noProof/>
        </w:rPr>
        <w:t>32</w:t>
      </w:r>
      <w:r w:rsidRPr="001F2C7F">
        <w:rPr>
          <w:noProof/>
        </w:rPr>
        <w:t>(8): p. 1178-83. DOI: 10.1016/j.urolonc.2014.05.009.</w:t>
      </w:r>
    </w:p>
    <w:p w14:paraId="67514D36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74.</w:t>
      </w:r>
      <w:r w:rsidRPr="001F2C7F">
        <w:rPr>
          <w:noProof/>
        </w:rPr>
        <w:tab/>
        <w:t xml:space="preserve">Richard, P.O., A.E. Ahmad, S. Bashir, et al., </w:t>
      </w:r>
      <w:r w:rsidRPr="001F2C7F">
        <w:rPr>
          <w:i/>
          <w:noProof/>
        </w:rPr>
        <w:t>Effect of statins as a secondary chemopreventive agent among individuals with non-muscle-invasive bladder cancer: A population-based analysis.</w:t>
      </w:r>
      <w:r w:rsidRPr="001F2C7F">
        <w:rPr>
          <w:noProof/>
        </w:rPr>
        <w:t xml:space="preserve"> Urol Oncol, 2017. </w:t>
      </w:r>
      <w:r w:rsidRPr="001F2C7F">
        <w:rPr>
          <w:b/>
          <w:noProof/>
        </w:rPr>
        <w:t>35</w:t>
      </w:r>
      <w:r w:rsidRPr="001F2C7F">
        <w:rPr>
          <w:noProof/>
        </w:rPr>
        <w:t>(6): p. 342-348. DOI: 10.1016/j.urolonc.2016.12.009.</w:t>
      </w:r>
    </w:p>
    <w:p w14:paraId="350C02F5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75.</w:t>
      </w:r>
      <w:r w:rsidRPr="001F2C7F">
        <w:rPr>
          <w:noProof/>
        </w:rPr>
        <w:tab/>
        <w:t xml:space="preserve">Richard, P.O., A.E. Ahmad, S. Bashir, et al., </w:t>
      </w:r>
      <w:r w:rsidRPr="001F2C7F">
        <w:rPr>
          <w:i/>
          <w:noProof/>
        </w:rPr>
        <w:t>Impact of oral hypoglycemic agents on mortality among diabetic patients with non-muscle-invasive bladder cancer: A populationbased analysis.</w:t>
      </w:r>
      <w:r w:rsidRPr="001F2C7F">
        <w:rPr>
          <w:noProof/>
        </w:rPr>
        <w:t xml:space="preserve"> Can Urol Assoc J, 2018. </w:t>
      </w:r>
      <w:r w:rsidRPr="001F2C7F">
        <w:rPr>
          <w:b/>
          <w:noProof/>
        </w:rPr>
        <w:t>12</w:t>
      </w:r>
      <w:r w:rsidRPr="001F2C7F">
        <w:rPr>
          <w:noProof/>
        </w:rPr>
        <w:t>(6): p. 203-210. DOI: 10.5489/cuaj.4870.</w:t>
      </w:r>
    </w:p>
    <w:p w14:paraId="28DA51E3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76.</w:t>
      </w:r>
      <w:r w:rsidRPr="001F2C7F">
        <w:rPr>
          <w:noProof/>
        </w:rPr>
        <w:tab/>
        <w:t xml:space="preserve">Rieken, M., E. Xylinas, L. Kluth, et al., </w:t>
      </w:r>
      <w:r w:rsidRPr="001F2C7F">
        <w:rPr>
          <w:i/>
          <w:noProof/>
        </w:rPr>
        <w:t>Association of diabetes mellitus and metformin use with oncological outcomes of patients with non-muscle-invasive bladder cancer.</w:t>
      </w:r>
      <w:r w:rsidRPr="001F2C7F">
        <w:rPr>
          <w:noProof/>
        </w:rPr>
        <w:t xml:space="preserve"> BJU Int, 2013. </w:t>
      </w:r>
      <w:r w:rsidRPr="001F2C7F">
        <w:rPr>
          <w:b/>
          <w:noProof/>
        </w:rPr>
        <w:t>112</w:t>
      </w:r>
      <w:r w:rsidRPr="001F2C7F">
        <w:rPr>
          <w:noProof/>
        </w:rPr>
        <w:t>(8): p. 1105-12. DOI: 10.1111/bju.12448.</w:t>
      </w:r>
    </w:p>
    <w:p w14:paraId="5A8445FC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77.</w:t>
      </w:r>
      <w:r w:rsidRPr="001F2C7F">
        <w:rPr>
          <w:noProof/>
        </w:rPr>
        <w:tab/>
        <w:t xml:space="preserve">Rieken, M., E. Xylinas, L. Kluth, et al., </w:t>
      </w:r>
      <w:r w:rsidRPr="001F2C7F">
        <w:rPr>
          <w:i/>
          <w:noProof/>
        </w:rPr>
        <w:t>Effect of diabetes mellitus and metformin use on oncologic outcomes of patients treated with radical cystectomy for urothelial carcinoma.</w:t>
      </w:r>
      <w:r w:rsidRPr="001F2C7F">
        <w:rPr>
          <w:noProof/>
        </w:rPr>
        <w:t xml:space="preserve"> Urol Oncol, 2014. </w:t>
      </w:r>
      <w:r w:rsidRPr="001F2C7F">
        <w:rPr>
          <w:b/>
          <w:noProof/>
        </w:rPr>
        <w:t>32</w:t>
      </w:r>
      <w:r w:rsidRPr="001F2C7F">
        <w:rPr>
          <w:noProof/>
        </w:rPr>
        <w:t>(1): p. 49.e7-14. DOI: 10.1016/j.urolonc.2013.07.006.</w:t>
      </w:r>
    </w:p>
    <w:p w14:paraId="1F7DAA31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78.</w:t>
      </w:r>
      <w:r w:rsidRPr="001F2C7F">
        <w:rPr>
          <w:noProof/>
        </w:rPr>
        <w:tab/>
        <w:t xml:space="preserve">Rink, M., E. Xylinas, M. Babjuk, et al., </w:t>
      </w:r>
      <w:r w:rsidRPr="001F2C7F">
        <w:rPr>
          <w:i/>
          <w:noProof/>
        </w:rPr>
        <w:t>Impact of smoking on outcomes of patients with a history of recurrent nonmuscle invasive bladder cancer.</w:t>
      </w:r>
      <w:r w:rsidRPr="001F2C7F">
        <w:rPr>
          <w:noProof/>
        </w:rPr>
        <w:t xml:space="preserve"> J Urol, 2012. </w:t>
      </w:r>
      <w:r w:rsidRPr="001F2C7F">
        <w:rPr>
          <w:b/>
          <w:noProof/>
        </w:rPr>
        <w:t>188</w:t>
      </w:r>
      <w:r w:rsidRPr="001F2C7F">
        <w:rPr>
          <w:noProof/>
        </w:rPr>
        <w:t>(6): p. 2120-7. DOI: 10.1016/j.juro.2012.08.029.</w:t>
      </w:r>
    </w:p>
    <w:p w14:paraId="32F6E4E1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79.</w:t>
      </w:r>
      <w:r w:rsidRPr="001F2C7F">
        <w:rPr>
          <w:noProof/>
        </w:rPr>
        <w:tab/>
        <w:t xml:space="preserve">Rink, M., E. Xylinas, M. Babjuk, et al., </w:t>
      </w:r>
      <w:r w:rsidRPr="001F2C7F">
        <w:rPr>
          <w:i/>
          <w:noProof/>
        </w:rPr>
        <w:t>Smoking Reduces the Efficacy of Intravesical Bacillus Calmette-Guerin Immunotherapy in Non-muscle-invasive Bladder Cancer.</w:t>
      </w:r>
      <w:r w:rsidRPr="001F2C7F">
        <w:rPr>
          <w:noProof/>
        </w:rPr>
        <w:t xml:space="preserve"> European Urology, 2012. </w:t>
      </w:r>
      <w:r w:rsidRPr="001F2C7F">
        <w:rPr>
          <w:b/>
          <w:noProof/>
        </w:rPr>
        <w:t>62</w:t>
      </w:r>
      <w:r w:rsidRPr="001F2C7F">
        <w:rPr>
          <w:noProof/>
        </w:rPr>
        <w:t>(6): p. 1204-1206. DOI: 10.1016/j.eururo.2012.08.057.</w:t>
      </w:r>
    </w:p>
    <w:p w14:paraId="44B765BA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80.</w:t>
      </w:r>
      <w:r w:rsidRPr="001F2C7F">
        <w:rPr>
          <w:noProof/>
        </w:rPr>
        <w:tab/>
        <w:t xml:space="preserve">Rink, M., H. Furberg, E.C. Zabor, et al., </w:t>
      </w:r>
      <w:r w:rsidRPr="001F2C7F">
        <w:rPr>
          <w:i/>
          <w:noProof/>
        </w:rPr>
        <w:t>Impact of smoking and smoking cessation on oncologic outcomes in primary non-muscle-invasive bladder cancer.</w:t>
      </w:r>
      <w:r w:rsidRPr="001F2C7F">
        <w:rPr>
          <w:noProof/>
        </w:rPr>
        <w:t xml:space="preserve"> Eur Urol, 2013. </w:t>
      </w:r>
      <w:r w:rsidRPr="001F2C7F">
        <w:rPr>
          <w:b/>
          <w:noProof/>
        </w:rPr>
        <w:t>63</w:t>
      </w:r>
      <w:r w:rsidRPr="001F2C7F">
        <w:rPr>
          <w:noProof/>
        </w:rPr>
        <w:t>(4): p. 724-32. DOI: 10.1016/j.eururo.2012.08.025.</w:t>
      </w:r>
    </w:p>
    <w:p w14:paraId="4AC6702E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81.</w:t>
      </w:r>
      <w:r w:rsidRPr="001F2C7F">
        <w:rPr>
          <w:noProof/>
        </w:rPr>
        <w:tab/>
        <w:t xml:space="preserve">Sabichi, A.L., S.P. Lerner, E.N. Atkinson, et al., </w:t>
      </w:r>
      <w:r w:rsidRPr="001F2C7F">
        <w:rPr>
          <w:i/>
          <w:noProof/>
        </w:rPr>
        <w:t>Phase III prevention trial of fenretinide in patients with resected non-muscle-invasive bladder cancer.</w:t>
      </w:r>
      <w:r w:rsidRPr="001F2C7F">
        <w:rPr>
          <w:noProof/>
        </w:rPr>
        <w:t xml:space="preserve"> Clin Cancer Res, 2008. </w:t>
      </w:r>
      <w:r w:rsidRPr="001F2C7F">
        <w:rPr>
          <w:b/>
          <w:noProof/>
        </w:rPr>
        <w:t>14</w:t>
      </w:r>
      <w:r w:rsidRPr="001F2C7F">
        <w:rPr>
          <w:noProof/>
        </w:rPr>
        <w:t>(1): p. 224-9. DOI: 10.1158/1078-0432.Ccr-07-0733.</w:t>
      </w:r>
    </w:p>
    <w:p w14:paraId="39CA65DC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82.</w:t>
      </w:r>
      <w:r w:rsidRPr="001F2C7F">
        <w:rPr>
          <w:noProof/>
        </w:rPr>
        <w:tab/>
        <w:t xml:space="preserve">Sabichi, A.L., J.J. Lee, H.B. Grossman, et al., </w:t>
      </w:r>
      <w:r w:rsidRPr="001F2C7F">
        <w:rPr>
          <w:i/>
          <w:noProof/>
        </w:rPr>
        <w:t>A randomized controlled trial of celecoxib to prevent recurrence of nonmuscle-invasive bladder cancer.</w:t>
      </w:r>
      <w:r w:rsidRPr="001F2C7F">
        <w:rPr>
          <w:noProof/>
        </w:rPr>
        <w:t xml:space="preserve"> Cancer Prev Res (Phila), 2011. </w:t>
      </w:r>
      <w:r w:rsidRPr="001F2C7F">
        <w:rPr>
          <w:b/>
          <w:noProof/>
        </w:rPr>
        <w:t>4</w:t>
      </w:r>
      <w:r w:rsidRPr="001F2C7F">
        <w:rPr>
          <w:noProof/>
        </w:rPr>
        <w:t>(10): p. 1580-9. DOI: 10.1158/1940-6207.Capr-11-0036.</w:t>
      </w:r>
    </w:p>
    <w:p w14:paraId="24B277E6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83.</w:t>
      </w:r>
      <w:r w:rsidRPr="001F2C7F">
        <w:rPr>
          <w:noProof/>
        </w:rPr>
        <w:tab/>
        <w:t xml:space="preserve">Segal, R., F.A. Yafi, F. Brimo, et al., </w:t>
      </w:r>
      <w:r w:rsidRPr="001F2C7F">
        <w:rPr>
          <w:i/>
          <w:noProof/>
        </w:rPr>
        <w:t>Prognostic factors and outcome in patients with T1 high-grade bladder cancer: can we identify patients for early cystectomy?</w:t>
      </w:r>
      <w:r w:rsidRPr="001F2C7F">
        <w:rPr>
          <w:noProof/>
        </w:rPr>
        <w:t xml:space="preserve"> BJU Int, 2012. </w:t>
      </w:r>
      <w:r w:rsidRPr="001F2C7F">
        <w:rPr>
          <w:b/>
          <w:noProof/>
        </w:rPr>
        <w:t>109</w:t>
      </w:r>
      <w:r w:rsidRPr="001F2C7F">
        <w:rPr>
          <w:noProof/>
        </w:rPr>
        <w:t>(7): p. 1026-30. DOI: 10.1111/j.1464-410X.2011.10462.x.</w:t>
      </w:r>
    </w:p>
    <w:p w14:paraId="6DAE7743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lastRenderedPageBreak/>
        <w:t>84.</w:t>
      </w:r>
      <w:r w:rsidRPr="001F2C7F">
        <w:rPr>
          <w:noProof/>
        </w:rPr>
        <w:tab/>
        <w:t xml:space="preserve">Selinski, S., H. Burger, M. Blaszkewicz, et al., </w:t>
      </w:r>
      <w:r w:rsidRPr="001F2C7F">
        <w:rPr>
          <w:i/>
          <w:noProof/>
        </w:rPr>
        <w:t>Occupational risk factors for relapse-free survival in bladder cancer patients.</w:t>
      </w:r>
      <w:r w:rsidRPr="001F2C7F">
        <w:rPr>
          <w:noProof/>
        </w:rPr>
        <w:t xml:space="preserve"> J Toxicol Environ Health A, 2016. </w:t>
      </w:r>
      <w:r w:rsidRPr="001F2C7F">
        <w:rPr>
          <w:b/>
          <w:noProof/>
        </w:rPr>
        <w:t>79</w:t>
      </w:r>
      <w:r w:rsidRPr="001F2C7F">
        <w:rPr>
          <w:noProof/>
        </w:rPr>
        <w:t>(22-23): p. 1136-1143. DOI: 10.1080/15287394.2016.1219606.</w:t>
      </w:r>
    </w:p>
    <w:p w14:paraId="592234D5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85.</w:t>
      </w:r>
      <w:r w:rsidRPr="001F2C7F">
        <w:rPr>
          <w:noProof/>
        </w:rPr>
        <w:tab/>
        <w:t xml:space="preserve">Serretta, V., V. Altieri, G. Morgia, et al., </w:t>
      </w:r>
      <w:r w:rsidRPr="001F2C7F">
        <w:rPr>
          <w:i/>
          <w:noProof/>
        </w:rPr>
        <w:t>Cigarette smoking status at diagnosis and recurrence in intermediate-risk non-muscle-invasive bladder carcinoma.</w:t>
      </w:r>
      <w:r w:rsidRPr="001F2C7F">
        <w:rPr>
          <w:noProof/>
        </w:rPr>
        <w:t xml:space="preserve"> Urology, 2013. </w:t>
      </w:r>
      <w:r w:rsidRPr="001F2C7F">
        <w:rPr>
          <w:b/>
          <w:noProof/>
        </w:rPr>
        <w:t>81</w:t>
      </w:r>
      <w:r w:rsidRPr="001F2C7F">
        <w:rPr>
          <w:noProof/>
        </w:rPr>
        <w:t>(2): p. 277-81. DOI: 10.1016/j.urology.2012.09.040.</w:t>
      </w:r>
    </w:p>
    <w:p w14:paraId="1051B403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86.</w:t>
      </w:r>
      <w:r w:rsidRPr="001F2C7F">
        <w:rPr>
          <w:noProof/>
        </w:rPr>
        <w:tab/>
        <w:t xml:space="preserve">Sfakianos, J.P., S.F. Shariat, R.L. Favaretto, et al., </w:t>
      </w:r>
      <w:r w:rsidRPr="001F2C7F">
        <w:rPr>
          <w:i/>
          <w:noProof/>
        </w:rPr>
        <w:t>Impact of smoking on outcomes after intravesical bacillus Calmette-Guerin therapy for urothelial carcinoma not invading muscle of the bladder.</w:t>
      </w:r>
      <w:r w:rsidRPr="001F2C7F">
        <w:rPr>
          <w:noProof/>
        </w:rPr>
        <w:t xml:space="preserve"> BJU Int, 2011. </w:t>
      </w:r>
      <w:r w:rsidRPr="001F2C7F">
        <w:rPr>
          <w:b/>
          <w:noProof/>
        </w:rPr>
        <w:t>108</w:t>
      </w:r>
      <w:r w:rsidRPr="001F2C7F">
        <w:rPr>
          <w:noProof/>
        </w:rPr>
        <w:t>(4): p. 526-30. DOI: 10.1111/j.1464-410X.2010.09874.x.</w:t>
      </w:r>
    </w:p>
    <w:p w14:paraId="29738865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87.</w:t>
      </w:r>
      <w:r w:rsidRPr="001F2C7F">
        <w:rPr>
          <w:noProof/>
        </w:rPr>
        <w:tab/>
        <w:t xml:space="preserve">Singla, N., A.Q. Haddad, N.M. Passoni, et al., </w:t>
      </w:r>
      <w:r w:rsidRPr="001F2C7F">
        <w:rPr>
          <w:i/>
          <w:noProof/>
        </w:rPr>
        <w:t>Anti-inflammatory use may not negatively impact oncologic outcomes following intravesical BCG for high-grade non-muscle-invasive bladder cancer.</w:t>
      </w:r>
      <w:r w:rsidRPr="001F2C7F">
        <w:rPr>
          <w:noProof/>
        </w:rPr>
        <w:t xml:space="preserve"> World J Urol, 2017. </w:t>
      </w:r>
      <w:r w:rsidRPr="001F2C7F">
        <w:rPr>
          <w:b/>
          <w:noProof/>
        </w:rPr>
        <w:t>35</w:t>
      </w:r>
      <w:r w:rsidRPr="001F2C7F">
        <w:rPr>
          <w:noProof/>
        </w:rPr>
        <w:t>(1): p. 105-111. DOI: 10.1007/s00345-016-1853-z.</w:t>
      </w:r>
    </w:p>
    <w:p w14:paraId="50445219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88.</w:t>
      </w:r>
      <w:r w:rsidRPr="001F2C7F">
        <w:rPr>
          <w:noProof/>
        </w:rPr>
        <w:tab/>
        <w:t xml:space="preserve">Skolarus, T.A., E.W. Lee, K.S. Virgo, et al., </w:t>
      </w:r>
      <w:r w:rsidRPr="001F2C7F">
        <w:rPr>
          <w:i/>
          <w:noProof/>
        </w:rPr>
        <w:t>Intravesical bacille Calmette-Guerin therapy for non-muscle-invasive bladder cancer: effects of concurrent statin therapy.</w:t>
      </w:r>
      <w:r w:rsidRPr="001F2C7F">
        <w:rPr>
          <w:noProof/>
        </w:rPr>
        <w:t xml:space="preserve"> J Am Coll Surg, 2009. </w:t>
      </w:r>
      <w:r w:rsidRPr="001F2C7F">
        <w:rPr>
          <w:b/>
          <w:noProof/>
        </w:rPr>
        <w:t>209</w:t>
      </w:r>
      <w:r w:rsidRPr="001F2C7F">
        <w:rPr>
          <w:noProof/>
        </w:rPr>
        <w:t>(2): p. 248-53. DOI: 10.1016/j.jamcollsurg.2009.04.014.</w:t>
      </w:r>
    </w:p>
    <w:p w14:paraId="680E66E4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89.</w:t>
      </w:r>
      <w:r w:rsidRPr="001F2C7F">
        <w:rPr>
          <w:noProof/>
        </w:rPr>
        <w:tab/>
        <w:t xml:space="preserve">Studer, U.E., S. Jenzer, C. Biedermann, et al., </w:t>
      </w:r>
      <w:r w:rsidRPr="001F2C7F">
        <w:rPr>
          <w:i/>
          <w:noProof/>
        </w:rPr>
        <w:t>Adjuvant treatment with a vitamin A analogue (etretinate) after transurethral resection of superficial bladder tumors. Final analysis of a prospective, randomized multicenter trial in Switzerland.</w:t>
      </w:r>
      <w:r w:rsidRPr="001F2C7F">
        <w:rPr>
          <w:noProof/>
        </w:rPr>
        <w:t xml:space="preserve"> Eur Urol, 1995. </w:t>
      </w:r>
      <w:r w:rsidRPr="001F2C7F">
        <w:rPr>
          <w:b/>
          <w:noProof/>
        </w:rPr>
        <w:t>28</w:t>
      </w:r>
      <w:r w:rsidRPr="001F2C7F">
        <w:rPr>
          <w:noProof/>
        </w:rPr>
        <w:t>(4): p. 284-90.</w:t>
      </w:r>
    </w:p>
    <w:p w14:paraId="0B8E228E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90.</w:t>
      </w:r>
      <w:r w:rsidRPr="001F2C7F">
        <w:rPr>
          <w:noProof/>
        </w:rPr>
        <w:tab/>
        <w:t xml:space="preserve">Takashi, M., T. Murase, S. Mizuno, et al., </w:t>
      </w:r>
      <w:r w:rsidRPr="001F2C7F">
        <w:rPr>
          <w:i/>
          <w:noProof/>
        </w:rPr>
        <w:t>Multivariate evaluation of prognostic determinants in bladder cancer patients.</w:t>
      </w:r>
      <w:r w:rsidRPr="001F2C7F">
        <w:rPr>
          <w:noProof/>
        </w:rPr>
        <w:t xml:space="preserve"> Urol Int, 1987. </w:t>
      </w:r>
      <w:r w:rsidRPr="001F2C7F">
        <w:rPr>
          <w:b/>
          <w:noProof/>
        </w:rPr>
        <w:t>42</w:t>
      </w:r>
      <w:r w:rsidRPr="001F2C7F">
        <w:rPr>
          <w:noProof/>
        </w:rPr>
        <w:t>(5): p. 368-74. DOI: 10.1159/000281996.</w:t>
      </w:r>
    </w:p>
    <w:p w14:paraId="66D06060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91.</w:t>
      </w:r>
      <w:r w:rsidRPr="001F2C7F">
        <w:rPr>
          <w:noProof/>
        </w:rPr>
        <w:tab/>
        <w:t xml:space="preserve">Thompson, I.M., M. Peek, and F.R. Rodriguez, </w:t>
      </w:r>
      <w:r w:rsidRPr="001F2C7F">
        <w:rPr>
          <w:i/>
          <w:noProof/>
        </w:rPr>
        <w:t>The impact of cigarette smoking on stage, grade and number of recurrences of transitional cell carcinoma of the bladder.</w:t>
      </w:r>
      <w:r w:rsidRPr="001F2C7F">
        <w:rPr>
          <w:noProof/>
        </w:rPr>
        <w:t xml:space="preserve"> J Urol, 1987. </w:t>
      </w:r>
      <w:r w:rsidRPr="001F2C7F">
        <w:rPr>
          <w:b/>
          <w:noProof/>
        </w:rPr>
        <w:t>137</w:t>
      </w:r>
      <w:r w:rsidRPr="001F2C7F">
        <w:rPr>
          <w:noProof/>
        </w:rPr>
        <w:t>(3): p. 401-3.</w:t>
      </w:r>
    </w:p>
    <w:p w14:paraId="630E24F4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92.</w:t>
      </w:r>
      <w:r w:rsidRPr="001F2C7F">
        <w:rPr>
          <w:noProof/>
        </w:rPr>
        <w:tab/>
        <w:t xml:space="preserve">Tang, L., G.R. Zirpoli, K. Guru, et al., </w:t>
      </w:r>
      <w:r w:rsidRPr="001F2C7F">
        <w:rPr>
          <w:i/>
          <w:noProof/>
        </w:rPr>
        <w:t>Intake of cruciferous vegetables modifies bladder cancer survival.</w:t>
      </w:r>
      <w:r w:rsidRPr="001F2C7F">
        <w:rPr>
          <w:noProof/>
        </w:rPr>
        <w:t xml:space="preserve"> Cancer epidemiology, biomarkers &amp; prevention : a publication of the American Association for Cancer Research, cosponsored by the American Society of Preventive Oncology, 2010. </w:t>
      </w:r>
      <w:r w:rsidRPr="001F2C7F">
        <w:rPr>
          <w:b/>
          <w:noProof/>
        </w:rPr>
        <w:t>19</w:t>
      </w:r>
      <w:r w:rsidRPr="001F2C7F">
        <w:rPr>
          <w:noProof/>
        </w:rPr>
        <w:t>(7): p. 1806-1811. DOI: 10.1158/1055-9965.EPI-10-0008.</w:t>
      </w:r>
    </w:p>
    <w:p w14:paraId="30AC9BED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93.</w:t>
      </w:r>
      <w:r w:rsidRPr="001F2C7F">
        <w:rPr>
          <w:noProof/>
        </w:rPr>
        <w:tab/>
        <w:t xml:space="preserve">Tu, H., C.P. Dinney, Y. Ye, et al., </w:t>
      </w:r>
      <w:r w:rsidRPr="001F2C7F">
        <w:rPr>
          <w:i/>
          <w:noProof/>
        </w:rPr>
        <w:t>Is folic acid safe for non-muscle-invasive bladder cancer patients? An evidence-based cohort study.</w:t>
      </w:r>
      <w:r w:rsidRPr="001F2C7F">
        <w:rPr>
          <w:noProof/>
        </w:rPr>
        <w:t xml:space="preserve"> Am J Clin Nutr, 2018. </w:t>
      </w:r>
      <w:r w:rsidRPr="001F2C7F">
        <w:rPr>
          <w:b/>
          <w:noProof/>
        </w:rPr>
        <w:t>107</w:t>
      </w:r>
      <w:r w:rsidRPr="001F2C7F">
        <w:rPr>
          <w:noProof/>
        </w:rPr>
        <w:t>(2): p. 208-216. DOI: 10.1093/ajcn/nqx019.</w:t>
      </w:r>
    </w:p>
    <w:p w14:paraId="68E6B387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94.</w:t>
      </w:r>
      <w:r w:rsidRPr="001F2C7F">
        <w:rPr>
          <w:noProof/>
        </w:rPr>
        <w:tab/>
        <w:t xml:space="preserve">van Osch, F.H., S.H. Jochems, F.J. van Schooten, et al., </w:t>
      </w:r>
      <w:r w:rsidRPr="001F2C7F">
        <w:rPr>
          <w:i/>
          <w:noProof/>
        </w:rPr>
        <w:t>Significant Role of Lifetime Cigarette Smoking in Worsening Bladder Cancer and Upper Tract Urothelial Carcinoma Prognosis: A Meta-Analysis.</w:t>
      </w:r>
      <w:r w:rsidRPr="001F2C7F">
        <w:rPr>
          <w:noProof/>
        </w:rPr>
        <w:t xml:space="preserve"> J Urol, 2016. </w:t>
      </w:r>
      <w:r w:rsidRPr="001F2C7F">
        <w:rPr>
          <w:b/>
          <w:noProof/>
        </w:rPr>
        <w:t>195</w:t>
      </w:r>
      <w:r w:rsidRPr="001F2C7F">
        <w:rPr>
          <w:noProof/>
        </w:rPr>
        <w:t>(4 Pt 1): p. 872-9. DOI: 10.1016/j.juro.2015.10.139.</w:t>
      </w:r>
    </w:p>
    <w:p w14:paraId="7582397A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95.</w:t>
      </w:r>
      <w:r w:rsidRPr="001F2C7F">
        <w:rPr>
          <w:noProof/>
        </w:rPr>
        <w:tab/>
        <w:t xml:space="preserve">van Osch, F.H.M., S.H.J. Jochems, R.C. Reulen, et al., </w:t>
      </w:r>
      <w:r w:rsidRPr="001F2C7F">
        <w:rPr>
          <w:i/>
          <w:noProof/>
        </w:rPr>
        <w:t>The association between smoking cessation before and after diagnosis and non-muscle-invasive bladder cancer recurrence: a prospective cohort study.</w:t>
      </w:r>
      <w:r w:rsidRPr="001F2C7F">
        <w:rPr>
          <w:noProof/>
        </w:rPr>
        <w:t xml:space="preserve"> Cancer Causes Control, 2018. </w:t>
      </w:r>
      <w:r w:rsidRPr="001F2C7F">
        <w:rPr>
          <w:b/>
          <w:noProof/>
        </w:rPr>
        <w:t>29</w:t>
      </w:r>
      <w:r w:rsidRPr="001F2C7F">
        <w:rPr>
          <w:noProof/>
        </w:rPr>
        <w:t>(7): p. 675-683. DOI: 10.1007/s10552-018-1046-8.</w:t>
      </w:r>
    </w:p>
    <w:p w14:paraId="1FE3EBB1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lastRenderedPageBreak/>
        <w:t>96.</w:t>
      </w:r>
      <w:r w:rsidRPr="001F2C7F">
        <w:rPr>
          <w:noProof/>
        </w:rPr>
        <w:tab/>
        <w:t xml:space="preserve">Wakai, K., Y. Ohno, K. Obata, et al., </w:t>
      </w:r>
      <w:r w:rsidRPr="001F2C7F">
        <w:rPr>
          <w:i/>
          <w:noProof/>
        </w:rPr>
        <w:t>Prognostic significance of selected lifestyle factors in urinary bladder cancer.</w:t>
      </w:r>
      <w:r w:rsidRPr="001F2C7F">
        <w:rPr>
          <w:noProof/>
        </w:rPr>
        <w:t xml:space="preserve"> Japanese journal of cancer research : Gann, 1993. </w:t>
      </w:r>
      <w:r w:rsidRPr="001F2C7F">
        <w:rPr>
          <w:b/>
          <w:noProof/>
        </w:rPr>
        <w:t>84</w:t>
      </w:r>
      <w:r w:rsidRPr="001F2C7F">
        <w:rPr>
          <w:noProof/>
        </w:rPr>
        <w:t>(12): p. 1223-1229. DOI: 10.1111/j.1349-7006.1993.tb02826.x.</w:t>
      </w:r>
    </w:p>
    <w:p w14:paraId="05D5AE36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97.</w:t>
      </w:r>
      <w:r w:rsidRPr="001F2C7F">
        <w:rPr>
          <w:noProof/>
        </w:rPr>
        <w:tab/>
        <w:t xml:space="preserve">Westhoff, E., X. Wu, L.A. Kiemeney, et al., </w:t>
      </w:r>
      <w:r w:rsidRPr="001F2C7F">
        <w:rPr>
          <w:i/>
          <w:noProof/>
        </w:rPr>
        <w:t>Dietary patterns and risk of recurrence and progression in non-muscle-invasive bladder cancer.</w:t>
      </w:r>
      <w:r w:rsidRPr="001F2C7F">
        <w:rPr>
          <w:noProof/>
        </w:rPr>
        <w:t xml:space="preserve"> Int J Cancer, 2018. </w:t>
      </w:r>
      <w:r w:rsidRPr="001F2C7F">
        <w:rPr>
          <w:b/>
          <w:noProof/>
        </w:rPr>
        <w:t>142</w:t>
      </w:r>
      <w:r w:rsidRPr="001F2C7F">
        <w:rPr>
          <w:noProof/>
        </w:rPr>
        <w:t>(9): p. 1797-1804. DOI: 10.1002/ijc.31214.</w:t>
      </w:r>
    </w:p>
    <w:p w14:paraId="7188F6FA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98.</w:t>
      </w:r>
      <w:r w:rsidRPr="001F2C7F">
        <w:rPr>
          <w:noProof/>
        </w:rPr>
        <w:tab/>
        <w:t xml:space="preserve">Westhoff, E., J.A. Witjes, N.E. Fleshner, et al., </w:t>
      </w:r>
      <w:r w:rsidRPr="001F2C7F">
        <w:rPr>
          <w:i/>
          <w:noProof/>
        </w:rPr>
        <w:t>Body Mass Index, Diet-Related Factors, and Bladder Cancer Prognosis: A Systematic Review and Meta-Analysis.</w:t>
      </w:r>
      <w:r w:rsidRPr="001F2C7F">
        <w:rPr>
          <w:noProof/>
        </w:rPr>
        <w:t xml:space="preserve"> Bladder cancer (Amsterdam, Netherlands), 2018. </w:t>
      </w:r>
      <w:r w:rsidRPr="001F2C7F">
        <w:rPr>
          <w:b/>
          <w:noProof/>
        </w:rPr>
        <w:t>4</w:t>
      </w:r>
      <w:r w:rsidRPr="001F2C7F">
        <w:rPr>
          <w:noProof/>
        </w:rPr>
        <w:t>(1): p. 91-112. DOI: 10.3233/BLC-170147.</w:t>
      </w:r>
    </w:p>
    <w:p w14:paraId="2E77B8DA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99.</w:t>
      </w:r>
      <w:r w:rsidRPr="001F2C7F">
        <w:rPr>
          <w:noProof/>
        </w:rPr>
        <w:tab/>
        <w:t xml:space="preserve">Witjes, J.A., A.P. vd Meijden, W. Doesburg, et al., </w:t>
      </w:r>
      <w:r w:rsidRPr="001F2C7F">
        <w:rPr>
          <w:i/>
          <w:noProof/>
        </w:rPr>
        <w:t>Influence of fibrin clot inhibitors on the efficacy of intravesical Bacillus Calmette-Guerin in the treatment of superficial bladder cancer. The Dutch Southeast Cooperative Urological Group.</w:t>
      </w:r>
      <w:r w:rsidRPr="001F2C7F">
        <w:rPr>
          <w:noProof/>
        </w:rPr>
        <w:t xml:space="preserve"> Eur Urol, 1993. </w:t>
      </w:r>
      <w:r w:rsidRPr="001F2C7F">
        <w:rPr>
          <w:b/>
          <w:noProof/>
        </w:rPr>
        <w:t>23</w:t>
      </w:r>
      <w:r w:rsidRPr="001F2C7F">
        <w:rPr>
          <w:noProof/>
        </w:rPr>
        <w:t>(3): p. 366-70.</w:t>
      </w:r>
    </w:p>
    <w:p w14:paraId="41FB498E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100.</w:t>
      </w:r>
      <w:r w:rsidRPr="001F2C7F">
        <w:rPr>
          <w:noProof/>
        </w:rPr>
        <w:tab/>
        <w:t xml:space="preserve">Wyszynski, A., S.A. Tanyos, J.R. Rees, et al., </w:t>
      </w:r>
      <w:r w:rsidRPr="001F2C7F">
        <w:rPr>
          <w:i/>
          <w:noProof/>
        </w:rPr>
        <w:t>Body mass and smoking are modifiable risk factors for recurrent bladder cancer.</w:t>
      </w:r>
      <w:r w:rsidRPr="001F2C7F">
        <w:rPr>
          <w:noProof/>
        </w:rPr>
        <w:t xml:space="preserve"> Cancer, 2014. </w:t>
      </w:r>
      <w:r w:rsidRPr="001F2C7F">
        <w:rPr>
          <w:b/>
          <w:noProof/>
        </w:rPr>
        <w:t>120</w:t>
      </w:r>
      <w:r w:rsidRPr="001F2C7F">
        <w:rPr>
          <w:noProof/>
        </w:rPr>
        <w:t>(3): p. 408-14. DOI: 10.1002/cncr.28394.</w:t>
      </w:r>
    </w:p>
    <w:p w14:paraId="60419590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101.</w:t>
      </w:r>
      <w:r w:rsidRPr="001F2C7F">
        <w:rPr>
          <w:noProof/>
        </w:rPr>
        <w:tab/>
        <w:t xml:space="preserve">Xu, T., Z. Zhu, X. Wang, et al., </w:t>
      </w:r>
      <w:r w:rsidRPr="001F2C7F">
        <w:rPr>
          <w:i/>
          <w:noProof/>
        </w:rPr>
        <w:t>Impact of body mass on recurrence and progression in Chinese patients with Ta, T1 urothelial bladder cancer.</w:t>
      </w:r>
      <w:r w:rsidRPr="001F2C7F">
        <w:rPr>
          <w:noProof/>
        </w:rPr>
        <w:t xml:space="preserve"> Int Urol Nephrol, 2015. </w:t>
      </w:r>
      <w:r w:rsidRPr="001F2C7F">
        <w:rPr>
          <w:b/>
          <w:noProof/>
        </w:rPr>
        <w:t>47</w:t>
      </w:r>
      <w:r w:rsidRPr="001F2C7F">
        <w:rPr>
          <w:noProof/>
        </w:rPr>
        <w:t>(7): p. 1135-41. DOI: 10.1007/s11255-015-1013-1.</w:t>
      </w:r>
    </w:p>
    <w:p w14:paraId="4F13B25E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102.</w:t>
      </w:r>
      <w:r w:rsidRPr="001F2C7F">
        <w:rPr>
          <w:noProof/>
        </w:rPr>
        <w:tab/>
        <w:t xml:space="preserve">Yafi, F.A., A.G. Aprikian, J.L. Chin, et al., </w:t>
      </w:r>
      <w:r w:rsidRPr="001F2C7F">
        <w:rPr>
          <w:i/>
          <w:noProof/>
        </w:rPr>
        <w:t>Contemporary outcomes of 2287 patients with bladder cancer who were treated with radical cystectomy: a Canadian multicentre experience.</w:t>
      </w:r>
      <w:r w:rsidRPr="001F2C7F">
        <w:rPr>
          <w:noProof/>
        </w:rPr>
        <w:t xml:space="preserve"> BJU Int, 2011. </w:t>
      </w:r>
      <w:r w:rsidRPr="001F2C7F">
        <w:rPr>
          <w:b/>
          <w:noProof/>
        </w:rPr>
        <w:t>108</w:t>
      </w:r>
      <w:r w:rsidRPr="001F2C7F">
        <w:rPr>
          <w:noProof/>
        </w:rPr>
        <w:t>(4): p. 539-45. DOI: 10.1111/j.1464-410X.2010.09912.x.</w:t>
      </w:r>
    </w:p>
    <w:p w14:paraId="41AEA00F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103.</w:t>
      </w:r>
      <w:r w:rsidRPr="001F2C7F">
        <w:rPr>
          <w:noProof/>
        </w:rPr>
        <w:tab/>
        <w:t xml:space="preserve">Yonekura, S., F. Terauchi, K. Hoshi, et al., </w:t>
      </w:r>
      <w:r w:rsidRPr="001F2C7F">
        <w:rPr>
          <w:i/>
          <w:noProof/>
        </w:rPr>
        <w:t>Optimal body mass index cut-point for predicting recurrence-free survival in patients with non-muscle-invasive urothelial carcinoma of bladder.</w:t>
      </w:r>
      <w:r w:rsidRPr="001F2C7F">
        <w:rPr>
          <w:noProof/>
        </w:rPr>
        <w:t xml:space="preserve"> Oncol Lett, 2018. </w:t>
      </w:r>
      <w:r w:rsidRPr="001F2C7F">
        <w:rPr>
          <w:b/>
          <w:noProof/>
        </w:rPr>
        <w:t>16</w:t>
      </w:r>
      <w:r w:rsidRPr="001F2C7F">
        <w:rPr>
          <w:noProof/>
        </w:rPr>
        <w:t>(3): p. 4049-4056. DOI: 10.3892/ol.2018.9068.</w:t>
      </w:r>
    </w:p>
    <w:p w14:paraId="633F261B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104.</w:t>
      </w:r>
      <w:r w:rsidRPr="001F2C7F">
        <w:rPr>
          <w:noProof/>
        </w:rPr>
        <w:tab/>
        <w:t xml:space="preserve">Yu, G.P., J.S. Ostroff, Z.F. Zhang, et al., </w:t>
      </w:r>
      <w:r w:rsidRPr="001F2C7F">
        <w:rPr>
          <w:i/>
          <w:noProof/>
        </w:rPr>
        <w:t>Smoking history and cancer patient survival: a hospital cancer registry study.</w:t>
      </w:r>
      <w:r w:rsidRPr="001F2C7F">
        <w:rPr>
          <w:noProof/>
        </w:rPr>
        <w:t xml:space="preserve"> Cancer Detect Prev, 1997. </w:t>
      </w:r>
      <w:r w:rsidRPr="001F2C7F">
        <w:rPr>
          <w:b/>
          <w:noProof/>
        </w:rPr>
        <w:t>21</w:t>
      </w:r>
      <w:r w:rsidRPr="001F2C7F">
        <w:rPr>
          <w:noProof/>
        </w:rPr>
        <w:t>(6): p. 497-509.</w:t>
      </w:r>
    </w:p>
    <w:p w14:paraId="08A5BEAA" w14:textId="77777777" w:rsidR="00B73A7E" w:rsidRPr="001F2C7F" w:rsidRDefault="00B73A7E" w:rsidP="00B73A7E">
      <w:pPr>
        <w:pStyle w:val="EndNoteBibliography"/>
        <w:ind w:left="720" w:hanging="720"/>
        <w:rPr>
          <w:noProof/>
        </w:rPr>
      </w:pPr>
      <w:r w:rsidRPr="001F2C7F">
        <w:rPr>
          <w:noProof/>
        </w:rPr>
        <w:t>105.</w:t>
      </w:r>
      <w:r w:rsidRPr="001F2C7F">
        <w:rPr>
          <w:noProof/>
        </w:rPr>
        <w:tab/>
        <w:t xml:space="preserve">Yuruk, E., M. Tuken, A. Colakerol, et al., </w:t>
      </w:r>
      <w:r w:rsidRPr="001F2C7F">
        <w:rPr>
          <w:i/>
          <w:noProof/>
        </w:rPr>
        <w:t>The awareness of patients with non - muscle invasive bladder cancer regarding the importance of smoking cessation and their access to smoking cessation programs.</w:t>
      </w:r>
      <w:r w:rsidRPr="001F2C7F">
        <w:rPr>
          <w:noProof/>
        </w:rPr>
        <w:t xml:space="preserve"> International braz j urol : official journal of the Brazilian Society of Urology, 2017. </w:t>
      </w:r>
      <w:r w:rsidRPr="001F2C7F">
        <w:rPr>
          <w:b/>
          <w:noProof/>
        </w:rPr>
        <w:t>43</w:t>
      </w:r>
      <w:r w:rsidRPr="001F2C7F">
        <w:rPr>
          <w:noProof/>
        </w:rPr>
        <w:t>(4): p. 607-614. DOI: 10.1590/S1677-5538.IBJU.2016.0014.</w:t>
      </w:r>
    </w:p>
    <w:p w14:paraId="599045F7" w14:textId="77777777" w:rsidR="00B73A7E" w:rsidRDefault="00B73A7E" w:rsidP="00B73A7E">
      <w:pPr>
        <w:rPr>
          <w:rFonts w:ascii="Arial" w:hAnsi="Arial" w:cs="Arial"/>
        </w:rPr>
      </w:pPr>
      <w:r>
        <w:fldChar w:fldCharType="end"/>
      </w:r>
    </w:p>
    <w:p w14:paraId="0ED8F624" w14:textId="77777777" w:rsidR="00B73A7E" w:rsidRDefault="00B73A7E" w:rsidP="00B73A7E">
      <w:pPr>
        <w:rPr>
          <w:rFonts w:ascii="Arial" w:hAnsi="Arial" w:cs="Arial"/>
        </w:rPr>
      </w:pPr>
    </w:p>
    <w:p w14:paraId="34677BA6" w14:textId="77777777" w:rsidR="00B73A7E" w:rsidRDefault="00B73A7E" w:rsidP="00B73A7E">
      <w:pPr>
        <w:rPr>
          <w:rFonts w:ascii="Arial" w:hAnsi="Arial" w:cs="Arial"/>
        </w:rPr>
      </w:pPr>
    </w:p>
    <w:p w14:paraId="00FF6E78" w14:textId="77777777" w:rsidR="00B73A7E" w:rsidRDefault="00B73A7E" w:rsidP="00B73A7E">
      <w:pPr>
        <w:rPr>
          <w:rFonts w:ascii="Arial" w:hAnsi="Arial" w:cs="Arial"/>
        </w:rPr>
      </w:pPr>
    </w:p>
    <w:p w14:paraId="623D98EE" w14:textId="77777777" w:rsidR="00B73A7E" w:rsidRDefault="00B73A7E" w:rsidP="00B73A7E">
      <w:pPr>
        <w:rPr>
          <w:rFonts w:ascii="Arial" w:hAnsi="Arial" w:cs="Arial"/>
        </w:rPr>
      </w:pPr>
    </w:p>
    <w:p w14:paraId="7020CA29" w14:textId="77777777" w:rsidR="00B73A7E" w:rsidRDefault="00B73A7E" w:rsidP="00B73A7E">
      <w:pPr>
        <w:rPr>
          <w:rFonts w:ascii="Arial" w:hAnsi="Arial" w:cs="Arial"/>
        </w:rPr>
      </w:pPr>
    </w:p>
    <w:p w14:paraId="34F87B2F" w14:textId="77777777" w:rsidR="00B73A7E" w:rsidRDefault="00B73A7E" w:rsidP="00B73A7E">
      <w:pPr>
        <w:rPr>
          <w:rFonts w:ascii="Arial" w:hAnsi="Arial" w:cs="Arial"/>
        </w:rPr>
      </w:pPr>
    </w:p>
    <w:p w14:paraId="5325F86F" w14:textId="2A934EC5" w:rsidR="00AD198E" w:rsidRDefault="00AD198E" w:rsidP="004B3196">
      <w:pPr>
        <w:rPr>
          <w:rFonts w:ascii="Arial" w:hAnsi="Arial" w:cs="Arial"/>
        </w:rPr>
      </w:pPr>
    </w:p>
    <w:p w14:paraId="2D9786C0" w14:textId="291946D9" w:rsidR="00AD198E" w:rsidRDefault="00AD198E">
      <w:pPr>
        <w:rPr>
          <w:rFonts w:ascii="Arial" w:hAnsi="Arial" w:cs="Arial"/>
        </w:rPr>
      </w:pPr>
    </w:p>
    <w:p w14:paraId="49BFB72B" w14:textId="5AE2B945" w:rsidR="00AD198E" w:rsidRDefault="00AD198E">
      <w:pPr>
        <w:rPr>
          <w:rFonts w:ascii="Arial" w:hAnsi="Arial" w:cs="Arial"/>
        </w:rPr>
      </w:pPr>
    </w:p>
    <w:p w14:paraId="46EA854D" w14:textId="2E08B0C4" w:rsidR="00AD198E" w:rsidRDefault="00AD198E">
      <w:pPr>
        <w:rPr>
          <w:rFonts w:ascii="Arial" w:hAnsi="Arial" w:cs="Arial"/>
        </w:rPr>
      </w:pPr>
    </w:p>
    <w:p w14:paraId="1E722838" w14:textId="22D9BB4B" w:rsidR="00AD198E" w:rsidRDefault="00AD198E">
      <w:pPr>
        <w:rPr>
          <w:rFonts w:ascii="Arial" w:hAnsi="Arial" w:cs="Arial"/>
        </w:rPr>
      </w:pPr>
    </w:p>
    <w:sectPr w:rsidR="00AD198E" w:rsidSect="004B3196">
      <w:footerReference w:type="even" r:id="rId11"/>
      <w:footerReference w:type="default" r:id="rId12"/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2984D0B" w14:textId="77777777" w:rsidR="00110D07" w:rsidRDefault="00110D07" w:rsidP="005930F8">
      <w:r>
        <w:separator/>
      </w:r>
    </w:p>
  </w:endnote>
  <w:endnote w:type="continuationSeparator" w:id="0">
    <w:p w14:paraId="4145D79B" w14:textId="77777777" w:rsidR="00110D07" w:rsidRDefault="00110D07" w:rsidP="005930F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PageNumber"/>
      </w:rPr>
      <w:id w:val="199992300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F21D508" w14:textId="77777777" w:rsidR="00110D07" w:rsidRDefault="00110D07" w:rsidP="000E232E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FF6481F" w14:textId="77777777" w:rsidR="00110D07" w:rsidRDefault="00110D07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PageNumber"/>
      </w:rPr>
      <w:id w:val="5983811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DFBA495" w14:textId="77777777" w:rsidR="00110D07" w:rsidRDefault="00110D07" w:rsidP="000E232E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EB36D6"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39E5E58F" w14:textId="77777777" w:rsidR="00110D07" w:rsidRDefault="00110D07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8F4D01C" w14:textId="77777777" w:rsidR="00110D07" w:rsidRDefault="00110D07" w:rsidP="005930F8">
      <w:r>
        <w:separator/>
      </w:r>
    </w:p>
  </w:footnote>
  <w:footnote w:type="continuationSeparator" w:id="0">
    <w:p w14:paraId="4E8BA83A" w14:textId="77777777" w:rsidR="00110D07" w:rsidRDefault="00110D07" w:rsidP="005930F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47F12F7"/>
    <w:multiLevelType w:val="hybridMultilevel"/>
    <w:tmpl w:val="C61476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5DC4F0C"/>
    <w:multiLevelType w:val="hybridMultilevel"/>
    <w:tmpl w:val="98E614A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EBE752C"/>
    <w:multiLevelType w:val="hybridMultilevel"/>
    <w:tmpl w:val="68F4F7F8"/>
    <w:lvl w:ilvl="0" w:tplc="696CB44E">
      <w:start w:val="1"/>
      <w:numFmt w:val="lowerLetter"/>
      <w:lvlText w:val="%1."/>
      <w:lvlJc w:val="left"/>
      <w:pPr>
        <w:ind w:left="720" w:hanging="360"/>
      </w:pPr>
      <w:rPr>
        <w:rFonts w:ascii="Arial" w:eastAsiaTheme="minorHAnsi" w:hAnsi="Arial" w:cs="Arial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B277C3D"/>
    <w:multiLevelType w:val="hybridMultilevel"/>
    <w:tmpl w:val="26E6B5C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621E65C5"/>
    <w:multiLevelType w:val="hybridMultilevel"/>
    <w:tmpl w:val="E1E0ECC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66EF37A1"/>
    <w:multiLevelType w:val="hybridMultilevel"/>
    <w:tmpl w:val="AF2813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0"/>
  </w:num>
  <w:num w:numId="3">
    <w:abstractNumId w:val="4"/>
  </w:num>
  <w:num w:numId="4">
    <w:abstractNumId w:val="5"/>
  </w:num>
  <w:num w:numId="5">
    <w:abstractNumId w:val="2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bracket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2xzzarf5fastpevffz59dwg05x9092vewef&quot;&gt;BCa Review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6&lt;/item&gt;&lt;item&gt;18&lt;/item&gt;&lt;item&gt;19&lt;/item&gt;&lt;item&gt;20&lt;/item&gt;&lt;item&gt;22&lt;/item&gt;&lt;item&gt;23&lt;/item&gt;&lt;item&gt;24&lt;/item&gt;&lt;item&gt;25&lt;/item&gt;&lt;item&gt;26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3&lt;/item&gt;&lt;item&gt;64&lt;/item&gt;&lt;item&gt;65&lt;/item&gt;&lt;item&gt;66&lt;/item&gt;&lt;item&gt;67&lt;/item&gt;&lt;item&gt;68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4&lt;/item&gt;&lt;item&gt;106&lt;/item&gt;&lt;item&gt;107&lt;/item&gt;&lt;item&gt;108&lt;/item&gt;&lt;item&gt;110&lt;/item&gt;&lt;item&gt;111&lt;/item&gt;&lt;item&gt;112&lt;/item&gt;&lt;item&gt;114&lt;/item&gt;&lt;item&gt;115&lt;/item&gt;&lt;item&gt;116&lt;/item&gt;&lt;item&gt;117&lt;/item&gt;&lt;item&gt;118&lt;/item&gt;&lt;item&gt;119&lt;/item&gt;&lt;item&gt;120&lt;/item&gt;&lt;item&gt;121&lt;/item&gt;&lt;item&gt;123&lt;/item&gt;&lt;item&gt;124&lt;/item&gt;&lt;item&gt;125&lt;/item&gt;&lt;item&gt;126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1&lt;/item&gt;&lt;item&gt;142&lt;/item&gt;&lt;item&gt;143&lt;/item&gt;&lt;item&gt;144&lt;/item&gt;&lt;item&gt;145&lt;/item&gt;&lt;item&gt;146&lt;/item&gt;&lt;item&gt;147&lt;/item&gt;&lt;item&gt;148&lt;/item&gt;&lt;item&gt;149&lt;/item&gt;&lt;item&gt;150&lt;/item&gt;&lt;item&gt;151&lt;/item&gt;&lt;item&gt;152&lt;/item&gt;&lt;item&gt;153&lt;/item&gt;&lt;item&gt;154&lt;/item&gt;&lt;item&gt;155&lt;/item&gt;&lt;item&gt;156&lt;/item&gt;&lt;item&gt;157&lt;/item&gt;&lt;item&gt;158&lt;/item&gt;&lt;item&gt;159&lt;/item&gt;&lt;item&gt;160&lt;/item&gt;&lt;item&gt;165&lt;/item&gt;&lt;item&gt;166&lt;/item&gt;&lt;item&gt;167&lt;/item&gt;&lt;item&gt;169&lt;/item&gt;&lt;item&gt;170&lt;/item&gt;&lt;item&gt;171&lt;/item&gt;&lt;item&gt;173&lt;/item&gt;&lt;item&gt;174&lt;/item&gt;&lt;item&gt;175&lt;/item&gt;&lt;item&gt;176&lt;/item&gt;&lt;item&gt;177&lt;/item&gt;&lt;item&gt;179&lt;/item&gt;&lt;item&gt;180&lt;/item&gt;&lt;item&gt;181&lt;/item&gt;&lt;/record-ids&gt;&lt;/item&gt;&lt;/Libraries&gt;"/>
  </w:docVars>
  <w:rsids>
    <w:rsidRoot w:val="004E16A2"/>
    <w:rsid w:val="0000138D"/>
    <w:rsid w:val="000016CC"/>
    <w:rsid w:val="00001852"/>
    <w:rsid w:val="0000194B"/>
    <w:rsid w:val="00001FCD"/>
    <w:rsid w:val="00004316"/>
    <w:rsid w:val="00004607"/>
    <w:rsid w:val="00004D87"/>
    <w:rsid w:val="00007B37"/>
    <w:rsid w:val="000106A5"/>
    <w:rsid w:val="000110D3"/>
    <w:rsid w:val="00011B66"/>
    <w:rsid w:val="00012C3B"/>
    <w:rsid w:val="00014035"/>
    <w:rsid w:val="0002280D"/>
    <w:rsid w:val="00024852"/>
    <w:rsid w:val="000254DA"/>
    <w:rsid w:val="00033499"/>
    <w:rsid w:val="00035DFE"/>
    <w:rsid w:val="00036026"/>
    <w:rsid w:val="000378DE"/>
    <w:rsid w:val="00037DE4"/>
    <w:rsid w:val="00042B35"/>
    <w:rsid w:val="00047E4C"/>
    <w:rsid w:val="00056C1F"/>
    <w:rsid w:val="00056D5B"/>
    <w:rsid w:val="0006273D"/>
    <w:rsid w:val="00066384"/>
    <w:rsid w:val="00067A60"/>
    <w:rsid w:val="000722EB"/>
    <w:rsid w:val="000727DC"/>
    <w:rsid w:val="0007281F"/>
    <w:rsid w:val="00075C2C"/>
    <w:rsid w:val="000857CE"/>
    <w:rsid w:val="0008655B"/>
    <w:rsid w:val="0008683D"/>
    <w:rsid w:val="00086D0E"/>
    <w:rsid w:val="000875B2"/>
    <w:rsid w:val="00090669"/>
    <w:rsid w:val="00092BEC"/>
    <w:rsid w:val="0009373C"/>
    <w:rsid w:val="0009442F"/>
    <w:rsid w:val="000950FD"/>
    <w:rsid w:val="00097D81"/>
    <w:rsid w:val="000A11CB"/>
    <w:rsid w:val="000A2547"/>
    <w:rsid w:val="000B1522"/>
    <w:rsid w:val="000B228F"/>
    <w:rsid w:val="000B27F1"/>
    <w:rsid w:val="000B3503"/>
    <w:rsid w:val="000B5C29"/>
    <w:rsid w:val="000B677A"/>
    <w:rsid w:val="000C37A6"/>
    <w:rsid w:val="000C3815"/>
    <w:rsid w:val="000C3FDF"/>
    <w:rsid w:val="000D171D"/>
    <w:rsid w:val="000D3702"/>
    <w:rsid w:val="000D55FC"/>
    <w:rsid w:val="000D6258"/>
    <w:rsid w:val="000D7065"/>
    <w:rsid w:val="000E01A3"/>
    <w:rsid w:val="000E17F1"/>
    <w:rsid w:val="000E1E5E"/>
    <w:rsid w:val="000E232E"/>
    <w:rsid w:val="000E331E"/>
    <w:rsid w:val="000E5062"/>
    <w:rsid w:val="000E5665"/>
    <w:rsid w:val="000E5B17"/>
    <w:rsid w:val="000F1C7D"/>
    <w:rsid w:val="000F2764"/>
    <w:rsid w:val="000F4B5F"/>
    <w:rsid w:val="0010028C"/>
    <w:rsid w:val="0010143C"/>
    <w:rsid w:val="00105A3A"/>
    <w:rsid w:val="00106206"/>
    <w:rsid w:val="00106E1E"/>
    <w:rsid w:val="00107CC7"/>
    <w:rsid w:val="0011043F"/>
    <w:rsid w:val="00110D07"/>
    <w:rsid w:val="00112845"/>
    <w:rsid w:val="00113A28"/>
    <w:rsid w:val="001209D9"/>
    <w:rsid w:val="00120E7D"/>
    <w:rsid w:val="00121773"/>
    <w:rsid w:val="001231AA"/>
    <w:rsid w:val="0012438B"/>
    <w:rsid w:val="00127519"/>
    <w:rsid w:val="00127A71"/>
    <w:rsid w:val="001325BE"/>
    <w:rsid w:val="001334C2"/>
    <w:rsid w:val="001349A4"/>
    <w:rsid w:val="00135951"/>
    <w:rsid w:val="00135A62"/>
    <w:rsid w:val="00136CF3"/>
    <w:rsid w:val="001407CA"/>
    <w:rsid w:val="001428F3"/>
    <w:rsid w:val="00143582"/>
    <w:rsid w:val="00143E95"/>
    <w:rsid w:val="00151947"/>
    <w:rsid w:val="00151EAD"/>
    <w:rsid w:val="00154B7E"/>
    <w:rsid w:val="001611EE"/>
    <w:rsid w:val="00164382"/>
    <w:rsid w:val="00164CD1"/>
    <w:rsid w:val="00166372"/>
    <w:rsid w:val="00166917"/>
    <w:rsid w:val="00166C99"/>
    <w:rsid w:val="0017028F"/>
    <w:rsid w:val="00175D40"/>
    <w:rsid w:val="00176A7E"/>
    <w:rsid w:val="0018120B"/>
    <w:rsid w:val="001819F1"/>
    <w:rsid w:val="00183B63"/>
    <w:rsid w:val="001842DA"/>
    <w:rsid w:val="001925D0"/>
    <w:rsid w:val="001942C8"/>
    <w:rsid w:val="001943B6"/>
    <w:rsid w:val="001955B9"/>
    <w:rsid w:val="001974F9"/>
    <w:rsid w:val="001A19BA"/>
    <w:rsid w:val="001A200E"/>
    <w:rsid w:val="001A2C18"/>
    <w:rsid w:val="001B358F"/>
    <w:rsid w:val="001B4B9B"/>
    <w:rsid w:val="001B4E24"/>
    <w:rsid w:val="001B5EE2"/>
    <w:rsid w:val="001C42AF"/>
    <w:rsid w:val="001C486F"/>
    <w:rsid w:val="001C4930"/>
    <w:rsid w:val="001D56D7"/>
    <w:rsid w:val="001D600C"/>
    <w:rsid w:val="001E04B4"/>
    <w:rsid w:val="001E6681"/>
    <w:rsid w:val="001F2601"/>
    <w:rsid w:val="001F47F3"/>
    <w:rsid w:val="001F4BE6"/>
    <w:rsid w:val="001F5876"/>
    <w:rsid w:val="002009D1"/>
    <w:rsid w:val="002015C1"/>
    <w:rsid w:val="0020210E"/>
    <w:rsid w:val="00204CA1"/>
    <w:rsid w:val="002065BC"/>
    <w:rsid w:val="002179ED"/>
    <w:rsid w:val="00222734"/>
    <w:rsid w:val="00222EDA"/>
    <w:rsid w:val="00225BED"/>
    <w:rsid w:val="00231BB1"/>
    <w:rsid w:val="00242C10"/>
    <w:rsid w:val="00242F1D"/>
    <w:rsid w:val="00244019"/>
    <w:rsid w:val="002447C6"/>
    <w:rsid w:val="002448AD"/>
    <w:rsid w:val="00245BF9"/>
    <w:rsid w:val="00247F42"/>
    <w:rsid w:val="0025019C"/>
    <w:rsid w:val="002555BF"/>
    <w:rsid w:val="0025575E"/>
    <w:rsid w:val="00257814"/>
    <w:rsid w:val="002604F3"/>
    <w:rsid w:val="0026214E"/>
    <w:rsid w:val="002623C6"/>
    <w:rsid w:val="0026249F"/>
    <w:rsid w:val="00265CD7"/>
    <w:rsid w:val="002671C4"/>
    <w:rsid w:val="00272125"/>
    <w:rsid w:val="00273AFB"/>
    <w:rsid w:val="00282ECA"/>
    <w:rsid w:val="00284272"/>
    <w:rsid w:val="00286850"/>
    <w:rsid w:val="00292783"/>
    <w:rsid w:val="00294AAF"/>
    <w:rsid w:val="00295752"/>
    <w:rsid w:val="0029700A"/>
    <w:rsid w:val="002A36F4"/>
    <w:rsid w:val="002A445A"/>
    <w:rsid w:val="002B0791"/>
    <w:rsid w:val="002B6C9B"/>
    <w:rsid w:val="002C0946"/>
    <w:rsid w:val="002C4D99"/>
    <w:rsid w:val="002C70EA"/>
    <w:rsid w:val="002C7642"/>
    <w:rsid w:val="002D29C1"/>
    <w:rsid w:val="002E15E7"/>
    <w:rsid w:val="002E167B"/>
    <w:rsid w:val="002E510B"/>
    <w:rsid w:val="002E5447"/>
    <w:rsid w:val="002F2B18"/>
    <w:rsid w:val="00304CDE"/>
    <w:rsid w:val="003072E7"/>
    <w:rsid w:val="00310399"/>
    <w:rsid w:val="00311FAD"/>
    <w:rsid w:val="003126F9"/>
    <w:rsid w:val="003162B0"/>
    <w:rsid w:val="00320E29"/>
    <w:rsid w:val="00323D39"/>
    <w:rsid w:val="00324DC7"/>
    <w:rsid w:val="0032529B"/>
    <w:rsid w:val="00326A77"/>
    <w:rsid w:val="003316FF"/>
    <w:rsid w:val="003318D2"/>
    <w:rsid w:val="003331E3"/>
    <w:rsid w:val="003402AB"/>
    <w:rsid w:val="00340C98"/>
    <w:rsid w:val="003411E4"/>
    <w:rsid w:val="0034366B"/>
    <w:rsid w:val="003520C6"/>
    <w:rsid w:val="00352655"/>
    <w:rsid w:val="00354265"/>
    <w:rsid w:val="003542F6"/>
    <w:rsid w:val="0035450A"/>
    <w:rsid w:val="0035632B"/>
    <w:rsid w:val="00357FE1"/>
    <w:rsid w:val="003618D2"/>
    <w:rsid w:val="00364809"/>
    <w:rsid w:val="00364AA0"/>
    <w:rsid w:val="00364B47"/>
    <w:rsid w:val="00364E6D"/>
    <w:rsid w:val="00365F3B"/>
    <w:rsid w:val="003679E5"/>
    <w:rsid w:val="00376226"/>
    <w:rsid w:val="00376C39"/>
    <w:rsid w:val="00377778"/>
    <w:rsid w:val="003810DB"/>
    <w:rsid w:val="00381902"/>
    <w:rsid w:val="0038204C"/>
    <w:rsid w:val="00382850"/>
    <w:rsid w:val="00383747"/>
    <w:rsid w:val="00391E49"/>
    <w:rsid w:val="00394AD9"/>
    <w:rsid w:val="00394E1C"/>
    <w:rsid w:val="003A2108"/>
    <w:rsid w:val="003A3770"/>
    <w:rsid w:val="003A6619"/>
    <w:rsid w:val="003A6696"/>
    <w:rsid w:val="003B0950"/>
    <w:rsid w:val="003B21B8"/>
    <w:rsid w:val="003B3083"/>
    <w:rsid w:val="003C2669"/>
    <w:rsid w:val="003C3C1A"/>
    <w:rsid w:val="003C48CE"/>
    <w:rsid w:val="003C6CE8"/>
    <w:rsid w:val="003D2E16"/>
    <w:rsid w:val="003D3F9C"/>
    <w:rsid w:val="003D72D2"/>
    <w:rsid w:val="003E325E"/>
    <w:rsid w:val="003F0AC5"/>
    <w:rsid w:val="003F1C8E"/>
    <w:rsid w:val="003F6063"/>
    <w:rsid w:val="003F76B7"/>
    <w:rsid w:val="003F7FBE"/>
    <w:rsid w:val="0040024A"/>
    <w:rsid w:val="00404F30"/>
    <w:rsid w:val="00407BCA"/>
    <w:rsid w:val="004100E6"/>
    <w:rsid w:val="00411E31"/>
    <w:rsid w:val="0041273F"/>
    <w:rsid w:val="00415205"/>
    <w:rsid w:val="00416BA5"/>
    <w:rsid w:val="0041729A"/>
    <w:rsid w:val="00417ABC"/>
    <w:rsid w:val="004209D0"/>
    <w:rsid w:val="004222B2"/>
    <w:rsid w:val="00422B1E"/>
    <w:rsid w:val="00423C17"/>
    <w:rsid w:val="0042460D"/>
    <w:rsid w:val="00424AF1"/>
    <w:rsid w:val="00424C13"/>
    <w:rsid w:val="0042528F"/>
    <w:rsid w:val="0042579B"/>
    <w:rsid w:val="004278B7"/>
    <w:rsid w:val="00427FBD"/>
    <w:rsid w:val="004316DB"/>
    <w:rsid w:val="004322FA"/>
    <w:rsid w:val="004329E8"/>
    <w:rsid w:val="00434CEE"/>
    <w:rsid w:val="004406C4"/>
    <w:rsid w:val="004418E2"/>
    <w:rsid w:val="00442BE5"/>
    <w:rsid w:val="00444A0E"/>
    <w:rsid w:val="00447457"/>
    <w:rsid w:val="00450107"/>
    <w:rsid w:val="004507CA"/>
    <w:rsid w:val="00451656"/>
    <w:rsid w:val="004524A9"/>
    <w:rsid w:val="004529CE"/>
    <w:rsid w:val="00455A9F"/>
    <w:rsid w:val="00463034"/>
    <w:rsid w:val="00464F95"/>
    <w:rsid w:val="0046662A"/>
    <w:rsid w:val="0047213F"/>
    <w:rsid w:val="004754E9"/>
    <w:rsid w:val="004755CB"/>
    <w:rsid w:val="004772F2"/>
    <w:rsid w:val="00484912"/>
    <w:rsid w:val="00486702"/>
    <w:rsid w:val="00490863"/>
    <w:rsid w:val="00491669"/>
    <w:rsid w:val="00491803"/>
    <w:rsid w:val="004935AC"/>
    <w:rsid w:val="00493FEA"/>
    <w:rsid w:val="00494437"/>
    <w:rsid w:val="004976FD"/>
    <w:rsid w:val="00497EDA"/>
    <w:rsid w:val="004A22D1"/>
    <w:rsid w:val="004A2373"/>
    <w:rsid w:val="004A3820"/>
    <w:rsid w:val="004A3949"/>
    <w:rsid w:val="004A3A26"/>
    <w:rsid w:val="004A5565"/>
    <w:rsid w:val="004A7301"/>
    <w:rsid w:val="004B0296"/>
    <w:rsid w:val="004B0452"/>
    <w:rsid w:val="004B3196"/>
    <w:rsid w:val="004B3D78"/>
    <w:rsid w:val="004B7657"/>
    <w:rsid w:val="004C232D"/>
    <w:rsid w:val="004C2565"/>
    <w:rsid w:val="004C6B97"/>
    <w:rsid w:val="004C6BC1"/>
    <w:rsid w:val="004D00DB"/>
    <w:rsid w:val="004D0479"/>
    <w:rsid w:val="004D3826"/>
    <w:rsid w:val="004E16A2"/>
    <w:rsid w:val="004E3A29"/>
    <w:rsid w:val="004E55A2"/>
    <w:rsid w:val="004E591F"/>
    <w:rsid w:val="004E6E70"/>
    <w:rsid w:val="004E77C7"/>
    <w:rsid w:val="004E7A3E"/>
    <w:rsid w:val="004E7F43"/>
    <w:rsid w:val="004F3208"/>
    <w:rsid w:val="00501677"/>
    <w:rsid w:val="005037E4"/>
    <w:rsid w:val="00506308"/>
    <w:rsid w:val="00506C4C"/>
    <w:rsid w:val="00510AB2"/>
    <w:rsid w:val="00513E9D"/>
    <w:rsid w:val="00516D06"/>
    <w:rsid w:val="00520D02"/>
    <w:rsid w:val="0052744B"/>
    <w:rsid w:val="005365F7"/>
    <w:rsid w:val="0054021B"/>
    <w:rsid w:val="0054350F"/>
    <w:rsid w:val="00551242"/>
    <w:rsid w:val="00554AEC"/>
    <w:rsid w:val="00556F4D"/>
    <w:rsid w:val="00557BAB"/>
    <w:rsid w:val="00560391"/>
    <w:rsid w:val="00562997"/>
    <w:rsid w:val="00563771"/>
    <w:rsid w:val="005662C3"/>
    <w:rsid w:val="005736A8"/>
    <w:rsid w:val="00573FF9"/>
    <w:rsid w:val="005776F0"/>
    <w:rsid w:val="005820F0"/>
    <w:rsid w:val="00582625"/>
    <w:rsid w:val="00586F38"/>
    <w:rsid w:val="00587270"/>
    <w:rsid w:val="0059309E"/>
    <w:rsid w:val="005930F8"/>
    <w:rsid w:val="005933F9"/>
    <w:rsid w:val="005939E0"/>
    <w:rsid w:val="00594A99"/>
    <w:rsid w:val="00596A64"/>
    <w:rsid w:val="00597FC7"/>
    <w:rsid w:val="005A36EE"/>
    <w:rsid w:val="005A3A6A"/>
    <w:rsid w:val="005A5150"/>
    <w:rsid w:val="005A5318"/>
    <w:rsid w:val="005B3BE5"/>
    <w:rsid w:val="005C1A80"/>
    <w:rsid w:val="005C1EBD"/>
    <w:rsid w:val="005C33B7"/>
    <w:rsid w:val="005C3F9B"/>
    <w:rsid w:val="005C7618"/>
    <w:rsid w:val="005D1940"/>
    <w:rsid w:val="005D46A5"/>
    <w:rsid w:val="005D5C29"/>
    <w:rsid w:val="005E0687"/>
    <w:rsid w:val="005E55DE"/>
    <w:rsid w:val="005E562C"/>
    <w:rsid w:val="005E574C"/>
    <w:rsid w:val="005E6AC0"/>
    <w:rsid w:val="005E6AD9"/>
    <w:rsid w:val="005E6DF2"/>
    <w:rsid w:val="005E731D"/>
    <w:rsid w:val="005F011F"/>
    <w:rsid w:val="005F5015"/>
    <w:rsid w:val="006035D1"/>
    <w:rsid w:val="006038AE"/>
    <w:rsid w:val="00606553"/>
    <w:rsid w:val="006071F0"/>
    <w:rsid w:val="00610C8B"/>
    <w:rsid w:val="00612821"/>
    <w:rsid w:val="006154C4"/>
    <w:rsid w:val="00615AC7"/>
    <w:rsid w:val="006172AB"/>
    <w:rsid w:val="006235F0"/>
    <w:rsid w:val="00623894"/>
    <w:rsid w:val="00624BFB"/>
    <w:rsid w:val="006259AA"/>
    <w:rsid w:val="00627EF0"/>
    <w:rsid w:val="00630569"/>
    <w:rsid w:val="00634BB5"/>
    <w:rsid w:val="00634C4E"/>
    <w:rsid w:val="00634C81"/>
    <w:rsid w:val="00636808"/>
    <w:rsid w:val="00637BA7"/>
    <w:rsid w:val="00645F94"/>
    <w:rsid w:val="00646965"/>
    <w:rsid w:val="00650811"/>
    <w:rsid w:val="00651D2E"/>
    <w:rsid w:val="006545A3"/>
    <w:rsid w:val="0065787C"/>
    <w:rsid w:val="00657D70"/>
    <w:rsid w:val="00662590"/>
    <w:rsid w:val="00665CDF"/>
    <w:rsid w:val="00666458"/>
    <w:rsid w:val="006706C0"/>
    <w:rsid w:val="0067087E"/>
    <w:rsid w:val="00670A29"/>
    <w:rsid w:val="00672FE6"/>
    <w:rsid w:val="00673175"/>
    <w:rsid w:val="00673FAE"/>
    <w:rsid w:val="00676084"/>
    <w:rsid w:val="00680B66"/>
    <w:rsid w:val="0068482B"/>
    <w:rsid w:val="00684D4B"/>
    <w:rsid w:val="006857F1"/>
    <w:rsid w:val="00686839"/>
    <w:rsid w:val="006874F9"/>
    <w:rsid w:val="00687B0D"/>
    <w:rsid w:val="00693BAA"/>
    <w:rsid w:val="00697972"/>
    <w:rsid w:val="006A29B7"/>
    <w:rsid w:val="006B1379"/>
    <w:rsid w:val="006B33B9"/>
    <w:rsid w:val="006B368C"/>
    <w:rsid w:val="006C3985"/>
    <w:rsid w:val="006C40CB"/>
    <w:rsid w:val="006C787D"/>
    <w:rsid w:val="006D11C1"/>
    <w:rsid w:val="006D24E8"/>
    <w:rsid w:val="006D4F02"/>
    <w:rsid w:val="006D5BC4"/>
    <w:rsid w:val="006D7294"/>
    <w:rsid w:val="006E2A50"/>
    <w:rsid w:val="006E669B"/>
    <w:rsid w:val="006F5197"/>
    <w:rsid w:val="007024FC"/>
    <w:rsid w:val="007053DB"/>
    <w:rsid w:val="00707BFF"/>
    <w:rsid w:val="007107D7"/>
    <w:rsid w:val="00710DD0"/>
    <w:rsid w:val="007124C9"/>
    <w:rsid w:val="00716410"/>
    <w:rsid w:val="00723585"/>
    <w:rsid w:val="00727AD5"/>
    <w:rsid w:val="00733D53"/>
    <w:rsid w:val="00737E2C"/>
    <w:rsid w:val="00743F5C"/>
    <w:rsid w:val="00746B89"/>
    <w:rsid w:val="00750482"/>
    <w:rsid w:val="00751A92"/>
    <w:rsid w:val="00751D72"/>
    <w:rsid w:val="0075240D"/>
    <w:rsid w:val="0076114B"/>
    <w:rsid w:val="007627A9"/>
    <w:rsid w:val="00765F3E"/>
    <w:rsid w:val="00767031"/>
    <w:rsid w:val="007704C6"/>
    <w:rsid w:val="007748B9"/>
    <w:rsid w:val="00783A90"/>
    <w:rsid w:val="007879B2"/>
    <w:rsid w:val="00794BC2"/>
    <w:rsid w:val="007A1093"/>
    <w:rsid w:val="007A53BE"/>
    <w:rsid w:val="007A5633"/>
    <w:rsid w:val="007A5C88"/>
    <w:rsid w:val="007B3735"/>
    <w:rsid w:val="007B4B56"/>
    <w:rsid w:val="007B5FB0"/>
    <w:rsid w:val="007B755A"/>
    <w:rsid w:val="007C3646"/>
    <w:rsid w:val="007D39EF"/>
    <w:rsid w:val="007D3A78"/>
    <w:rsid w:val="007E04D2"/>
    <w:rsid w:val="007E1AD1"/>
    <w:rsid w:val="007E36D5"/>
    <w:rsid w:val="007E3712"/>
    <w:rsid w:val="007E3DEF"/>
    <w:rsid w:val="007E4147"/>
    <w:rsid w:val="007E5EE5"/>
    <w:rsid w:val="007E6E99"/>
    <w:rsid w:val="007E6F76"/>
    <w:rsid w:val="007E7F93"/>
    <w:rsid w:val="007F3660"/>
    <w:rsid w:val="007F38C3"/>
    <w:rsid w:val="007F6DFE"/>
    <w:rsid w:val="007F6E48"/>
    <w:rsid w:val="007F7E51"/>
    <w:rsid w:val="008002F7"/>
    <w:rsid w:val="00801139"/>
    <w:rsid w:val="00804690"/>
    <w:rsid w:val="00804AA9"/>
    <w:rsid w:val="00811A62"/>
    <w:rsid w:val="00814E6F"/>
    <w:rsid w:val="0082051F"/>
    <w:rsid w:val="00827A9D"/>
    <w:rsid w:val="0083053B"/>
    <w:rsid w:val="008333DA"/>
    <w:rsid w:val="00842694"/>
    <w:rsid w:val="00843DDB"/>
    <w:rsid w:val="00845514"/>
    <w:rsid w:val="00855D24"/>
    <w:rsid w:val="00862579"/>
    <w:rsid w:val="00863E49"/>
    <w:rsid w:val="008644E1"/>
    <w:rsid w:val="00870807"/>
    <w:rsid w:val="00871715"/>
    <w:rsid w:val="008724D0"/>
    <w:rsid w:val="008743A4"/>
    <w:rsid w:val="00876195"/>
    <w:rsid w:val="008807CF"/>
    <w:rsid w:val="00883D13"/>
    <w:rsid w:val="008872A5"/>
    <w:rsid w:val="00887972"/>
    <w:rsid w:val="00890BF4"/>
    <w:rsid w:val="00891805"/>
    <w:rsid w:val="008919ED"/>
    <w:rsid w:val="00894C53"/>
    <w:rsid w:val="00895FB0"/>
    <w:rsid w:val="008A07FE"/>
    <w:rsid w:val="008A3761"/>
    <w:rsid w:val="008A3AC0"/>
    <w:rsid w:val="008A4C89"/>
    <w:rsid w:val="008A6A8B"/>
    <w:rsid w:val="008B3561"/>
    <w:rsid w:val="008B3C23"/>
    <w:rsid w:val="008B6BBB"/>
    <w:rsid w:val="008C0651"/>
    <w:rsid w:val="008C2B3E"/>
    <w:rsid w:val="008D00A3"/>
    <w:rsid w:val="008D1898"/>
    <w:rsid w:val="008D1F4E"/>
    <w:rsid w:val="008D5A49"/>
    <w:rsid w:val="008D71A5"/>
    <w:rsid w:val="008E154A"/>
    <w:rsid w:val="008E4F83"/>
    <w:rsid w:val="008E5084"/>
    <w:rsid w:val="008F015E"/>
    <w:rsid w:val="008F0605"/>
    <w:rsid w:val="008F1BBC"/>
    <w:rsid w:val="008F2E26"/>
    <w:rsid w:val="008F2E93"/>
    <w:rsid w:val="008F381A"/>
    <w:rsid w:val="008F7C33"/>
    <w:rsid w:val="00900528"/>
    <w:rsid w:val="00901136"/>
    <w:rsid w:val="00902F31"/>
    <w:rsid w:val="00903A54"/>
    <w:rsid w:val="009052FC"/>
    <w:rsid w:val="009063BC"/>
    <w:rsid w:val="00906DF3"/>
    <w:rsid w:val="00915FD3"/>
    <w:rsid w:val="009167CE"/>
    <w:rsid w:val="009177C5"/>
    <w:rsid w:val="00917C4C"/>
    <w:rsid w:val="00917C7F"/>
    <w:rsid w:val="009227B0"/>
    <w:rsid w:val="00923564"/>
    <w:rsid w:val="00924777"/>
    <w:rsid w:val="009247B4"/>
    <w:rsid w:val="00924E88"/>
    <w:rsid w:val="00926716"/>
    <w:rsid w:val="009314A4"/>
    <w:rsid w:val="009321FD"/>
    <w:rsid w:val="00932200"/>
    <w:rsid w:val="00932547"/>
    <w:rsid w:val="009366D8"/>
    <w:rsid w:val="00940901"/>
    <w:rsid w:val="00952016"/>
    <w:rsid w:val="00955B18"/>
    <w:rsid w:val="0095728B"/>
    <w:rsid w:val="00963BD4"/>
    <w:rsid w:val="0096592F"/>
    <w:rsid w:val="00965DD0"/>
    <w:rsid w:val="009737BF"/>
    <w:rsid w:val="009740BD"/>
    <w:rsid w:val="00980FF1"/>
    <w:rsid w:val="00985D0D"/>
    <w:rsid w:val="009936D3"/>
    <w:rsid w:val="00993CA5"/>
    <w:rsid w:val="009A03D4"/>
    <w:rsid w:val="009A4737"/>
    <w:rsid w:val="009A7777"/>
    <w:rsid w:val="009B2562"/>
    <w:rsid w:val="009B585A"/>
    <w:rsid w:val="009B59DB"/>
    <w:rsid w:val="009B5CE6"/>
    <w:rsid w:val="009B6291"/>
    <w:rsid w:val="009B691C"/>
    <w:rsid w:val="009C20AA"/>
    <w:rsid w:val="009C2B3D"/>
    <w:rsid w:val="009C35A3"/>
    <w:rsid w:val="009C3A00"/>
    <w:rsid w:val="009C3CEA"/>
    <w:rsid w:val="009C531D"/>
    <w:rsid w:val="009C55FD"/>
    <w:rsid w:val="009C711F"/>
    <w:rsid w:val="009D0518"/>
    <w:rsid w:val="009D158D"/>
    <w:rsid w:val="009D15C2"/>
    <w:rsid w:val="009D16F3"/>
    <w:rsid w:val="009D5922"/>
    <w:rsid w:val="009E0F28"/>
    <w:rsid w:val="009E102F"/>
    <w:rsid w:val="009E635E"/>
    <w:rsid w:val="009E73DD"/>
    <w:rsid w:val="009F00EC"/>
    <w:rsid w:val="009F5FA8"/>
    <w:rsid w:val="00A00ACE"/>
    <w:rsid w:val="00A02743"/>
    <w:rsid w:val="00A03532"/>
    <w:rsid w:val="00A04F7B"/>
    <w:rsid w:val="00A144CF"/>
    <w:rsid w:val="00A146F6"/>
    <w:rsid w:val="00A14D31"/>
    <w:rsid w:val="00A155A1"/>
    <w:rsid w:val="00A15979"/>
    <w:rsid w:val="00A171BB"/>
    <w:rsid w:val="00A17699"/>
    <w:rsid w:val="00A201BD"/>
    <w:rsid w:val="00A202A0"/>
    <w:rsid w:val="00A217B2"/>
    <w:rsid w:val="00A2231C"/>
    <w:rsid w:val="00A238D5"/>
    <w:rsid w:val="00A23AE3"/>
    <w:rsid w:val="00A24537"/>
    <w:rsid w:val="00A24F27"/>
    <w:rsid w:val="00A252F1"/>
    <w:rsid w:val="00A2757A"/>
    <w:rsid w:val="00A30181"/>
    <w:rsid w:val="00A318BB"/>
    <w:rsid w:val="00A34F6B"/>
    <w:rsid w:val="00A37C26"/>
    <w:rsid w:val="00A42B3B"/>
    <w:rsid w:val="00A43C1F"/>
    <w:rsid w:val="00A52C0B"/>
    <w:rsid w:val="00A5489A"/>
    <w:rsid w:val="00A55876"/>
    <w:rsid w:val="00A56D9B"/>
    <w:rsid w:val="00A61090"/>
    <w:rsid w:val="00A638B5"/>
    <w:rsid w:val="00A65B35"/>
    <w:rsid w:val="00A678D1"/>
    <w:rsid w:val="00A711FF"/>
    <w:rsid w:val="00A71B9F"/>
    <w:rsid w:val="00A7334C"/>
    <w:rsid w:val="00A77445"/>
    <w:rsid w:val="00A774F9"/>
    <w:rsid w:val="00A806EC"/>
    <w:rsid w:val="00A82D84"/>
    <w:rsid w:val="00A82FFB"/>
    <w:rsid w:val="00A8493D"/>
    <w:rsid w:val="00A85ABF"/>
    <w:rsid w:val="00A8696D"/>
    <w:rsid w:val="00A869CA"/>
    <w:rsid w:val="00A873D1"/>
    <w:rsid w:val="00A909D5"/>
    <w:rsid w:val="00A92112"/>
    <w:rsid w:val="00A9295E"/>
    <w:rsid w:val="00A95630"/>
    <w:rsid w:val="00A96311"/>
    <w:rsid w:val="00AA0615"/>
    <w:rsid w:val="00AA142B"/>
    <w:rsid w:val="00AB09B3"/>
    <w:rsid w:val="00AB294B"/>
    <w:rsid w:val="00AB2F57"/>
    <w:rsid w:val="00AB59CA"/>
    <w:rsid w:val="00AB5C9B"/>
    <w:rsid w:val="00AB6E0A"/>
    <w:rsid w:val="00AC0DC3"/>
    <w:rsid w:val="00AC35DD"/>
    <w:rsid w:val="00AC3B10"/>
    <w:rsid w:val="00AC6A60"/>
    <w:rsid w:val="00AD198E"/>
    <w:rsid w:val="00AD68C3"/>
    <w:rsid w:val="00AD77DB"/>
    <w:rsid w:val="00AE2758"/>
    <w:rsid w:val="00AE4184"/>
    <w:rsid w:val="00AE432D"/>
    <w:rsid w:val="00AE6620"/>
    <w:rsid w:val="00AE6721"/>
    <w:rsid w:val="00AF037B"/>
    <w:rsid w:val="00AF0C7C"/>
    <w:rsid w:val="00AF20E2"/>
    <w:rsid w:val="00AF3624"/>
    <w:rsid w:val="00AF49BD"/>
    <w:rsid w:val="00AF7666"/>
    <w:rsid w:val="00AF7802"/>
    <w:rsid w:val="00B01702"/>
    <w:rsid w:val="00B057D6"/>
    <w:rsid w:val="00B058BE"/>
    <w:rsid w:val="00B07B16"/>
    <w:rsid w:val="00B10BEC"/>
    <w:rsid w:val="00B124A2"/>
    <w:rsid w:val="00B14654"/>
    <w:rsid w:val="00B1624F"/>
    <w:rsid w:val="00B23FFA"/>
    <w:rsid w:val="00B243CC"/>
    <w:rsid w:val="00B25B6F"/>
    <w:rsid w:val="00B27BA3"/>
    <w:rsid w:val="00B30039"/>
    <w:rsid w:val="00B322E6"/>
    <w:rsid w:val="00B35304"/>
    <w:rsid w:val="00B37700"/>
    <w:rsid w:val="00B4516C"/>
    <w:rsid w:val="00B45D14"/>
    <w:rsid w:val="00B52B3E"/>
    <w:rsid w:val="00B536EF"/>
    <w:rsid w:val="00B53A71"/>
    <w:rsid w:val="00B55698"/>
    <w:rsid w:val="00B610A6"/>
    <w:rsid w:val="00B61452"/>
    <w:rsid w:val="00B61A7B"/>
    <w:rsid w:val="00B62F79"/>
    <w:rsid w:val="00B64112"/>
    <w:rsid w:val="00B7145E"/>
    <w:rsid w:val="00B73A7E"/>
    <w:rsid w:val="00B7557D"/>
    <w:rsid w:val="00B75DD4"/>
    <w:rsid w:val="00B76C79"/>
    <w:rsid w:val="00B818B8"/>
    <w:rsid w:val="00B85666"/>
    <w:rsid w:val="00B9004B"/>
    <w:rsid w:val="00B93DCF"/>
    <w:rsid w:val="00B951AE"/>
    <w:rsid w:val="00B959EF"/>
    <w:rsid w:val="00B9695B"/>
    <w:rsid w:val="00B9785B"/>
    <w:rsid w:val="00BA020A"/>
    <w:rsid w:val="00BA33BE"/>
    <w:rsid w:val="00BA34B0"/>
    <w:rsid w:val="00BA497E"/>
    <w:rsid w:val="00BA6A48"/>
    <w:rsid w:val="00BB3BD1"/>
    <w:rsid w:val="00BB56D3"/>
    <w:rsid w:val="00BB5E9C"/>
    <w:rsid w:val="00BC0B89"/>
    <w:rsid w:val="00BC1784"/>
    <w:rsid w:val="00BC3CCF"/>
    <w:rsid w:val="00BD46A2"/>
    <w:rsid w:val="00BE0DC0"/>
    <w:rsid w:val="00BE0EED"/>
    <w:rsid w:val="00BE28A0"/>
    <w:rsid w:val="00BE3567"/>
    <w:rsid w:val="00BE6FFD"/>
    <w:rsid w:val="00BE7ACC"/>
    <w:rsid w:val="00BF0532"/>
    <w:rsid w:val="00BF1C91"/>
    <w:rsid w:val="00BF339C"/>
    <w:rsid w:val="00BF37A3"/>
    <w:rsid w:val="00BF5699"/>
    <w:rsid w:val="00BF5D46"/>
    <w:rsid w:val="00BF704B"/>
    <w:rsid w:val="00C04009"/>
    <w:rsid w:val="00C10140"/>
    <w:rsid w:val="00C10399"/>
    <w:rsid w:val="00C110D4"/>
    <w:rsid w:val="00C11668"/>
    <w:rsid w:val="00C14C54"/>
    <w:rsid w:val="00C14CE4"/>
    <w:rsid w:val="00C14E05"/>
    <w:rsid w:val="00C15FB7"/>
    <w:rsid w:val="00C24E82"/>
    <w:rsid w:val="00C26396"/>
    <w:rsid w:val="00C304DF"/>
    <w:rsid w:val="00C30999"/>
    <w:rsid w:val="00C310B2"/>
    <w:rsid w:val="00C40C95"/>
    <w:rsid w:val="00C41AE9"/>
    <w:rsid w:val="00C421E0"/>
    <w:rsid w:val="00C47FD6"/>
    <w:rsid w:val="00C55C55"/>
    <w:rsid w:val="00C57313"/>
    <w:rsid w:val="00C57493"/>
    <w:rsid w:val="00C63A5B"/>
    <w:rsid w:val="00C70845"/>
    <w:rsid w:val="00C70BB5"/>
    <w:rsid w:val="00C721B1"/>
    <w:rsid w:val="00C779A0"/>
    <w:rsid w:val="00C81CD1"/>
    <w:rsid w:val="00C81E16"/>
    <w:rsid w:val="00C840B3"/>
    <w:rsid w:val="00C86396"/>
    <w:rsid w:val="00C867D1"/>
    <w:rsid w:val="00C876F3"/>
    <w:rsid w:val="00C917B4"/>
    <w:rsid w:val="00C9497E"/>
    <w:rsid w:val="00C9783F"/>
    <w:rsid w:val="00CA4348"/>
    <w:rsid w:val="00CB2291"/>
    <w:rsid w:val="00CB2E45"/>
    <w:rsid w:val="00CC2FFD"/>
    <w:rsid w:val="00CC5AA5"/>
    <w:rsid w:val="00CD21FE"/>
    <w:rsid w:val="00CD3531"/>
    <w:rsid w:val="00CD5BD8"/>
    <w:rsid w:val="00CD5D08"/>
    <w:rsid w:val="00CE348D"/>
    <w:rsid w:val="00CE7F3A"/>
    <w:rsid w:val="00D0014B"/>
    <w:rsid w:val="00D004C0"/>
    <w:rsid w:val="00D01DDD"/>
    <w:rsid w:val="00D043CC"/>
    <w:rsid w:val="00D044D2"/>
    <w:rsid w:val="00D046AB"/>
    <w:rsid w:val="00D07495"/>
    <w:rsid w:val="00D10E1F"/>
    <w:rsid w:val="00D11401"/>
    <w:rsid w:val="00D138F2"/>
    <w:rsid w:val="00D15891"/>
    <w:rsid w:val="00D15D37"/>
    <w:rsid w:val="00D21C29"/>
    <w:rsid w:val="00D22DF1"/>
    <w:rsid w:val="00D25D60"/>
    <w:rsid w:val="00D26462"/>
    <w:rsid w:val="00D27D9E"/>
    <w:rsid w:val="00D31FCC"/>
    <w:rsid w:val="00D34192"/>
    <w:rsid w:val="00D464AE"/>
    <w:rsid w:val="00D46A9F"/>
    <w:rsid w:val="00D50A3A"/>
    <w:rsid w:val="00D51E4D"/>
    <w:rsid w:val="00D56281"/>
    <w:rsid w:val="00D62D1E"/>
    <w:rsid w:val="00D63139"/>
    <w:rsid w:val="00D63F07"/>
    <w:rsid w:val="00D67CEB"/>
    <w:rsid w:val="00D70591"/>
    <w:rsid w:val="00D7313D"/>
    <w:rsid w:val="00D73511"/>
    <w:rsid w:val="00D7600C"/>
    <w:rsid w:val="00D81EC1"/>
    <w:rsid w:val="00D82A3C"/>
    <w:rsid w:val="00D839AA"/>
    <w:rsid w:val="00D83A01"/>
    <w:rsid w:val="00D842DB"/>
    <w:rsid w:val="00D85519"/>
    <w:rsid w:val="00D856C6"/>
    <w:rsid w:val="00D8603E"/>
    <w:rsid w:val="00D87215"/>
    <w:rsid w:val="00D966EB"/>
    <w:rsid w:val="00DA100A"/>
    <w:rsid w:val="00DA1B15"/>
    <w:rsid w:val="00DA3B40"/>
    <w:rsid w:val="00DA42E7"/>
    <w:rsid w:val="00DA586A"/>
    <w:rsid w:val="00DA5FB6"/>
    <w:rsid w:val="00DA7014"/>
    <w:rsid w:val="00DB2845"/>
    <w:rsid w:val="00DB4041"/>
    <w:rsid w:val="00DB4275"/>
    <w:rsid w:val="00DB6A0A"/>
    <w:rsid w:val="00DC1ABF"/>
    <w:rsid w:val="00DC541C"/>
    <w:rsid w:val="00DD15FD"/>
    <w:rsid w:val="00DD17F7"/>
    <w:rsid w:val="00DD76A2"/>
    <w:rsid w:val="00DD7BC7"/>
    <w:rsid w:val="00DD7CF1"/>
    <w:rsid w:val="00DE029B"/>
    <w:rsid w:val="00DE558F"/>
    <w:rsid w:val="00DE6C5E"/>
    <w:rsid w:val="00DF5C59"/>
    <w:rsid w:val="00DF7018"/>
    <w:rsid w:val="00E03129"/>
    <w:rsid w:val="00E07576"/>
    <w:rsid w:val="00E12F05"/>
    <w:rsid w:val="00E200BB"/>
    <w:rsid w:val="00E24220"/>
    <w:rsid w:val="00E254E2"/>
    <w:rsid w:val="00E25825"/>
    <w:rsid w:val="00E26022"/>
    <w:rsid w:val="00E27B41"/>
    <w:rsid w:val="00E309CF"/>
    <w:rsid w:val="00E331FF"/>
    <w:rsid w:val="00E34043"/>
    <w:rsid w:val="00E35025"/>
    <w:rsid w:val="00E361A9"/>
    <w:rsid w:val="00E3680C"/>
    <w:rsid w:val="00E3784C"/>
    <w:rsid w:val="00E40F82"/>
    <w:rsid w:val="00E41789"/>
    <w:rsid w:val="00E47D15"/>
    <w:rsid w:val="00E51677"/>
    <w:rsid w:val="00E52B13"/>
    <w:rsid w:val="00E54CB3"/>
    <w:rsid w:val="00E63A63"/>
    <w:rsid w:val="00E64BD9"/>
    <w:rsid w:val="00E64DD5"/>
    <w:rsid w:val="00E64DD9"/>
    <w:rsid w:val="00E65477"/>
    <w:rsid w:val="00E72D95"/>
    <w:rsid w:val="00E72E3C"/>
    <w:rsid w:val="00E7439B"/>
    <w:rsid w:val="00E74B31"/>
    <w:rsid w:val="00E75B63"/>
    <w:rsid w:val="00E83A7B"/>
    <w:rsid w:val="00E93A0E"/>
    <w:rsid w:val="00E97F06"/>
    <w:rsid w:val="00EB36D6"/>
    <w:rsid w:val="00EB63BD"/>
    <w:rsid w:val="00EB72BD"/>
    <w:rsid w:val="00EC0C08"/>
    <w:rsid w:val="00EC2315"/>
    <w:rsid w:val="00EC56D2"/>
    <w:rsid w:val="00EC7E96"/>
    <w:rsid w:val="00ED1500"/>
    <w:rsid w:val="00ED2533"/>
    <w:rsid w:val="00ED616A"/>
    <w:rsid w:val="00EE1E49"/>
    <w:rsid w:val="00EE773C"/>
    <w:rsid w:val="00EE78A9"/>
    <w:rsid w:val="00EF1B2D"/>
    <w:rsid w:val="00EF1F49"/>
    <w:rsid w:val="00EF289B"/>
    <w:rsid w:val="00F00C08"/>
    <w:rsid w:val="00F023C6"/>
    <w:rsid w:val="00F05D7F"/>
    <w:rsid w:val="00F10280"/>
    <w:rsid w:val="00F10CE7"/>
    <w:rsid w:val="00F124DC"/>
    <w:rsid w:val="00F13F11"/>
    <w:rsid w:val="00F14129"/>
    <w:rsid w:val="00F14381"/>
    <w:rsid w:val="00F1604A"/>
    <w:rsid w:val="00F23128"/>
    <w:rsid w:val="00F310BD"/>
    <w:rsid w:val="00F326C4"/>
    <w:rsid w:val="00F3361B"/>
    <w:rsid w:val="00F347CC"/>
    <w:rsid w:val="00F34C01"/>
    <w:rsid w:val="00F362EC"/>
    <w:rsid w:val="00F4029C"/>
    <w:rsid w:val="00F41705"/>
    <w:rsid w:val="00F4464B"/>
    <w:rsid w:val="00F50D0F"/>
    <w:rsid w:val="00F51497"/>
    <w:rsid w:val="00F6150A"/>
    <w:rsid w:val="00F654FB"/>
    <w:rsid w:val="00F66FF1"/>
    <w:rsid w:val="00F6793F"/>
    <w:rsid w:val="00F76068"/>
    <w:rsid w:val="00F76239"/>
    <w:rsid w:val="00F773D6"/>
    <w:rsid w:val="00F77532"/>
    <w:rsid w:val="00F77CEE"/>
    <w:rsid w:val="00F800D2"/>
    <w:rsid w:val="00F82810"/>
    <w:rsid w:val="00F85E89"/>
    <w:rsid w:val="00F86E78"/>
    <w:rsid w:val="00F90E9C"/>
    <w:rsid w:val="00F92092"/>
    <w:rsid w:val="00F9420C"/>
    <w:rsid w:val="00F958EC"/>
    <w:rsid w:val="00F96882"/>
    <w:rsid w:val="00FA0017"/>
    <w:rsid w:val="00FA28F9"/>
    <w:rsid w:val="00FA68DB"/>
    <w:rsid w:val="00FA6B13"/>
    <w:rsid w:val="00FB0E99"/>
    <w:rsid w:val="00FB1AD5"/>
    <w:rsid w:val="00FB1CC0"/>
    <w:rsid w:val="00FB2F3B"/>
    <w:rsid w:val="00FB7D21"/>
    <w:rsid w:val="00FC0762"/>
    <w:rsid w:val="00FC0D9A"/>
    <w:rsid w:val="00FC1C2C"/>
    <w:rsid w:val="00FC2AC8"/>
    <w:rsid w:val="00FC4ED2"/>
    <w:rsid w:val="00FC6F8B"/>
    <w:rsid w:val="00FC7519"/>
    <w:rsid w:val="00FD243D"/>
    <w:rsid w:val="00FD2DDE"/>
    <w:rsid w:val="00FD3039"/>
    <w:rsid w:val="00FD4347"/>
    <w:rsid w:val="00FD5217"/>
    <w:rsid w:val="00FE300E"/>
    <w:rsid w:val="00FE5F91"/>
    <w:rsid w:val="00FE7F01"/>
    <w:rsid w:val="00FF0A78"/>
    <w:rsid w:val="00FF0ECC"/>
    <w:rsid w:val="00FF101B"/>
    <w:rsid w:val="00FF55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2D42C5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F0A78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06E1E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6E1E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106E1E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06E1E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106E1E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106E1E"/>
    <w:rPr>
      <w:rFonts w:ascii="Calibri" w:hAnsi="Calibri" w:cs="Calibri"/>
    </w:rPr>
  </w:style>
  <w:style w:type="character" w:styleId="Hyperlink">
    <w:name w:val="Hyperlink"/>
    <w:basedOn w:val="DefaultParagraphFont"/>
    <w:uiPriority w:val="99"/>
    <w:unhideWhenUsed/>
    <w:rsid w:val="00364AA0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364AA0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9052F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E72E3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72E3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72E3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72E3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72E3C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FC1C2C"/>
  </w:style>
  <w:style w:type="character" w:styleId="FollowedHyperlink">
    <w:name w:val="FollowedHyperlink"/>
    <w:basedOn w:val="DefaultParagraphFont"/>
    <w:uiPriority w:val="99"/>
    <w:semiHidden/>
    <w:unhideWhenUsed/>
    <w:rsid w:val="001B4E24"/>
    <w:rPr>
      <w:color w:val="954F72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5930F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930F8"/>
  </w:style>
  <w:style w:type="character" w:styleId="PageNumber">
    <w:name w:val="page number"/>
    <w:basedOn w:val="DefaultParagraphFont"/>
    <w:uiPriority w:val="99"/>
    <w:semiHidden/>
    <w:unhideWhenUsed/>
    <w:rsid w:val="005930F8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B3196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4B3196"/>
    <w:rPr>
      <w:rFonts w:ascii="Times New Roman" w:hAnsi="Times New Roman" w:cs="Times New Roman"/>
    </w:rPr>
  </w:style>
  <w:style w:type="paragraph" w:styleId="Header">
    <w:name w:val="header"/>
    <w:basedOn w:val="Normal"/>
    <w:link w:val="HeaderChar"/>
    <w:uiPriority w:val="99"/>
    <w:unhideWhenUsed/>
    <w:rsid w:val="00B73A7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73A7E"/>
  </w:style>
  <w:style w:type="paragraph" w:styleId="FootnoteText">
    <w:name w:val="footnote text"/>
    <w:basedOn w:val="Normal"/>
    <w:link w:val="FootnoteTextChar"/>
    <w:uiPriority w:val="99"/>
    <w:semiHidden/>
    <w:unhideWhenUsed/>
    <w:rsid w:val="00110D07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10D07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10D07"/>
    <w:rPr>
      <w:vertAlign w:val="superscrip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F0A78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06E1E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6E1E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106E1E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06E1E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106E1E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106E1E"/>
    <w:rPr>
      <w:rFonts w:ascii="Calibri" w:hAnsi="Calibri" w:cs="Calibri"/>
    </w:rPr>
  </w:style>
  <w:style w:type="character" w:styleId="Hyperlink">
    <w:name w:val="Hyperlink"/>
    <w:basedOn w:val="DefaultParagraphFont"/>
    <w:uiPriority w:val="99"/>
    <w:unhideWhenUsed/>
    <w:rsid w:val="00364AA0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364AA0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9052F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E72E3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72E3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72E3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72E3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72E3C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FC1C2C"/>
  </w:style>
  <w:style w:type="character" w:styleId="FollowedHyperlink">
    <w:name w:val="FollowedHyperlink"/>
    <w:basedOn w:val="DefaultParagraphFont"/>
    <w:uiPriority w:val="99"/>
    <w:semiHidden/>
    <w:unhideWhenUsed/>
    <w:rsid w:val="001B4E24"/>
    <w:rPr>
      <w:color w:val="954F72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5930F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930F8"/>
  </w:style>
  <w:style w:type="character" w:styleId="PageNumber">
    <w:name w:val="page number"/>
    <w:basedOn w:val="DefaultParagraphFont"/>
    <w:uiPriority w:val="99"/>
    <w:semiHidden/>
    <w:unhideWhenUsed/>
    <w:rsid w:val="005930F8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B3196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4B3196"/>
    <w:rPr>
      <w:rFonts w:ascii="Times New Roman" w:hAnsi="Times New Roman" w:cs="Times New Roman"/>
    </w:rPr>
  </w:style>
  <w:style w:type="paragraph" w:styleId="Header">
    <w:name w:val="header"/>
    <w:basedOn w:val="Normal"/>
    <w:link w:val="HeaderChar"/>
    <w:uiPriority w:val="99"/>
    <w:unhideWhenUsed/>
    <w:rsid w:val="00B73A7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73A7E"/>
  </w:style>
  <w:style w:type="paragraph" w:styleId="FootnoteText">
    <w:name w:val="footnote text"/>
    <w:basedOn w:val="Normal"/>
    <w:link w:val="FootnoteTextChar"/>
    <w:uiPriority w:val="99"/>
    <w:semiHidden/>
    <w:unhideWhenUsed/>
    <w:rsid w:val="00110D07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10D07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10D07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79130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39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513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567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hyperlink" Target="https://doi.org/10.1016/j.urpr.2017.02.012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s://doi.org/10.1016/S0022-5347(17)40880-9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DD17995-41AB-458A-BCEA-A3E7221D4F4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6</Pages>
  <Words>19967</Words>
  <Characters>113818</Characters>
  <Application>Microsoft Office Word</Application>
  <DocSecurity>0</DocSecurity>
  <Lines>948</Lines>
  <Paragraphs>2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3351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uniga, Kyle B.</dc:creator>
  <cp:lastModifiedBy>Devendran S</cp:lastModifiedBy>
  <cp:revision>2</cp:revision>
  <dcterms:created xsi:type="dcterms:W3CDTF">2019-12-28T05:38:00Z</dcterms:created>
  <dcterms:modified xsi:type="dcterms:W3CDTF">2019-12-28T05:38:00Z</dcterms:modified>
</cp:coreProperties>
</file>